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89AFB3" w14:textId="0D5238FC" w:rsidR="00472B47" w:rsidRDefault="00472B47" w:rsidP="00FA620F">
      <w:pPr>
        <w:jc w:val="center"/>
        <w:rPr>
          <w:sz w:val="36"/>
          <w:szCs w:val="36"/>
        </w:rPr>
      </w:pPr>
      <w:r w:rsidRPr="00FA620F">
        <w:rPr>
          <w:sz w:val="36"/>
          <w:szCs w:val="36"/>
        </w:rPr>
        <w:t xml:space="preserve">Artificial intelligence model for continuous, in-home, posture and health monitoring including user feedback and predictions of clinical </w:t>
      </w:r>
      <w:r w:rsidR="00FA620F" w:rsidRPr="00FA620F">
        <w:rPr>
          <w:sz w:val="36"/>
          <w:szCs w:val="36"/>
        </w:rPr>
        <w:t>assessment.</w:t>
      </w:r>
    </w:p>
    <w:p w14:paraId="5ACA288F" w14:textId="77777777" w:rsidR="00FA620F" w:rsidRDefault="00FA620F" w:rsidP="00FA620F">
      <w:pPr>
        <w:rPr>
          <w:sz w:val="36"/>
          <w:szCs w:val="36"/>
        </w:rPr>
      </w:pPr>
    </w:p>
    <w:p w14:paraId="092D45CA" w14:textId="77777777" w:rsidR="00FA620F" w:rsidRDefault="00FA620F" w:rsidP="00FA620F">
      <w:pPr>
        <w:rPr>
          <w:sz w:val="36"/>
          <w:szCs w:val="36"/>
        </w:rPr>
      </w:pPr>
    </w:p>
    <w:p w14:paraId="7594CB67" w14:textId="77777777" w:rsidR="00FA620F" w:rsidRDefault="00FA620F" w:rsidP="00FA620F">
      <w:pPr>
        <w:rPr>
          <w:sz w:val="36"/>
          <w:szCs w:val="36"/>
        </w:rPr>
      </w:pPr>
    </w:p>
    <w:p w14:paraId="0B31C5F4" w14:textId="77777777" w:rsidR="008E3161" w:rsidRDefault="008E3161" w:rsidP="00FA620F">
      <w:pPr>
        <w:rPr>
          <w:sz w:val="36"/>
          <w:szCs w:val="36"/>
        </w:rPr>
      </w:pPr>
    </w:p>
    <w:p w14:paraId="6B3554EF" w14:textId="77777777" w:rsidR="008E3161" w:rsidRDefault="008E3161" w:rsidP="00FA620F">
      <w:pPr>
        <w:rPr>
          <w:sz w:val="36"/>
          <w:szCs w:val="36"/>
        </w:rPr>
      </w:pPr>
    </w:p>
    <w:p w14:paraId="231EC48D" w14:textId="77777777" w:rsidR="00A327CE" w:rsidRDefault="00A327CE" w:rsidP="00FA620F">
      <w:pPr>
        <w:rPr>
          <w:sz w:val="36"/>
          <w:szCs w:val="36"/>
        </w:rPr>
      </w:pPr>
    </w:p>
    <w:p w14:paraId="75E0654E" w14:textId="123E9C8B" w:rsidR="00FA620F" w:rsidRDefault="00A327CE" w:rsidP="008E3161">
      <w:pPr>
        <w:jc w:val="center"/>
        <w:rPr>
          <w:sz w:val="36"/>
          <w:szCs w:val="36"/>
        </w:rPr>
      </w:pPr>
      <w:r w:rsidRPr="00A327CE">
        <w:rPr>
          <w:sz w:val="36"/>
          <w:szCs w:val="36"/>
        </w:rPr>
        <w:t xml:space="preserve">David </w:t>
      </w:r>
      <w:r>
        <w:rPr>
          <w:sz w:val="36"/>
          <w:szCs w:val="36"/>
        </w:rPr>
        <w:t xml:space="preserve">Faith </w:t>
      </w:r>
      <w:r w:rsidRPr="00A327CE">
        <w:rPr>
          <w:sz w:val="36"/>
          <w:szCs w:val="36"/>
        </w:rPr>
        <w:t>Odesola</w:t>
      </w:r>
    </w:p>
    <w:p w14:paraId="6017F0A1" w14:textId="77777777" w:rsidR="008E3161" w:rsidRDefault="008E3161" w:rsidP="008E3161">
      <w:pPr>
        <w:jc w:val="center"/>
        <w:rPr>
          <w:sz w:val="36"/>
          <w:szCs w:val="36"/>
        </w:rPr>
      </w:pPr>
    </w:p>
    <w:p w14:paraId="728A8CA3" w14:textId="77777777" w:rsidR="008E3161" w:rsidRDefault="008E3161" w:rsidP="008E3161">
      <w:pPr>
        <w:jc w:val="center"/>
        <w:rPr>
          <w:sz w:val="36"/>
          <w:szCs w:val="36"/>
        </w:rPr>
      </w:pPr>
    </w:p>
    <w:p w14:paraId="3001F6E6" w14:textId="77777777" w:rsidR="008E3161" w:rsidRDefault="008E3161" w:rsidP="008E3161">
      <w:pPr>
        <w:jc w:val="center"/>
        <w:rPr>
          <w:sz w:val="36"/>
          <w:szCs w:val="36"/>
        </w:rPr>
      </w:pPr>
    </w:p>
    <w:p w14:paraId="2CA34816" w14:textId="77777777" w:rsidR="008E3161" w:rsidRDefault="008E3161" w:rsidP="008E3161">
      <w:pPr>
        <w:jc w:val="center"/>
        <w:rPr>
          <w:sz w:val="36"/>
          <w:szCs w:val="36"/>
        </w:rPr>
      </w:pPr>
    </w:p>
    <w:p w14:paraId="21184D46" w14:textId="77777777" w:rsidR="008E3161" w:rsidRDefault="008E3161" w:rsidP="008E3161">
      <w:pPr>
        <w:jc w:val="center"/>
        <w:rPr>
          <w:sz w:val="36"/>
          <w:szCs w:val="36"/>
        </w:rPr>
      </w:pPr>
    </w:p>
    <w:p w14:paraId="4897622E" w14:textId="77777777" w:rsidR="008E3161" w:rsidRDefault="008E3161" w:rsidP="008E3161">
      <w:pPr>
        <w:jc w:val="center"/>
        <w:rPr>
          <w:sz w:val="36"/>
          <w:szCs w:val="36"/>
        </w:rPr>
      </w:pPr>
    </w:p>
    <w:p w14:paraId="24E19BB4" w14:textId="77777777" w:rsidR="008E3161" w:rsidRPr="008E3161" w:rsidRDefault="008E3161" w:rsidP="008E3161">
      <w:pPr>
        <w:jc w:val="center"/>
        <w:rPr>
          <w:sz w:val="36"/>
          <w:szCs w:val="36"/>
        </w:rPr>
      </w:pPr>
    </w:p>
    <w:p w14:paraId="5C9F49F9" w14:textId="77777777" w:rsidR="00FA620F" w:rsidRDefault="00FA620F" w:rsidP="00FA620F"/>
    <w:p w14:paraId="3820E12B" w14:textId="77777777" w:rsidR="00FA620F" w:rsidRDefault="00FA620F" w:rsidP="00FA620F"/>
    <w:p w14:paraId="05A6433E" w14:textId="77777777" w:rsidR="00FA620F" w:rsidRDefault="00FA620F" w:rsidP="00FA620F"/>
    <w:p w14:paraId="5F5B6E37" w14:textId="77777777" w:rsidR="00FA620F" w:rsidRDefault="00FA620F" w:rsidP="00FA620F"/>
    <w:p w14:paraId="093E296A" w14:textId="77777777" w:rsidR="00FA620F" w:rsidRDefault="00FA620F" w:rsidP="00FA620F"/>
    <w:sdt>
      <w:sdtPr>
        <w:rPr>
          <w:rFonts w:asciiTheme="minorHAnsi" w:eastAsiaTheme="minorHAnsi" w:hAnsiTheme="minorHAnsi" w:cstheme="minorBidi"/>
          <w:color w:val="auto"/>
          <w:sz w:val="22"/>
          <w:szCs w:val="22"/>
        </w:rPr>
        <w:id w:val="865720177"/>
        <w:docPartObj>
          <w:docPartGallery w:val="Table of Contents"/>
          <w:docPartUnique/>
        </w:docPartObj>
      </w:sdtPr>
      <w:sdtEndPr>
        <w:rPr>
          <w:b/>
          <w:bCs/>
          <w:noProof/>
        </w:rPr>
      </w:sdtEndPr>
      <w:sdtContent>
        <w:p w14:paraId="04DC2AEC" w14:textId="4BE7E1C5" w:rsidR="0044397D" w:rsidRDefault="0044397D">
          <w:pPr>
            <w:pStyle w:val="TOCHeading"/>
          </w:pPr>
          <w:r>
            <w:t>Table of Contents</w:t>
          </w:r>
        </w:p>
        <w:p w14:paraId="4D938947" w14:textId="3D585B69" w:rsidR="006F4E40" w:rsidRDefault="0044397D">
          <w:pPr>
            <w:pStyle w:val="TOC1"/>
            <w:tabs>
              <w:tab w:val="right" w:leader="dot" w:pos="9350"/>
            </w:tabs>
            <w:rPr>
              <w:rFonts w:eastAsiaTheme="minorEastAsia"/>
              <w:noProof/>
              <w:kern w:val="2"/>
              <w:lang w:val="en-GB" w:eastAsia="en-GB"/>
              <w14:ligatures w14:val="standardContextual"/>
            </w:rPr>
          </w:pPr>
          <w:r>
            <w:fldChar w:fldCharType="begin"/>
          </w:r>
          <w:r>
            <w:instrText xml:space="preserve"> TOC \o "1-3" \h \z \u </w:instrText>
          </w:r>
          <w:r>
            <w:fldChar w:fldCharType="separate"/>
          </w:r>
          <w:hyperlink w:anchor="_Toc153766546" w:history="1">
            <w:r w:rsidR="006F4E40" w:rsidRPr="00A814FD">
              <w:rPr>
                <w:rStyle w:val="Hyperlink"/>
                <w:noProof/>
              </w:rPr>
              <w:t>List of Figures</w:t>
            </w:r>
            <w:r w:rsidR="006F4E40">
              <w:rPr>
                <w:noProof/>
                <w:webHidden/>
              </w:rPr>
              <w:tab/>
            </w:r>
            <w:r w:rsidR="006F4E40">
              <w:rPr>
                <w:noProof/>
                <w:webHidden/>
              </w:rPr>
              <w:fldChar w:fldCharType="begin"/>
            </w:r>
            <w:r w:rsidR="006F4E40">
              <w:rPr>
                <w:noProof/>
                <w:webHidden/>
              </w:rPr>
              <w:instrText xml:space="preserve"> PAGEREF _Toc153766546 \h </w:instrText>
            </w:r>
            <w:r w:rsidR="006F4E40">
              <w:rPr>
                <w:noProof/>
                <w:webHidden/>
              </w:rPr>
            </w:r>
            <w:r w:rsidR="006F4E40">
              <w:rPr>
                <w:noProof/>
                <w:webHidden/>
              </w:rPr>
              <w:fldChar w:fldCharType="separate"/>
            </w:r>
            <w:r w:rsidR="006F4E40">
              <w:rPr>
                <w:noProof/>
                <w:webHidden/>
              </w:rPr>
              <w:t>3</w:t>
            </w:r>
            <w:r w:rsidR="006F4E40">
              <w:rPr>
                <w:noProof/>
                <w:webHidden/>
              </w:rPr>
              <w:fldChar w:fldCharType="end"/>
            </w:r>
          </w:hyperlink>
        </w:p>
        <w:p w14:paraId="300659C9" w14:textId="7ABFA9AD" w:rsidR="006F4E40" w:rsidRDefault="006F4E40">
          <w:pPr>
            <w:pStyle w:val="TOC2"/>
            <w:tabs>
              <w:tab w:val="right" w:leader="dot" w:pos="9350"/>
            </w:tabs>
            <w:rPr>
              <w:rFonts w:eastAsiaTheme="minorEastAsia"/>
              <w:noProof/>
              <w:kern w:val="2"/>
              <w:lang w:val="en-GB" w:eastAsia="en-GB"/>
              <w14:ligatures w14:val="standardContextual"/>
            </w:rPr>
          </w:pPr>
          <w:hyperlink w:anchor="_Toc153766547" w:history="1">
            <w:r w:rsidRPr="00A814FD">
              <w:rPr>
                <w:rStyle w:val="Hyperlink"/>
                <w:noProof/>
              </w:rPr>
              <w:t>Introduction</w:t>
            </w:r>
            <w:r>
              <w:rPr>
                <w:noProof/>
                <w:webHidden/>
              </w:rPr>
              <w:tab/>
            </w:r>
            <w:r>
              <w:rPr>
                <w:noProof/>
                <w:webHidden/>
              </w:rPr>
              <w:fldChar w:fldCharType="begin"/>
            </w:r>
            <w:r>
              <w:rPr>
                <w:noProof/>
                <w:webHidden/>
              </w:rPr>
              <w:instrText xml:space="preserve"> PAGEREF _Toc153766547 \h </w:instrText>
            </w:r>
            <w:r>
              <w:rPr>
                <w:noProof/>
                <w:webHidden/>
              </w:rPr>
            </w:r>
            <w:r>
              <w:rPr>
                <w:noProof/>
                <w:webHidden/>
              </w:rPr>
              <w:fldChar w:fldCharType="separate"/>
            </w:r>
            <w:r>
              <w:rPr>
                <w:noProof/>
                <w:webHidden/>
              </w:rPr>
              <w:t>4</w:t>
            </w:r>
            <w:r>
              <w:rPr>
                <w:noProof/>
                <w:webHidden/>
              </w:rPr>
              <w:fldChar w:fldCharType="end"/>
            </w:r>
          </w:hyperlink>
        </w:p>
        <w:p w14:paraId="7EAF4A8F" w14:textId="4D956403" w:rsidR="006F4E40" w:rsidRDefault="006F4E40">
          <w:pPr>
            <w:pStyle w:val="TOC2"/>
            <w:tabs>
              <w:tab w:val="right" w:leader="dot" w:pos="9350"/>
            </w:tabs>
            <w:rPr>
              <w:rFonts w:eastAsiaTheme="minorEastAsia"/>
              <w:noProof/>
              <w:kern w:val="2"/>
              <w:lang w:val="en-GB" w:eastAsia="en-GB"/>
              <w14:ligatures w14:val="standardContextual"/>
            </w:rPr>
          </w:pPr>
          <w:hyperlink w:anchor="_Toc153766548" w:history="1">
            <w:r w:rsidRPr="00A814FD">
              <w:rPr>
                <w:rStyle w:val="Hyperlink"/>
                <w:noProof/>
              </w:rPr>
              <w:t>Research Methodology</w:t>
            </w:r>
            <w:r>
              <w:rPr>
                <w:noProof/>
                <w:webHidden/>
              </w:rPr>
              <w:tab/>
            </w:r>
            <w:r>
              <w:rPr>
                <w:noProof/>
                <w:webHidden/>
              </w:rPr>
              <w:fldChar w:fldCharType="begin"/>
            </w:r>
            <w:r>
              <w:rPr>
                <w:noProof/>
                <w:webHidden/>
              </w:rPr>
              <w:instrText xml:space="preserve"> PAGEREF _Toc153766548 \h </w:instrText>
            </w:r>
            <w:r>
              <w:rPr>
                <w:noProof/>
                <w:webHidden/>
              </w:rPr>
            </w:r>
            <w:r>
              <w:rPr>
                <w:noProof/>
                <w:webHidden/>
              </w:rPr>
              <w:fldChar w:fldCharType="separate"/>
            </w:r>
            <w:r>
              <w:rPr>
                <w:noProof/>
                <w:webHidden/>
              </w:rPr>
              <w:t>5</w:t>
            </w:r>
            <w:r>
              <w:rPr>
                <w:noProof/>
                <w:webHidden/>
              </w:rPr>
              <w:fldChar w:fldCharType="end"/>
            </w:r>
          </w:hyperlink>
        </w:p>
        <w:p w14:paraId="25CC4849" w14:textId="07394305" w:rsidR="006F4E40" w:rsidRDefault="006F4E40">
          <w:pPr>
            <w:pStyle w:val="TOC3"/>
            <w:tabs>
              <w:tab w:val="right" w:leader="dot" w:pos="9350"/>
            </w:tabs>
            <w:rPr>
              <w:rFonts w:eastAsiaTheme="minorEastAsia"/>
              <w:noProof/>
              <w:kern w:val="2"/>
              <w:lang w:val="en-GB" w:eastAsia="en-GB"/>
              <w14:ligatures w14:val="standardContextual"/>
            </w:rPr>
          </w:pPr>
          <w:hyperlink w:anchor="_Toc153766549" w:history="1">
            <w:r w:rsidRPr="00A814FD">
              <w:rPr>
                <w:rStyle w:val="Hyperlink"/>
                <w:noProof/>
              </w:rPr>
              <w:t>Formulation of Research Questions</w:t>
            </w:r>
            <w:r>
              <w:rPr>
                <w:noProof/>
                <w:webHidden/>
              </w:rPr>
              <w:tab/>
            </w:r>
            <w:r>
              <w:rPr>
                <w:noProof/>
                <w:webHidden/>
              </w:rPr>
              <w:fldChar w:fldCharType="begin"/>
            </w:r>
            <w:r>
              <w:rPr>
                <w:noProof/>
                <w:webHidden/>
              </w:rPr>
              <w:instrText xml:space="preserve"> PAGEREF _Toc153766549 \h </w:instrText>
            </w:r>
            <w:r>
              <w:rPr>
                <w:noProof/>
                <w:webHidden/>
              </w:rPr>
            </w:r>
            <w:r>
              <w:rPr>
                <w:noProof/>
                <w:webHidden/>
              </w:rPr>
              <w:fldChar w:fldCharType="separate"/>
            </w:r>
            <w:r>
              <w:rPr>
                <w:noProof/>
                <w:webHidden/>
              </w:rPr>
              <w:t>5</w:t>
            </w:r>
            <w:r>
              <w:rPr>
                <w:noProof/>
                <w:webHidden/>
              </w:rPr>
              <w:fldChar w:fldCharType="end"/>
            </w:r>
          </w:hyperlink>
        </w:p>
        <w:p w14:paraId="28FDE792" w14:textId="1EA86E20" w:rsidR="006F4E40" w:rsidRDefault="006F4E40">
          <w:pPr>
            <w:pStyle w:val="TOC3"/>
            <w:tabs>
              <w:tab w:val="right" w:leader="dot" w:pos="9350"/>
            </w:tabs>
            <w:rPr>
              <w:rFonts w:eastAsiaTheme="minorEastAsia"/>
              <w:noProof/>
              <w:kern w:val="2"/>
              <w:lang w:val="en-GB" w:eastAsia="en-GB"/>
              <w14:ligatures w14:val="standardContextual"/>
            </w:rPr>
          </w:pPr>
          <w:hyperlink w:anchor="_Toc153766550" w:history="1">
            <w:r w:rsidRPr="00A814FD">
              <w:rPr>
                <w:rStyle w:val="Hyperlink"/>
                <w:noProof/>
              </w:rPr>
              <w:t>Search Strategy</w:t>
            </w:r>
            <w:r>
              <w:rPr>
                <w:noProof/>
                <w:webHidden/>
              </w:rPr>
              <w:tab/>
            </w:r>
            <w:r>
              <w:rPr>
                <w:noProof/>
                <w:webHidden/>
              </w:rPr>
              <w:fldChar w:fldCharType="begin"/>
            </w:r>
            <w:r>
              <w:rPr>
                <w:noProof/>
                <w:webHidden/>
              </w:rPr>
              <w:instrText xml:space="preserve"> PAGEREF _Toc153766550 \h </w:instrText>
            </w:r>
            <w:r>
              <w:rPr>
                <w:noProof/>
                <w:webHidden/>
              </w:rPr>
            </w:r>
            <w:r>
              <w:rPr>
                <w:noProof/>
                <w:webHidden/>
              </w:rPr>
              <w:fldChar w:fldCharType="separate"/>
            </w:r>
            <w:r>
              <w:rPr>
                <w:noProof/>
                <w:webHidden/>
              </w:rPr>
              <w:t>5</w:t>
            </w:r>
            <w:r>
              <w:rPr>
                <w:noProof/>
                <w:webHidden/>
              </w:rPr>
              <w:fldChar w:fldCharType="end"/>
            </w:r>
          </w:hyperlink>
        </w:p>
        <w:p w14:paraId="2FA997B8" w14:textId="130AF60D" w:rsidR="006F4E40" w:rsidRDefault="006F4E40">
          <w:pPr>
            <w:pStyle w:val="TOC3"/>
            <w:tabs>
              <w:tab w:val="right" w:leader="dot" w:pos="9350"/>
            </w:tabs>
            <w:rPr>
              <w:rFonts w:eastAsiaTheme="minorEastAsia"/>
              <w:noProof/>
              <w:kern w:val="2"/>
              <w:lang w:val="en-GB" w:eastAsia="en-GB"/>
              <w14:ligatures w14:val="standardContextual"/>
            </w:rPr>
          </w:pPr>
          <w:hyperlink w:anchor="_Toc153766551" w:history="1">
            <w:r w:rsidRPr="00A814FD">
              <w:rPr>
                <w:rStyle w:val="Hyperlink"/>
                <w:noProof/>
              </w:rPr>
              <w:t>Paper Screening and Selection</w:t>
            </w:r>
            <w:r>
              <w:rPr>
                <w:noProof/>
                <w:webHidden/>
              </w:rPr>
              <w:tab/>
            </w:r>
            <w:r>
              <w:rPr>
                <w:noProof/>
                <w:webHidden/>
              </w:rPr>
              <w:fldChar w:fldCharType="begin"/>
            </w:r>
            <w:r>
              <w:rPr>
                <w:noProof/>
                <w:webHidden/>
              </w:rPr>
              <w:instrText xml:space="preserve"> PAGEREF _Toc153766551 \h </w:instrText>
            </w:r>
            <w:r>
              <w:rPr>
                <w:noProof/>
                <w:webHidden/>
              </w:rPr>
            </w:r>
            <w:r>
              <w:rPr>
                <w:noProof/>
                <w:webHidden/>
              </w:rPr>
              <w:fldChar w:fldCharType="separate"/>
            </w:r>
            <w:r>
              <w:rPr>
                <w:noProof/>
                <w:webHidden/>
              </w:rPr>
              <w:t>6</w:t>
            </w:r>
            <w:r>
              <w:rPr>
                <w:noProof/>
                <w:webHidden/>
              </w:rPr>
              <w:fldChar w:fldCharType="end"/>
            </w:r>
          </w:hyperlink>
        </w:p>
        <w:p w14:paraId="182E32DB" w14:textId="21432F9F" w:rsidR="006F4E40" w:rsidRDefault="006F4E40">
          <w:pPr>
            <w:pStyle w:val="TOC3"/>
            <w:tabs>
              <w:tab w:val="right" w:leader="dot" w:pos="9350"/>
            </w:tabs>
            <w:rPr>
              <w:rFonts w:eastAsiaTheme="minorEastAsia"/>
              <w:noProof/>
              <w:kern w:val="2"/>
              <w:lang w:val="en-GB" w:eastAsia="en-GB"/>
              <w14:ligatures w14:val="standardContextual"/>
            </w:rPr>
          </w:pPr>
          <w:hyperlink w:anchor="_Toc153766552" w:history="1">
            <w:r w:rsidRPr="00A814FD">
              <w:rPr>
                <w:rStyle w:val="Hyperlink"/>
                <w:noProof/>
              </w:rPr>
              <w:t>Data Extraction</w:t>
            </w:r>
            <w:r>
              <w:rPr>
                <w:noProof/>
                <w:webHidden/>
              </w:rPr>
              <w:tab/>
            </w:r>
            <w:r>
              <w:rPr>
                <w:noProof/>
                <w:webHidden/>
              </w:rPr>
              <w:fldChar w:fldCharType="begin"/>
            </w:r>
            <w:r>
              <w:rPr>
                <w:noProof/>
                <w:webHidden/>
              </w:rPr>
              <w:instrText xml:space="preserve"> PAGEREF _Toc153766552 \h </w:instrText>
            </w:r>
            <w:r>
              <w:rPr>
                <w:noProof/>
                <w:webHidden/>
              </w:rPr>
            </w:r>
            <w:r>
              <w:rPr>
                <w:noProof/>
                <w:webHidden/>
              </w:rPr>
              <w:fldChar w:fldCharType="separate"/>
            </w:r>
            <w:r>
              <w:rPr>
                <w:noProof/>
                <w:webHidden/>
              </w:rPr>
              <w:t>6</w:t>
            </w:r>
            <w:r>
              <w:rPr>
                <w:noProof/>
                <w:webHidden/>
              </w:rPr>
              <w:fldChar w:fldCharType="end"/>
            </w:r>
          </w:hyperlink>
        </w:p>
        <w:p w14:paraId="3F61BA33" w14:textId="17F8C942" w:rsidR="006F4E40" w:rsidRDefault="006F4E40">
          <w:pPr>
            <w:pStyle w:val="TOC2"/>
            <w:tabs>
              <w:tab w:val="right" w:leader="dot" w:pos="9350"/>
            </w:tabs>
            <w:rPr>
              <w:rFonts w:eastAsiaTheme="minorEastAsia"/>
              <w:noProof/>
              <w:kern w:val="2"/>
              <w:lang w:val="en-GB" w:eastAsia="en-GB"/>
              <w14:ligatures w14:val="standardContextual"/>
            </w:rPr>
          </w:pPr>
          <w:hyperlink w:anchor="_Toc153766553" w:history="1">
            <w:r w:rsidRPr="00A814FD">
              <w:rPr>
                <w:rStyle w:val="Hyperlink"/>
                <w:noProof/>
              </w:rPr>
              <w:t>Discussion</w:t>
            </w:r>
            <w:r>
              <w:rPr>
                <w:noProof/>
                <w:webHidden/>
              </w:rPr>
              <w:tab/>
            </w:r>
            <w:r>
              <w:rPr>
                <w:noProof/>
                <w:webHidden/>
              </w:rPr>
              <w:fldChar w:fldCharType="begin"/>
            </w:r>
            <w:r>
              <w:rPr>
                <w:noProof/>
                <w:webHidden/>
              </w:rPr>
              <w:instrText xml:space="preserve"> PAGEREF _Toc153766553 \h </w:instrText>
            </w:r>
            <w:r>
              <w:rPr>
                <w:noProof/>
                <w:webHidden/>
              </w:rPr>
            </w:r>
            <w:r>
              <w:rPr>
                <w:noProof/>
                <w:webHidden/>
              </w:rPr>
              <w:fldChar w:fldCharType="separate"/>
            </w:r>
            <w:r>
              <w:rPr>
                <w:noProof/>
                <w:webHidden/>
              </w:rPr>
              <w:t>6</w:t>
            </w:r>
            <w:r>
              <w:rPr>
                <w:noProof/>
                <w:webHidden/>
              </w:rPr>
              <w:fldChar w:fldCharType="end"/>
            </w:r>
          </w:hyperlink>
        </w:p>
        <w:p w14:paraId="23310AAD" w14:textId="23404A41" w:rsidR="006F4E40" w:rsidRDefault="006F4E40">
          <w:pPr>
            <w:pStyle w:val="TOC2"/>
            <w:tabs>
              <w:tab w:val="right" w:leader="dot" w:pos="9350"/>
            </w:tabs>
            <w:rPr>
              <w:rFonts w:eastAsiaTheme="minorEastAsia"/>
              <w:noProof/>
              <w:kern w:val="2"/>
              <w:lang w:val="en-GB" w:eastAsia="en-GB"/>
              <w14:ligatures w14:val="standardContextual"/>
            </w:rPr>
          </w:pPr>
          <w:hyperlink w:anchor="_Toc153766554" w:history="1">
            <w:r w:rsidRPr="00A814FD">
              <w:rPr>
                <w:rStyle w:val="Hyperlink"/>
                <w:noProof/>
              </w:rPr>
              <w:t>Sitting Posture Monitoring Systems</w:t>
            </w:r>
            <w:r>
              <w:rPr>
                <w:noProof/>
                <w:webHidden/>
              </w:rPr>
              <w:tab/>
            </w:r>
            <w:r>
              <w:rPr>
                <w:noProof/>
                <w:webHidden/>
              </w:rPr>
              <w:fldChar w:fldCharType="begin"/>
            </w:r>
            <w:r>
              <w:rPr>
                <w:noProof/>
                <w:webHidden/>
              </w:rPr>
              <w:instrText xml:space="preserve"> PAGEREF _Toc153766554 \h </w:instrText>
            </w:r>
            <w:r>
              <w:rPr>
                <w:noProof/>
                <w:webHidden/>
              </w:rPr>
            </w:r>
            <w:r>
              <w:rPr>
                <w:noProof/>
                <w:webHidden/>
              </w:rPr>
              <w:fldChar w:fldCharType="separate"/>
            </w:r>
            <w:r>
              <w:rPr>
                <w:noProof/>
                <w:webHidden/>
              </w:rPr>
              <w:t>6</w:t>
            </w:r>
            <w:r>
              <w:rPr>
                <w:noProof/>
                <w:webHidden/>
              </w:rPr>
              <w:fldChar w:fldCharType="end"/>
            </w:r>
          </w:hyperlink>
        </w:p>
        <w:p w14:paraId="2B7341A7" w14:textId="17B0F389" w:rsidR="006F4E40" w:rsidRDefault="006F4E40">
          <w:pPr>
            <w:pStyle w:val="TOC3"/>
            <w:tabs>
              <w:tab w:val="right" w:leader="dot" w:pos="9350"/>
            </w:tabs>
            <w:rPr>
              <w:rFonts w:eastAsiaTheme="minorEastAsia"/>
              <w:noProof/>
              <w:kern w:val="2"/>
              <w:lang w:val="en-GB" w:eastAsia="en-GB"/>
              <w14:ligatures w14:val="standardContextual"/>
            </w:rPr>
          </w:pPr>
          <w:hyperlink w:anchor="_Toc153766555" w:history="1">
            <w:r w:rsidRPr="00A814FD">
              <w:rPr>
                <w:rStyle w:val="Hyperlink"/>
                <w:noProof/>
              </w:rPr>
              <w:t>History of Smart Sensing chairs</w:t>
            </w:r>
            <w:r>
              <w:rPr>
                <w:noProof/>
                <w:webHidden/>
              </w:rPr>
              <w:tab/>
            </w:r>
            <w:r>
              <w:rPr>
                <w:noProof/>
                <w:webHidden/>
              </w:rPr>
              <w:fldChar w:fldCharType="begin"/>
            </w:r>
            <w:r>
              <w:rPr>
                <w:noProof/>
                <w:webHidden/>
              </w:rPr>
              <w:instrText xml:space="preserve"> PAGEREF _Toc153766555 \h </w:instrText>
            </w:r>
            <w:r>
              <w:rPr>
                <w:noProof/>
                <w:webHidden/>
              </w:rPr>
            </w:r>
            <w:r>
              <w:rPr>
                <w:noProof/>
                <w:webHidden/>
              </w:rPr>
              <w:fldChar w:fldCharType="separate"/>
            </w:r>
            <w:r>
              <w:rPr>
                <w:noProof/>
                <w:webHidden/>
              </w:rPr>
              <w:t>6</w:t>
            </w:r>
            <w:r>
              <w:rPr>
                <w:noProof/>
                <w:webHidden/>
              </w:rPr>
              <w:fldChar w:fldCharType="end"/>
            </w:r>
          </w:hyperlink>
        </w:p>
        <w:p w14:paraId="7FAA5CFC" w14:textId="3E9CB63A" w:rsidR="006F4E40" w:rsidRDefault="006F4E40">
          <w:pPr>
            <w:pStyle w:val="TOC2"/>
            <w:tabs>
              <w:tab w:val="right" w:leader="dot" w:pos="9350"/>
            </w:tabs>
            <w:rPr>
              <w:rFonts w:eastAsiaTheme="minorEastAsia"/>
              <w:noProof/>
              <w:kern w:val="2"/>
              <w:lang w:val="en-GB" w:eastAsia="en-GB"/>
              <w14:ligatures w14:val="standardContextual"/>
            </w:rPr>
          </w:pPr>
          <w:hyperlink w:anchor="_Toc153766556" w:history="1">
            <w:r w:rsidRPr="00A814FD">
              <w:rPr>
                <w:rStyle w:val="Hyperlink"/>
                <w:noProof/>
              </w:rPr>
              <w:t>Sensor systems</w:t>
            </w:r>
            <w:r>
              <w:rPr>
                <w:noProof/>
                <w:webHidden/>
              </w:rPr>
              <w:tab/>
            </w:r>
            <w:r>
              <w:rPr>
                <w:noProof/>
                <w:webHidden/>
              </w:rPr>
              <w:fldChar w:fldCharType="begin"/>
            </w:r>
            <w:r>
              <w:rPr>
                <w:noProof/>
                <w:webHidden/>
              </w:rPr>
              <w:instrText xml:space="preserve"> PAGEREF _Toc153766556 \h </w:instrText>
            </w:r>
            <w:r>
              <w:rPr>
                <w:noProof/>
                <w:webHidden/>
              </w:rPr>
            </w:r>
            <w:r>
              <w:rPr>
                <w:noProof/>
                <w:webHidden/>
              </w:rPr>
              <w:fldChar w:fldCharType="separate"/>
            </w:r>
            <w:r>
              <w:rPr>
                <w:noProof/>
                <w:webHidden/>
              </w:rPr>
              <w:t>7</w:t>
            </w:r>
            <w:r>
              <w:rPr>
                <w:noProof/>
                <w:webHidden/>
              </w:rPr>
              <w:fldChar w:fldCharType="end"/>
            </w:r>
          </w:hyperlink>
        </w:p>
        <w:p w14:paraId="45BE2E07" w14:textId="2287C378" w:rsidR="006F4E40" w:rsidRDefault="006F4E40">
          <w:pPr>
            <w:pStyle w:val="TOC3"/>
            <w:tabs>
              <w:tab w:val="right" w:leader="dot" w:pos="9350"/>
            </w:tabs>
            <w:rPr>
              <w:rFonts w:eastAsiaTheme="minorEastAsia"/>
              <w:noProof/>
              <w:kern w:val="2"/>
              <w:lang w:val="en-GB" w:eastAsia="en-GB"/>
              <w14:ligatures w14:val="standardContextual"/>
            </w:rPr>
          </w:pPr>
          <w:hyperlink w:anchor="_Toc153766557" w:history="1">
            <w:r w:rsidRPr="00A814FD">
              <w:rPr>
                <w:rStyle w:val="Hyperlink"/>
                <w:noProof/>
              </w:rPr>
              <w:t>Sensing Chair using Pressure Sensors</w:t>
            </w:r>
            <w:r>
              <w:rPr>
                <w:noProof/>
                <w:webHidden/>
              </w:rPr>
              <w:tab/>
            </w:r>
            <w:r>
              <w:rPr>
                <w:noProof/>
                <w:webHidden/>
              </w:rPr>
              <w:fldChar w:fldCharType="begin"/>
            </w:r>
            <w:r>
              <w:rPr>
                <w:noProof/>
                <w:webHidden/>
              </w:rPr>
              <w:instrText xml:space="preserve"> PAGEREF _Toc153766557 \h </w:instrText>
            </w:r>
            <w:r>
              <w:rPr>
                <w:noProof/>
                <w:webHidden/>
              </w:rPr>
            </w:r>
            <w:r>
              <w:rPr>
                <w:noProof/>
                <w:webHidden/>
              </w:rPr>
              <w:fldChar w:fldCharType="separate"/>
            </w:r>
            <w:r>
              <w:rPr>
                <w:noProof/>
                <w:webHidden/>
              </w:rPr>
              <w:t>8</w:t>
            </w:r>
            <w:r>
              <w:rPr>
                <w:noProof/>
                <w:webHidden/>
              </w:rPr>
              <w:fldChar w:fldCharType="end"/>
            </w:r>
          </w:hyperlink>
        </w:p>
        <w:p w14:paraId="2BF88D66" w14:textId="6F556B3F" w:rsidR="006F4E40" w:rsidRDefault="006F4E40">
          <w:pPr>
            <w:pStyle w:val="TOC3"/>
            <w:tabs>
              <w:tab w:val="right" w:leader="dot" w:pos="9350"/>
            </w:tabs>
            <w:rPr>
              <w:rFonts w:eastAsiaTheme="minorEastAsia"/>
              <w:noProof/>
              <w:kern w:val="2"/>
              <w:lang w:val="en-GB" w:eastAsia="en-GB"/>
              <w14:ligatures w14:val="standardContextual"/>
            </w:rPr>
          </w:pPr>
          <w:hyperlink w:anchor="_Toc153766558" w:history="1">
            <w:r w:rsidRPr="00A814FD">
              <w:rPr>
                <w:rStyle w:val="Hyperlink"/>
                <w:noProof/>
              </w:rPr>
              <w:t>Sensing Chair using Flex Sensors</w:t>
            </w:r>
            <w:r>
              <w:rPr>
                <w:noProof/>
                <w:webHidden/>
              </w:rPr>
              <w:tab/>
            </w:r>
            <w:r>
              <w:rPr>
                <w:noProof/>
                <w:webHidden/>
              </w:rPr>
              <w:fldChar w:fldCharType="begin"/>
            </w:r>
            <w:r>
              <w:rPr>
                <w:noProof/>
                <w:webHidden/>
              </w:rPr>
              <w:instrText xml:space="preserve"> PAGEREF _Toc153766558 \h </w:instrText>
            </w:r>
            <w:r>
              <w:rPr>
                <w:noProof/>
                <w:webHidden/>
              </w:rPr>
            </w:r>
            <w:r>
              <w:rPr>
                <w:noProof/>
                <w:webHidden/>
              </w:rPr>
              <w:fldChar w:fldCharType="separate"/>
            </w:r>
            <w:r>
              <w:rPr>
                <w:noProof/>
                <w:webHidden/>
              </w:rPr>
              <w:t>9</w:t>
            </w:r>
            <w:r>
              <w:rPr>
                <w:noProof/>
                <w:webHidden/>
              </w:rPr>
              <w:fldChar w:fldCharType="end"/>
            </w:r>
          </w:hyperlink>
        </w:p>
        <w:p w14:paraId="79554723" w14:textId="55C42DEC" w:rsidR="006F4E40" w:rsidRDefault="006F4E40">
          <w:pPr>
            <w:pStyle w:val="TOC3"/>
            <w:tabs>
              <w:tab w:val="right" w:leader="dot" w:pos="9350"/>
            </w:tabs>
            <w:rPr>
              <w:rFonts w:eastAsiaTheme="minorEastAsia"/>
              <w:noProof/>
              <w:kern w:val="2"/>
              <w:lang w:val="en-GB" w:eastAsia="en-GB"/>
              <w14:ligatures w14:val="standardContextual"/>
            </w:rPr>
          </w:pPr>
          <w:hyperlink w:anchor="_Toc153766559" w:history="1">
            <w:r w:rsidRPr="00A814FD">
              <w:rPr>
                <w:rStyle w:val="Hyperlink"/>
                <w:noProof/>
              </w:rPr>
              <w:t>Sensing Chair using Mixed Sensors</w:t>
            </w:r>
            <w:r>
              <w:rPr>
                <w:noProof/>
                <w:webHidden/>
              </w:rPr>
              <w:tab/>
            </w:r>
            <w:r>
              <w:rPr>
                <w:noProof/>
                <w:webHidden/>
              </w:rPr>
              <w:fldChar w:fldCharType="begin"/>
            </w:r>
            <w:r>
              <w:rPr>
                <w:noProof/>
                <w:webHidden/>
              </w:rPr>
              <w:instrText xml:space="preserve"> PAGEREF _Toc153766559 \h </w:instrText>
            </w:r>
            <w:r>
              <w:rPr>
                <w:noProof/>
                <w:webHidden/>
              </w:rPr>
            </w:r>
            <w:r>
              <w:rPr>
                <w:noProof/>
                <w:webHidden/>
              </w:rPr>
              <w:fldChar w:fldCharType="separate"/>
            </w:r>
            <w:r>
              <w:rPr>
                <w:noProof/>
                <w:webHidden/>
              </w:rPr>
              <w:t>10</w:t>
            </w:r>
            <w:r>
              <w:rPr>
                <w:noProof/>
                <w:webHidden/>
              </w:rPr>
              <w:fldChar w:fldCharType="end"/>
            </w:r>
          </w:hyperlink>
        </w:p>
        <w:p w14:paraId="5796F5AF" w14:textId="7B39BEE1" w:rsidR="006F4E40" w:rsidRDefault="006F4E40">
          <w:pPr>
            <w:pStyle w:val="TOC3"/>
            <w:tabs>
              <w:tab w:val="right" w:leader="dot" w:pos="9350"/>
            </w:tabs>
            <w:rPr>
              <w:rFonts w:eastAsiaTheme="minorEastAsia"/>
              <w:noProof/>
              <w:kern w:val="2"/>
              <w:lang w:val="en-GB" w:eastAsia="en-GB"/>
              <w14:ligatures w14:val="standardContextual"/>
            </w:rPr>
          </w:pPr>
          <w:hyperlink w:anchor="_Toc153766560" w:history="1">
            <w:r w:rsidRPr="00A814FD">
              <w:rPr>
                <w:rStyle w:val="Hyperlink"/>
                <w:noProof/>
              </w:rPr>
              <w:t>Smart Sensing Chairs using Computer Vision Systems</w:t>
            </w:r>
            <w:r>
              <w:rPr>
                <w:noProof/>
                <w:webHidden/>
              </w:rPr>
              <w:tab/>
            </w:r>
            <w:r>
              <w:rPr>
                <w:noProof/>
                <w:webHidden/>
              </w:rPr>
              <w:fldChar w:fldCharType="begin"/>
            </w:r>
            <w:r>
              <w:rPr>
                <w:noProof/>
                <w:webHidden/>
              </w:rPr>
              <w:instrText xml:space="preserve"> PAGEREF _Toc153766560 \h </w:instrText>
            </w:r>
            <w:r>
              <w:rPr>
                <w:noProof/>
                <w:webHidden/>
              </w:rPr>
            </w:r>
            <w:r>
              <w:rPr>
                <w:noProof/>
                <w:webHidden/>
              </w:rPr>
              <w:fldChar w:fldCharType="separate"/>
            </w:r>
            <w:r>
              <w:rPr>
                <w:noProof/>
                <w:webHidden/>
              </w:rPr>
              <w:t>10</w:t>
            </w:r>
            <w:r>
              <w:rPr>
                <w:noProof/>
                <w:webHidden/>
              </w:rPr>
              <w:fldChar w:fldCharType="end"/>
            </w:r>
          </w:hyperlink>
        </w:p>
        <w:p w14:paraId="555C3109" w14:textId="361FCCD4" w:rsidR="006F4E40" w:rsidRDefault="006F4E40">
          <w:pPr>
            <w:pStyle w:val="TOC3"/>
            <w:tabs>
              <w:tab w:val="right" w:leader="dot" w:pos="9350"/>
            </w:tabs>
            <w:rPr>
              <w:rFonts w:eastAsiaTheme="minorEastAsia"/>
              <w:noProof/>
              <w:kern w:val="2"/>
              <w:lang w:val="en-GB" w:eastAsia="en-GB"/>
              <w14:ligatures w14:val="standardContextual"/>
            </w:rPr>
          </w:pPr>
          <w:hyperlink w:anchor="_Toc153766561" w:history="1">
            <w:r w:rsidRPr="00A814FD">
              <w:rPr>
                <w:rStyle w:val="Hyperlink"/>
                <w:noProof/>
              </w:rPr>
              <w:t>Sitting Posture Classification</w:t>
            </w:r>
            <w:r>
              <w:rPr>
                <w:noProof/>
                <w:webHidden/>
              </w:rPr>
              <w:tab/>
            </w:r>
            <w:r>
              <w:rPr>
                <w:noProof/>
                <w:webHidden/>
              </w:rPr>
              <w:fldChar w:fldCharType="begin"/>
            </w:r>
            <w:r>
              <w:rPr>
                <w:noProof/>
                <w:webHidden/>
              </w:rPr>
              <w:instrText xml:space="preserve"> PAGEREF _Toc153766561 \h </w:instrText>
            </w:r>
            <w:r>
              <w:rPr>
                <w:noProof/>
                <w:webHidden/>
              </w:rPr>
            </w:r>
            <w:r>
              <w:rPr>
                <w:noProof/>
                <w:webHidden/>
              </w:rPr>
              <w:fldChar w:fldCharType="separate"/>
            </w:r>
            <w:r>
              <w:rPr>
                <w:noProof/>
                <w:webHidden/>
              </w:rPr>
              <w:t>10</w:t>
            </w:r>
            <w:r>
              <w:rPr>
                <w:noProof/>
                <w:webHidden/>
              </w:rPr>
              <w:fldChar w:fldCharType="end"/>
            </w:r>
          </w:hyperlink>
        </w:p>
        <w:p w14:paraId="4CD206C7" w14:textId="59F59151" w:rsidR="006F4E40" w:rsidRDefault="006F4E40">
          <w:pPr>
            <w:pStyle w:val="TOC3"/>
            <w:tabs>
              <w:tab w:val="right" w:leader="dot" w:pos="9350"/>
            </w:tabs>
            <w:rPr>
              <w:rFonts w:eastAsiaTheme="minorEastAsia"/>
              <w:noProof/>
              <w:kern w:val="2"/>
              <w:lang w:val="en-GB" w:eastAsia="en-GB"/>
              <w14:ligatures w14:val="standardContextual"/>
            </w:rPr>
          </w:pPr>
          <w:hyperlink w:anchor="_Toc153766562" w:history="1">
            <w:r w:rsidRPr="00A814FD">
              <w:rPr>
                <w:rStyle w:val="Hyperlink"/>
                <w:noProof/>
              </w:rPr>
              <w:t>User Feedback System</w:t>
            </w:r>
            <w:r>
              <w:rPr>
                <w:noProof/>
                <w:webHidden/>
              </w:rPr>
              <w:tab/>
            </w:r>
            <w:r>
              <w:rPr>
                <w:noProof/>
                <w:webHidden/>
              </w:rPr>
              <w:fldChar w:fldCharType="begin"/>
            </w:r>
            <w:r>
              <w:rPr>
                <w:noProof/>
                <w:webHidden/>
              </w:rPr>
              <w:instrText xml:space="preserve"> PAGEREF _Toc153766562 \h </w:instrText>
            </w:r>
            <w:r>
              <w:rPr>
                <w:noProof/>
                <w:webHidden/>
              </w:rPr>
            </w:r>
            <w:r>
              <w:rPr>
                <w:noProof/>
                <w:webHidden/>
              </w:rPr>
              <w:fldChar w:fldCharType="separate"/>
            </w:r>
            <w:r>
              <w:rPr>
                <w:noProof/>
                <w:webHidden/>
              </w:rPr>
              <w:t>11</w:t>
            </w:r>
            <w:r>
              <w:rPr>
                <w:noProof/>
                <w:webHidden/>
              </w:rPr>
              <w:fldChar w:fldCharType="end"/>
            </w:r>
          </w:hyperlink>
        </w:p>
        <w:p w14:paraId="305AD856" w14:textId="4F23B02B" w:rsidR="006F4E40" w:rsidRDefault="006F4E40">
          <w:pPr>
            <w:pStyle w:val="TOC3"/>
            <w:tabs>
              <w:tab w:val="right" w:leader="dot" w:pos="9350"/>
            </w:tabs>
            <w:rPr>
              <w:rFonts w:eastAsiaTheme="minorEastAsia"/>
              <w:noProof/>
              <w:kern w:val="2"/>
              <w:lang w:val="en-GB" w:eastAsia="en-GB"/>
              <w14:ligatures w14:val="standardContextual"/>
            </w:rPr>
          </w:pPr>
          <w:hyperlink w:anchor="_Toc153766563" w:history="1">
            <w:r w:rsidRPr="00A814FD">
              <w:rPr>
                <w:rStyle w:val="Hyperlink"/>
                <w:noProof/>
              </w:rPr>
              <w:t>(Internet of Things) IoT Integration with smart sensing chairs</w:t>
            </w:r>
            <w:r>
              <w:rPr>
                <w:noProof/>
                <w:webHidden/>
              </w:rPr>
              <w:tab/>
            </w:r>
            <w:r>
              <w:rPr>
                <w:noProof/>
                <w:webHidden/>
              </w:rPr>
              <w:fldChar w:fldCharType="begin"/>
            </w:r>
            <w:r>
              <w:rPr>
                <w:noProof/>
                <w:webHidden/>
              </w:rPr>
              <w:instrText xml:space="preserve"> PAGEREF _Toc153766563 \h </w:instrText>
            </w:r>
            <w:r>
              <w:rPr>
                <w:noProof/>
                <w:webHidden/>
              </w:rPr>
            </w:r>
            <w:r>
              <w:rPr>
                <w:noProof/>
                <w:webHidden/>
              </w:rPr>
              <w:fldChar w:fldCharType="separate"/>
            </w:r>
            <w:r>
              <w:rPr>
                <w:noProof/>
                <w:webHidden/>
              </w:rPr>
              <w:t>11</w:t>
            </w:r>
            <w:r>
              <w:rPr>
                <w:noProof/>
                <w:webHidden/>
              </w:rPr>
              <w:fldChar w:fldCharType="end"/>
            </w:r>
          </w:hyperlink>
        </w:p>
        <w:p w14:paraId="282A1F21" w14:textId="3B4A24F0" w:rsidR="006F4E40" w:rsidRDefault="006F4E40">
          <w:pPr>
            <w:pStyle w:val="TOC3"/>
            <w:tabs>
              <w:tab w:val="right" w:leader="dot" w:pos="9350"/>
            </w:tabs>
            <w:rPr>
              <w:rFonts w:eastAsiaTheme="minorEastAsia"/>
              <w:noProof/>
              <w:kern w:val="2"/>
              <w:lang w:val="en-GB" w:eastAsia="en-GB"/>
              <w14:ligatures w14:val="standardContextual"/>
            </w:rPr>
          </w:pPr>
          <w:hyperlink w:anchor="_Toc153766564" w:history="1">
            <w:r w:rsidRPr="00A814FD">
              <w:rPr>
                <w:rStyle w:val="Hyperlink"/>
                <w:noProof/>
              </w:rPr>
              <w:t>Challenges and Limitations</w:t>
            </w:r>
            <w:r>
              <w:rPr>
                <w:noProof/>
                <w:webHidden/>
              </w:rPr>
              <w:tab/>
            </w:r>
            <w:r>
              <w:rPr>
                <w:noProof/>
                <w:webHidden/>
              </w:rPr>
              <w:fldChar w:fldCharType="begin"/>
            </w:r>
            <w:r>
              <w:rPr>
                <w:noProof/>
                <w:webHidden/>
              </w:rPr>
              <w:instrText xml:space="preserve"> PAGEREF _Toc153766564 \h </w:instrText>
            </w:r>
            <w:r>
              <w:rPr>
                <w:noProof/>
                <w:webHidden/>
              </w:rPr>
            </w:r>
            <w:r>
              <w:rPr>
                <w:noProof/>
                <w:webHidden/>
              </w:rPr>
              <w:fldChar w:fldCharType="separate"/>
            </w:r>
            <w:r>
              <w:rPr>
                <w:noProof/>
                <w:webHidden/>
              </w:rPr>
              <w:t>12</w:t>
            </w:r>
            <w:r>
              <w:rPr>
                <w:noProof/>
                <w:webHidden/>
              </w:rPr>
              <w:fldChar w:fldCharType="end"/>
            </w:r>
          </w:hyperlink>
        </w:p>
        <w:p w14:paraId="72F8FE31" w14:textId="30CCD15B" w:rsidR="006F4E40" w:rsidRDefault="006F4E40">
          <w:pPr>
            <w:pStyle w:val="TOC3"/>
            <w:tabs>
              <w:tab w:val="right" w:leader="dot" w:pos="9350"/>
            </w:tabs>
            <w:rPr>
              <w:rFonts w:eastAsiaTheme="minorEastAsia"/>
              <w:noProof/>
              <w:kern w:val="2"/>
              <w:lang w:val="en-GB" w:eastAsia="en-GB"/>
              <w14:ligatures w14:val="standardContextual"/>
            </w:rPr>
          </w:pPr>
          <w:hyperlink w:anchor="_Toc153766565" w:history="1">
            <w:r w:rsidRPr="00A814FD">
              <w:rPr>
                <w:rStyle w:val="Hyperlink"/>
                <w:noProof/>
              </w:rPr>
              <w:t>Research Gaps</w:t>
            </w:r>
            <w:r>
              <w:rPr>
                <w:noProof/>
                <w:webHidden/>
              </w:rPr>
              <w:tab/>
            </w:r>
            <w:r>
              <w:rPr>
                <w:noProof/>
                <w:webHidden/>
              </w:rPr>
              <w:fldChar w:fldCharType="begin"/>
            </w:r>
            <w:r>
              <w:rPr>
                <w:noProof/>
                <w:webHidden/>
              </w:rPr>
              <w:instrText xml:space="preserve"> PAGEREF _Toc153766565 \h </w:instrText>
            </w:r>
            <w:r>
              <w:rPr>
                <w:noProof/>
                <w:webHidden/>
              </w:rPr>
            </w:r>
            <w:r>
              <w:rPr>
                <w:noProof/>
                <w:webHidden/>
              </w:rPr>
              <w:fldChar w:fldCharType="separate"/>
            </w:r>
            <w:r>
              <w:rPr>
                <w:noProof/>
                <w:webHidden/>
              </w:rPr>
              <w:t>12</w:t>
            </w:r>
            <w:r>
              <w:rPr>
                <w:noProof/>
                <w:webHidden/>
              </w:rPr>
              <w:fldChar w:fldCharType="end"/>
            </w:r>
          </w:hyperlink>
        </w:p>
        <w:p w14:paraId="553C8966" w14:textId="6CB5C653" w:rsidR="006F4E40" w:rsidRDefault="006F4E40">
          <w:pPr>
            <w:pStyle w:val="TOC3"/>
            <w:tabs>
              <w:tab w:val="right" w:leader="dot" w:pos="9350"/>
            </w:tabs>
            <w:rPr>
              <w:rFonts w:eastAsiaTheme="minorEastAsia"/>
              <w:noProof/>
              <w:kern w:val="2"/>
              <w:lang w:val="en-GB" w:eastAsia="en-GB"/>
              <w14:ligatures w14:val="standardContextual"/>
            </w:rPr>
          </w:pPr>
          <w:hyperlink w:anchor="_Toc153766566" w:history="1">
            <w:r w:rsidRPr="00A814FD">
              <w:rPr>
                <w:rStyle w:val="Hyperlink"/>
                <w:noProof/>
              </w:rPr>
              <w:t>The use and impact of Mobile apps in the healthcare sector</w:t>
            </w:r>
            <w:r>
              <w:rPr>
                <w:noProof/>
                <w:webHidden/>
              </w:rPr>
              <w:tab/>
            </w:r>
            <w:r>
              <w:rPr>
                <w:noProof/>
                <w:webHidden/>
              </w:rPr>
              <w:fldChar w:fldCharType="begin"/>
            </w:r>
            <w:r>
              <w:rPr>
                <w:noProof/>
                <w:webHidden/>
              </w:rPr>
              <w:instrText xml:space="preserve"> PAGEREF _Toc153766566 \h </w:instrText>
            </w:r>
            <w:r>
              <w:rPr>
                <w:noProof/>
                <w:webHidden/>
              </w:rPr>
            </w:r>
            <w:r>
              <w:rPr>
                <w:noProof/>
                <w:webHidden/>
              </w:rPr>
              <w:fldChar w:fldCharType="separate"/>
            </w:r>
            <w:r>
              <w:rPr>
                <w:noProof/>
                <w:webHidden/>
              </w:rPr>
              <w:t>12</w:t>
            </w:r>
            <w:r>
              <w:rPr>
                <w:noProof/>
                <w:webHidden/>
              </w:rPr>
              <w:fldChar w:fldCharType="end"/>
            </w:r>
          </w:hyperlink>
        </w:p>
        <w:p w14:paraId="0E6FE19A" w14:textId="65DAA1A5" w:rsidR="006F4E40" w:rsidRDefault="006F4E40">
          <w:pPr>
            <w:pStyle w:val="TOC3"/>
            <w:tabs>
              <w:tab w:val="right" w:leader="dot" w:pos="9350"/>
            </w:tabs>
            <w:rPr>
              <w:rFonts w:eastAsiaTheme="minorEastAsia"/>
              <w:noProof/>
              <w:kern w:val="2"/>
              <w:lang w:val="en-GB" w:eastAsia="en-GB"/>
              <w14:ligatures w14:val="standardContextual"/>
            </w:rPr>
          </w:pPr>
          <w:hyperlink w:anchor="_Toc153766567" w:history="1">
            <w:r w:rsidRPr="00A814FD">
              <w:rPr>
                <w:rStyle w:val="Hyperlink"/>
                <w:noProof/>
              </w:rPr>
              <w:t>Commercialization</w:t>
            </w:r>
            <w:r>
              <w:rPr>
                <w:noProof/>
                <w:webHidden/>
              </w:rPr>
              <w:tab/>
            </w:r>
            <w:r>
              <w:rPr>
                <w:noProof/>
                <w:webHidden/>
              </w:rPr>
              <w:fldChar w:fldCharType="begin"/>
            </w:r>
            <w:r>
              <w:rPr>
                <w:noProof/>
                <w:webHidden/>
              </w:rPr>
              <w:instrText xml:space="preserve"> PAGEREF _Toc153766567 \h </w:instrText>
            </w:r>
            <w:r>
              <w:rPr>
                <w:noProof/>
                <w:webHidden/>
              </w:rPr>
            </w:r>
            <w:r>
              <w:rPr>
                <w:noProof/>
                <w:webHidden/>
              </w:rPr>
              <w:fldChar w:fldCharType="separate"/>
            </w:r>
            <w:r>
              <w:rPr>
                <w:noProof/>
                <w:webHidden/>
              </w:rPr>
              <w:t>12</w:t>
            </w:r>
            <w:r>
              <w:rPr>
                <w:noProof/>
                <w:webHidden/>
              </w:rPr>
              <w:fldChar w:fldCharType="end"/>
            </w:r>
          </w:hyperlink>
        </w:p>
        <w:p w14:paraId="752E98B9" w14:textId="3DB9CDAD" w:rsidR="006F4E40" w:rsidRDefault="006F4E40">
          <w:pPr>
            <w:pStyle w:val="TOC3"/>
            <w:tabs>
              <w:tab w:val="right" w:leader="dot" w:pos="9350"/>
            </w:tabs>
            <w:rPr>
              <w:rFonts w:eastAsiaTheme="minorEastAsia"/>
              <w:noProof/>
              <w:kern w:val="2"/>
              <w:lang w:val="en-GB" w:eastAsia="en-GB"/>
              <w14:ligatures w14:val="standardContextual"/>
            </w:rPr>
          </w:pPr>
          <w:hyperlink w:anchor="_Toc153766568" w:history="1">
            <w:r w:rsidRPr="00A814FD">
              <w:rPr>
                <w:rStyle w:val="Hyperlink"/>
                <w:noProof/>
              </w:rPr>
              <w:t>Future Directives and Trends</w:t>
            </w:r>
            <w:r>
              <w:rPr>
                <w:noProof/>
                <w:webHidden/>
              </w:rPr>
              <w:tab/>
            </w:r>
            <w:r>
              <w:rPr>
                <w:noProof/>
                <w:webHidden/>
              </w:rPr>
              <w:fldChar w:fldCharType="begin"/>
            </w:r>
            <w:r>
              <w:rPr>
                <w:noProof/>
                <w:webHidden/>
              </w:rPr>
              <w:instrText xml:space="preserve"> PAGEREF _Toc153766568 \h </w:instrText>
            </w:r>
            <w:r>
              <w:rPr>
                <w:noProof/>
                <w:webHidden/>
              </w:rPr>
            </w:r>
            <w:r>
              <w:rPr>
                <w:noProof/>
                <w:webHidden/>
              </w:rPr>
              <w:fldChar w:fldCharType="separate"/>
            </w:r>
            <w:r>
              <w:rPr>
                <w:noProof/>
                <w:webHidden/>
              </w:rPr>
              <w:t>12</w:t>
            </w:r>
            <w:r>
              <w:rPr>
                <w:noProof/>
                <w:webHidden/>
              </w:rPr>
              <w:fldChar w:fldCharType="end"/>
            </w:r>
          </w:hyperlink>
        </w:p>
        <w:p w14:paraId="17A5F1DD" w14:textId="09E3D2FD" w:rsidR="006F4E40" w:rsidRDefault="006F4E40">
          <w:pPr>
            <w:pStyle w:val="TOC3"/>
            <w:tabs>
              <w:tab w:val="right" w:leader="dot" w:pos="9350"/>
            </w:tabs>
            <w:rPr>
              <w:rFonts w:eastAsiaTheme="minorEastAsia"/>
              <w:noProof/>
              <w:kern w:val="2"/>
              <w:lang w:val="en-GB" w:eastAsia="en-GB"/>
              <w14:ligatures w14:val="standardContextual"/>
            </w:rPr>
          </w:pPr>
          <w:hyperlink w:anchor="_Toc153766569" w:history="1">
            <w:r w:rsidRPr="00A814FD">
              <w:rPr>
                <w:rStyle w:val="Hyperlink"/>
                <w:noProof/>
              </w:rPr>
              <w:t>Systematic Mapping</w:t>
            </w:r>
            <w:r>
              <w:rPr>
                <w:noProof/>
                <w:webHidden/>
              </w:rPr>
              <w:tab/>
            </w:r>
            <w:r>
              <w:rPr>
                <w:noProof/>
                <w:webHidden/>
              </w:rPr>
              <w:fldChar w:fldCharType="begin"/>
            </w:r>
            <w:r>
              <w:rPr>
                <w:noProof/>
                <w:webHidden/>
              </w:rPr>
              <w:instrText xml:space="preserve"> PAGEREF _Toc153766569 \h </w:instrText>
            </w:r>
            <w:r>
              <w:rPr>
                <w:noProof/>
                <w:webHidden/>
              </w:rPr>
            </w:r>
            <w:r>
              <w:rPr>
                <w:noProof/>
                <w:webHidden/>
              </w:rPr>
              <w:fldChar w:fldCharType="separate"/>
            </w:r>
            <w:r>
              <w:rPr>
                <w:noProof/>
                <w:webHidden/>
              </w:rPr>
              <w:t>13</w:t>
            </w:r>
            <w:r>
              <w:rPr>
                <w:noProof/>
                <w:webHidden/>
              </w:rPr>
              <w:fldChar w:fldCharType="end"/>
            </w:r>
          </w:hyperlink>
        </w:p>
        <w:p w14:paraId="543C5A1D" w14:textId="2DA7DC2E" w:rsidR="006F4E40" w:rsidRDefault="006F4E40">
          <w:pPr>
            <w:pStyle w:val="TOC2"/>
            <w:tabs>
              <w:tab w:val="right" w:leader="dot" w:pos="9350"/>
            </w:tabs>
            <w:rPr>
              <w:rFonts w:eastAsiaTheme="minorEastAsia"/>
              <w:noProof/>
              <w:kern w:val="2"/>
              <w:lang w:val="en-GB" w:eastAsia="en-GB"/>
              <w14:ligatures w14:val="standardContextual"/>
            </w:rPr>
          </w:pPr>
          <w:hyperlink w:anchor="_Toc153766570" w:history="1">
            <w:r w:rsidRPr="00A814FD">
              <w:rPr>
                <w:rStyle w:val="Hyperlink"/>
                <w:noProof/>
              </w:rPr>
              <w:t>Conclusion</w:t>
            </w:r>
            <w:r>
              <w:rPr>
                <w:noProof/>
                <w:webHidden/>
              </w:rPr>
              <w:tab/>
            </w:r>
            <w:r>
              <w:rPr>
                <w:noProof/>
                <w:webHidden/>
              </w:rPr>
              <w:fldChar w:fldCharType="begin"/>
            </w:r>
            <w:r>
              <w:rPr>
                <w:noProof/>
                <w:webHidden/>
              </w:rPr>
              <w:instrText xml:space="preserve"> PAGEREF _Toc153766570 \h </w:instrText>
            </w:r>
            <w:r>
              <w:rPr>
                <w:noProof/>
                <w:webHidden/>
              </w:rPr>
            </w:r>
            <w:r>
              <w:rPr>
                <w:noProof/>
                <w:webHidden/>
              </w:rPr>
              <w:fldChar w:fldCharType="separate"/>
            </w:r>
            <w:r>
              <w:rPr>
                <w:noProof/>
                <w:webHidden/>
              </w:rPr>
              <w:t>13</w:t>
            </w:r>
            <w:r>
              <w:rPr>
                <w:noProof/>
                <w:webHidden/>
              </w:rPr>
              <w:fldChar w:fldCharType="end"/>
            </w:r>
          </w:hyperlink>
        </w:p>
        <w:p w14:paraId="2A59F888" w14:textId="06D1D356" w:rsidR="006F4E40" w:rsidRDefault="006F4E40">
          <w:pPr>
            <w:pStyle w:val="TOC2"/>
            <w:tabs>
              <w:tab w:val="right" w:leader="dot" w:pos="9350"/>
            </w:tabs>
            <w:rPr>
              <w:rFonts w:eastAsiaTheme="minorEastAsia"/>
              <w:noProof/>
              <w:kern w:val="2"/>
              <w:lang w:val="en-GB" w:eastAsia="en-GB"/>
              <w14:ligatures w14:val="standardContextual"/>
            </w:rPr>
          </w:pPr>
          <w:hyperlink w:anchor="_Toc153766571" w:history="1">
            <w:r w:rsidRPr="00A814FD">
              <w:rPr>
                <w:rStyle w:val="Hyperlink"/>
                <w:noProof/>
              </w:rPr>
              <w:t>References</w:t>
            </w:r>
            <w:r>
              <w:rPr>
                <w:noProof/>
                <w:webHidden/>
              </w:rPr>
              <w:tab/>
            </w:r>
            <w:r>
              <w:rPr>
                <w:noProof/>
                <w:webHidden/>
              </w:rPr>
              <w:fldChar w:fldCharType="begin"/>
            </w:r>
            <w:r>
              <w:rPr>
                <w:noProof/>
                <w:webHidden/>
              </w:rPr>
              <w:instrText xml:space="preserve"> PAGEREF _Toc153766571 \h </w:instrText>
            </w:r>
            <w:r>
              <w:rPr>
                <w:noProof/>
                <w:webHidden/>
              </w:rPr>
            </w:r>
            <w:r>
              <w:rPr>
                <w:noProof/>
                <w:webHidden/>
              </w:rPr>
              <w:fldChar w:fldCharType="separate"/>
            </w:r>
            <w:r>
              <w:rPr>
                <w:noProof/>
                <w:webHidden/>
              </w:rPr>
              <w:t>13</w:t>
            </w:r>
            <w:r>
              <w:rPr>
                <w:noProof/>
                <w:webHidden/>
              </w:rPr>
              <w:fldChar w:fldCharType="end"/>
            </w:r>
          </w:hyperlink>
        </w:p>
        <w:p w14:paraId="58A045C2" w14:textId="4F5D351F" w:rsidR="006F4E40" w:rsidRDefault="006F4E40">
          <w:pPr>
            <w:pStyle w:val="TOC2"/>
            <w:tabs>
              <w:tab w:val="right" w:leader="dot" w:pos="9350"/>
            </w:tabs>
            <w:rPr>
              <w:rFonts w:eastAsiaTheme="minorEastAsia"/>
              <w:noProof/>
              <w:kern w:val="2"/>
              <w:lang w:val="en-GB" w:eastAsia="en-GB"/>
              <w14:ligatures w14:val="standardContextual"/>
            </w:rPr>
          </w:pPr>
          <w:hyperlink w:anchor="_Toc153766572" w:history="1">
            <w:r w:rsidRPr="00A814FD">
              <w:rPr>
                <w:rStyle w:val="Hyperlink"/>
                <w:noProof/>
              </w:rPr>
              <w:t>Appendixes</w:t>
            </w:r>
            <w:r>
              <w:rPr>
                <w:noProof/>
                <w:webHidden/>
              </w:rPr>
              <w:tab/>
            </w:r>
            <w:r>
              <w:rPr>
                <w:noProof/>
                <w:webHidden/>
              </w:rPr>
              <w:fldChar w:fldCharType="begin"/>
            </w:r>
            <w:r>
              <w:rPr>
                <w:noProof/>
                <w:webHidden/>
              </w:rPr>
              <w:instrText xml:space="preserve"> PAGEREF _Toc153766572 \h </w:instrText>
            </w:r>
            <w:r>
              <w:rPr>
                <w:noProof/>
                <w:webHidden/>
              </w:rPr>
            </w:r>
            <w:r>
              <w:rPr>
                <w:noProof/>
                <w:webHidden/>
              </w:rPr>
              <w:fldChar w:fldCharType="separate"/>
            </w:r>
            <w:r>
              <w:rPr>
                <w:noProof/>
                <w:webHidden/>
              </w:rPr>
              <w:t>16</w:t>
            </w:r>
            <w:r>
              <w:rPr>
                <w:noProof/>
                <w:webHidden/>
              </w:rPr>
              <w:fldChar w:fldCharType="end"/>
            </w:r>
          </w:hyperlink>
        </w:p>
        <w:p w14:paraId="240862B7" w14:textId="17A100D7" w:rsidR="009E6834" w:rsidRDefault="0044397D" w:rsidP="009E6834">
          <w:pPr>
            <w:rPr>
              <w:b/>
              <w:bCs/>
              <w:noProof/>
            </w:rPr>
          </w:pPr>
          <w:r>
            <w:rPr>
              <w:b/>
              <w:bCs/>
              <w:noProof/>
            </w:rPr>
            <w:fldChar w:fldCharType="end"/>
          </w:r>
        </w:p>
        <w:p w14:paraId="577CDBEA" w14:textId="30EA4484" w:rsidR="004B2AEF" w:rsidRDefault="00000000" w:rsidP="004B2AEF"/>
      </w:sdtContent>
    </w:sdt>
    <w:p w14:paraId="6004BD97" w14:textId="77777777" w:rsidR="004B2AEF" w:rsidRDefault="004B2AEF" w:rsidP="004B2AEF"/>
    <w:p w14:paraId="624C29BE" w14:textId="77777777" w:rsidR="004B2AEF" w:rsidRPr="004B2AEF" w:rsidRDefault="004B2AEF" w:rsidP="004B2AEF"/>
    <w:p w14:paraId="4D103E1F" w14:textId="40B41455" w:rsidR="005D4500" w:rsidRDefault="005D4500" w:rsidP="005D4500">
      <w:pPr>
        <w:pStyle w:val="Heading1"/>
      </w:pPr>
      <w:bookmarkStart w:id="0" w:name="_Toc153766546"/>
      <w:r>
        <w:lastRenderedPageBreak/>
        <w:t>List of Figures</w:t>
      </w:r>
      <w:bookmarkEnd w:id="0"/>
    </w:p>
    <w:p w14:paraId="064D4B3F" w14:textId="3464ECFF" w:rsidR="00E6217D" w:rsidRDefault="00A66ECE">
      <w:pPr>
        <w:pStyle w:val="TableofFigures"/>
        <w:tabs>
          <w:tab w:val="right" w:leader="dot" w:pos="9350"/>
        </w:tabs>
        <w:rPr>
          <w:rFonts w:eastAsiaTheme="minorEastAsia"/>
          <w:noProof/>
          <w:kern w:val="2"/>
          <w:lang w:val="en-GB" w:eastAsia="en-GB"/>
          <w14:ligatures w14:val="standardContextual"/>
        </w:rPr>
      </w:pPr>
      <w:r>
        <w:fldChar w:fldCharType="begin"/>
      </w:r>
      <w:r>
        <w:instrText xml:space="preserve"> TOC \h \z \c "Figure" </w:instrText>
      </w:r>
      <w:r>
        <w:fldChar w:fldCharType="separate"/>
      </w:r>
      <w:hyperlink w:anchor="_Toc152831887" w:history="1">
        <w:r w:rsidR="00E6217D" w:rsidRPr="009557F2">
          <w:rPr>
            <w:rStyle w:val="Hyperlink"/>
            <w:noProof/>
          </w:rPr>
          <w:t>Figure 1 – Timeline Map of Similar Literatures</w:t>
        </w:r>
        <w:r w:rsidR="00E6217D">
          <w:rPr>
            <w:noProof/>
            <w:webHidden/>
          </w:rPr>
          <w:tab/>
        </w:r>
        <w:r w:rsidR="00E6217D">
          <w:rPr>
            <w:noProof/>
            <w:webHidden/>
          </w:rPr>
          <w:fldChar w:fldCharType="begin"/>
        </w:r>
        <w:r w:rsidR="00E6217D">
          <w:rPr>
            <w:noProof/>
            <w:webHidden/>
          </w:rPr>
          <w:instrText xml:space="preserve"> PAGEREF _Toc152831887 \h </w:instrText>
        </w:r>
        <w:r w:rsidR="00E6217D">
          <w:rPr>
            <w:noProof/>
            <w:webHidden/>
          </w:rPr>
        </w:r>
        <w:r w:rsidR="00E6217D">
          <w:rPr>
            <w:noProof/>
            <w:webHidden/>
          </w:rPr>
          <w:fldChar w:fldCharType="separate"/>
        </w:r>
        <w:r w:rsidR="007A29B2">
          <w:rPr>
            <w:noProof/>
            <w:webHidden/>
          </w:rPr>
          <w:t>5</w:t>
        </w:r>
        <w:r w:rsidR="00E6217D">
          <w:rPr>
            <w:noProof/>
            <w:webHidden/>
          </w:rPr>
          <w:fldChar w:fldCharType="end"/>
        </w:r>
      </w:hyperlink>
    </w:p>
    <w:p w14:paraId="5E4C6E27" w14:textId="4B9089F7" w:rsidR="00E6217D" w:rsidRDefault="00000000">
      <w:pPr>
        <w:pStyle w:val="TableofFigures"/>
        <w:tabs>
          <w:tab w:val="right" w:leader="dot" w:pos="9350"/>
        </w:tabs>
        <w:rPr>
          <w:rFonts w:eastAsiaTheme="minorEastAsia"/>
          <w:noProof/>
          <w:kern w:val="2"/>
          <w:lang w:val="en-GB" w:eastAsia="en-GB"/>
          <w14:ligatures w14:val="standardContextual"/>
        </w:rPr>
      </w:pPr>
      <w:hyperlink w:anchor="_Toc152831888" w:history="1">
        <w:r w:rsidR="00E6217D" w:rsidRPr="009557F2">
          <w:rPr>
            <w:rStyle w:val="Hyperlink"/>
            <w:noProof/>
          </w:rPr>
          <w:t>Figure 2 - A Map of Similar Studies on Smart Sensing Chairs</w:t>
        </w:r>
        <w:r w:rsidR="00E6217D">
          <w:rPr>
            <w:noProof/>
            <w:webHidden/>
          </w:rPr>
          <w:tab/>
        </w:r>
        <w:r w:rsidR="00E6217D">
          <w:rPr>
            <w:noProof/>
            <w:webHidden/>
          </w:rPr>
          <w:fldChar w:fldCharType="begin"/>
        </w:r>
        <w:r w:rsidR="00E6217D">
          <w:rPr>
            <w:noProof/>
            <w:webHidden/>
          </w:rPr>
          <w:instrText xml:space="preserve"> PAGEREF _Toc152831888 \h </w:instrText>
        </w:r>
        <w:r w:rsidR="00E6217D">
          <w:rPr>
            <w:noProof/>
            <w:webHidden/>
          </w:rPr>
        </w:r>
        <w:r w:rsidR="00E6217D">
          <w:rPr>
            <w:noProof/>
            <w:webHidden/>
          </w:rPr>
          <w:fldChar w:fldCharType="separate"/>
        </w:r>
        <w:r w:rsidR="007A29B2">
          <w:rPr>
            <w:noProof/>
            <w:webHidden/>
          </w:rPr>
          <w:t>6</w:t>
        </w:r>
        <w:r w:rsidR="00E6217D">
          <w:rPr>
            <w:noProof/>
            <w:webHidden/>
          </w:rPr>
          <w:fldChar w:fldCharType="end"/>
        </w:r>
      </w:hyperlink>
    </w:p>
    <w:p w14:paraId="352AA5D6" w14:textId="23ABACD8" w:rsidR="00E6217D" w:rsidRDefault="00000000">
      <w:pPr>
        <w:pStyle w:val="TableofFigures"/>
        <w:tabs>
          <w:tab w:val="right" w:leader="dot" w:pos="9350"/>
        </w:tabs>
        <w:rPr>
          <w:rFonts w:eastAsiaTheme="minorEastAsia"/>
          <w:noProof/>
          <w:kern w:val="2"/>
          <w:lang w:val="en-GB" w:eastAsia="en-GB"/>
          <w14:ligatures w14:val="standardContextual"/>
        </w:rPr>
      </w:pPr>
      <w:hyperlink w:anchor="_Toc152831889" w:history="1">
        <w:r w:rsidR="00E6217D" w:rsidRPr="009557F2">
          <w:rPr>
            <w:rStyle w:val="Hyperlink"/>
            <w:noProof/>
          </w:rPr>
          <w:t>Figure 3- A Force Sensing Resistor</w:t>
        </w:r>
        <w:r w:rsidR="00E6217D">
          <w:rPr>
            <w:noProof/>
            <w:webHidden/>
          </w:rPr>
          <w:tab/>
        </w:r>
        <w:r w:rsidR="00E6217D">
          <w:rPr>
            <w:noProof/>
            <w:webHidden/>
          </w:rPr>
          <w:fldChar w:fldCharType="begin"/>
        </w:r>
        <w:r w:rsidR="00E6217D">
          <w:rPr>
            <w:noProof/>
            <w:webHidden/>
          </w:rPr>
          <w:instrText xml:space="preserve"> PAGEREF _Toc152831889 \h </w:instrText>
        </w:r>
        <w:r w:rsidR="00E6217D">
          <w:rPr>
            <w:noProof/>
            <w:webHidden/>
          </w:rPr>
        </w:r>
        <w:r w:rsidR="00E6217D">
          <w:rPr>
            <w:noProof/>
            <w:webHidden/>
          </w:rPr>
          <w:fldChar w:fldCharType="separate"/>
        </w:r>
        <w:r w:rsidR="007A29B2">
          <w:rPr>
            <w:noProof/>
            <w:webHidden/>
          </w:rPr>
          <w:t>7</w:t>
        </w:r>
        <w:r w:rsidR="00E6217D">
          <w:rPr>
            <w:noProof/>
            <w:webHidden/>
          </w:rPr>
          <w:fldChar w:fldCharType="end"/>
        </w:r>
      </w:hyperlink>
    </w:p>
    <w:p w14:paraId="4028CA26" w14:textId="6FDB3E41" w:rsidR="00E6217D" w:rsidRDefault="00000000">
      <w:pPr>
        <w:pStyle w:val="TableofFigures"/>
        <w:tabs>
          <w:tab w:val="right" w:leader="dot" w:pos="9350"/>
        </w:tabs>
        <w:rPr>
          <w:rFonts w:eastAsiaTheme="minorEastAsia"/>
          <w:noProof/>
          <w:kern w:val="2"/>
          <w:lang w:val="en-GB" w:eastAsia="en-GB"/>
          <w14:ligatures w14:val="standardContextual"/>
        </w:rPr>
      </w:pPr>
      <w:hyperlink w:anchor="_Toc152831890" w:history="1">
        <w:r w:rsidR="00E6217D" w:rsidRPr="009557F2">
          <w:rPr>
            <w:rStyle w:val="Hyperlink"/>
            <w:noProof/>
          </w:rPr>
          <w:t>Figure 4 - Textile Pressure Sensor composition</w:t>
        </w:r>
        <w:r w:rsidR="00E6217D">
          <w:rPr>
            <w:noProof/>
            <w:webHidden/>
          </w:rPr>
          <w:tab/>
        </w:r>
        <w:r w:rsidR="00E6217D">
          <w:rPr>
            <w:noProof/>
            <w:webHidden/>
          </w:rPr>
          <w:fldChar w:fldCharType="begin"/>
        </w:r>
        <w:r w:rsidR="00E6217D">
          <w:rPr>
            <w:noProof/>
            <w:webHidden/>
          </w:rPr>
          <w:instrText xml:space="preserve"> PAGEREF _Toc152831890 \h </w:instrText>
        </w:r>
        <w:r w:rsidR="00E6217D">
          <w:rPr>
            <w:noProof/>
            <w:webHidden/>
          </w:rPr>
        </w:r>
        <w:r w:rsidR="00E6217D">
          <w:rPr>
            <w:noProof/>
            <w:webHidden/>
          </w:rPr>
          <w:fldChar w:fldCharType="separate"/>
        </w:r>
        <w:r w:rsidR="007A29B2">
          <w:rPr>
            <w:noProof/>
            <w:webHidden/>
          </w:rPr>
          <w:t>8</w:t>
        </w:r>
        <w:r w:rsidR="00E6217D">
          <w:rPr>
            <w:noProof/>
            <w:webHidden/>
          </w:rPr>
          <w:fldChar w:fldCharType="end"/>
        </w:r>
      </w:hyperlink>
    </w:p>
    <w:p w14:paraId="77DFF19D" w14:textId="47F167B2" w:rsidR="00E6217D" w:rsidRDefault="00000000">
      <w:pPr>
        <w:pStyle w:val="TableofFigures"/>
        <w:tabs>
          <w:tab w:val="right" w:leader="dot" w:pos="9350"/>
        </w:tabs>
        <w:rPr>
          <w:rFonts w:eastAsiaTheme="minorEastAsia"/>
          <w:noProof/>
          <w:kern w:val="2"/>
          <w:lang w:val="en-GB" w:eastAsia="en-GB"/>
          <w14:ligatures w14:val="standardContextual"/>
        </w:rPr>
      </w:pPr>
      <w:hyperlink w:anchor="_Toc152831891" w:history="1">
        <w:r w:rsidR="00E6217D" w:rsidRPr="009557F2">
          <w:rPr>
            <w:rStyle w:val="Hyperlink"/>
            <w:noProof/>
          </w:rPr>
          <w:t>Figure 5 - Flex Sensor</w:t>
        </w:r>
        <w:r w:rsidR="00E6217D">
          <w:rPr>
            <w:noProof/>
            <w:webHidden/>
          </w:rPr>
          <w:tab/>
        </w:r>
        <w:r w:rsidR="00E6217D">
          <w:rPr>
            <w:noProof/>
            <w:webHidden/>
          </w:rPr>
          <w:fldChar w:fldCharType="begin"/>
        </w:r>
        <w:r w:rsidR="00E6217D">
          <w:rPr>
            <w:noProof/>
            <w:webHidden/>
          </w:rPr>
          <w:instrText xml:space="preserve"> PAGEREF _Toc152831891 \h </w:instrText>
        </w:r>
        <w:r w:rsidR="00E6217D">
          <w:rPr>
            <w:noProof/>
            <w:webHidden/>
          </w:rPr>
        </w:r>
        <w:r w:rsidR="00E6217D">
          <w:rPr>
            <w:noProof/>
            <w:webHidden/>
          </w:rPr>
          <w:fldChar w:fldCharType="separate"/>
        </w:r>
        <w:r w:rsidR="007A29B2">
          <w:rPr>
            <w:noProof/>
            <w:webHidden/>
          </w:rPr>
          <w:t>8</w:t>
        </w:r>
        <w:r w:rsidR="00E6217D">
          <w:rPr>
            <w:noProof/>
            <w:webHidden/>
          </w:rPr>
          <w:fldChar w:fldCharType="end"/>
        </w:r>
      </w:hyperlink>
    </w:p>
    <w:p w14:paraId="6544FDC2" w14:textId="65B82ABD" w:rsidR="00E6217D" w:rsidRDefault="00000000">
      <w:pPr>
        <w:pStyle w:val="TableofFigures"/>
        <w:tabs>
          <w:tab w:val="right" w:leader="dot" w:pos="9350"/>
        </w:tabs>
        <w:rPr>
          <w:rFonts w:eastAsiaTheme="minorEastAsia"/>
          <w:noProof/>
          <w:kern w:val="2"/>
          <w:lang w:val="en-GB" w:eastAsia="en-GB"/>
          <w14:ligatures w14:val="standardContextual"/>
        </w:rPr>
      </w:pPr>
      <w:hyperlink w:anchor="_Toc152831892" w:history="1">
        <w:r w:rsidR="00E6217D" w:rsidRPr="009557F2">
          <w:rPr>
            <w:rStyle w:val="Hyperlink"/>
            <w:noProof/>
          </w:rPr>
          <w:t>Figure 6 - Feedback System Percentage</w:t>
        </w:r>
        <w:r w:rsidR="00E6217D">
          <w:rPr>
            <w:noProof/>
            <w:webHidden/>
          </w:rPr>
          <w:tab/>
        </w:r>
        <w:r w:rsidR="00E6217D">
          <w:rPr>
            <w:noProof/>
            <w:webHidden/>
          </w:rPr>
          <w:fldChar w:fldCharType="begin"/>
        </w:r>
        <w:r w:rsidR="00E6217D">
          <w:rPr>
            <w:noProof/>
            <w:webHidden/>
          </w:rPr>
          <w:instrText xml:space="preserve"> PAGEREF _Toc152831892 \h </w:instrText>
        </w:r>
        <w:r w:rsidR="00E6217D">
          <w:rPr>
            <w:noProof/>
            <w:webHidden/>
          </w:rPr>
        </w:r>
        <w:r w:rsidR="00E6217D">
          <w:rPr>
            <w:noProof/>
            <w:webHidden/>
          </w:rPr>
          <w:fldChar w:fldCharType="separate"/>
        </w:r>
        <w:r w:rsidR="007A29B2">
          <w:rPr>
            <w:noProof/>
            <w:webHidden/>
          </w:rPr>
          <w:t>10</w:t>
        </w:r>
        <w:r w:rsidR="00E6217D">
          <w:rPr>
            <w:noProof/>
            <w:webHidden/>
          </w:rPr>
          <w:fldChar w:fldCharType="end"/>
        </w:r>
      </w:hyperlink>
    </w:p>
    <w:p w14:paraId="7717E0FC" w14:textId="22C7E0B5" w:rsidR="0044397D" w:rsidRDefault="00A66ECE" w:rsidP="00FA620F">
      <w:r>
        <w:fldChar w:fldCharType="end"/>
      </w:r>
    </w:p>
    <w:p w14:paraId="01CB3A91" w14:textId="77777777" w:rsidR="00FD7175" w:rsidRDefault="00FD7175" w:rsidP="00FA620F"/>
    <w:p w14:paraId="70A447BA" w14:textId="77777777" w:rsidR="00FD7175" w:rsidRDefault="00FD7175" w:rsidP="00FA620F"/>
    <w:p w14:paraId="08417E28" w14:textId="77777777" w:rsidR="00FD7175" w:rsidRDefault="00FD7175" w:rsidP="00FA620F"/>
    <w:p w14:paraId="27B109A0" w14:textId="77777777" w:rsidR="00FD7175" w:rsidRDefault="00FD7175" w:rsidP="00FA620F"/>
    <w:p w14:paraId="004891C6" w14:textId="77777777" w:rsidR="00FD7175" w:rsidRDefault="00FD7175" w:rsidP="00FA620F"/>
    <w:p w14:paraId="40E2D511" w14:textId="77777777" w:rsidR="00FD7175" w:rsidRDefault="00FD7175" w:rsidP="00FA620F"/>
    <w:p w14:paraId="57B9301E" w14:textId="77777777" w:rsidR="00FD7175" w:rsidRDefault="00FD7175" w:rsidP="00FA620F"/>
    <w:p w14:paraId="6E2045A4" w14:textId="77777777" w:rsidR="00FD7175" w:rsidRDefault="00FD7175" w:rsidP="00FA620F"/>
    <w:p w14:paraId="05692B0A" w14:textId="77777777" w:rsidR="00FD7175" w:rsidRDefault="00FD7175" w:rsidP="00FA620F"/>
    <w:p w14:paraId="4D64ED46" w14:textId="77777777" w:rsidR="00FD7175" w:rsidRDefault="00FD7175" w:rsidP="00FA620F"/>
    <w:p w14:paraId="675A8A29" w14:textId="77777777" w:rsidR="00FD7175" w:rsidRDefault="00FD7175" w:rsidP="00FA620F"/>
    <w:p w14:paraId="082A3AC4" w14:textId="77777777" w:rsidR="00FD7175" w:rsidRDefault="00FD7175" w:rsidP="00FA620F"/>
    <w:p w14:paraId="0CFA9FE3" w14:textId="77777777" w:rsidR="00FD7175" w:rsidRDefault="00FD7175" w:rsidP="00FA620F"/>
    <w:p w14:paraId="5327A186" w14:textId="77777777" w:rsidR="00FD7175" w:rsidRDefault="00FD7175" w:rsidP="00FA620F"/>
    <w:p w14:paraId="140C2C2C" w14:textId="77777777" w:rsidR="00FD7175" w:rsidRDefault="00FD7175" w:rsidP="00FA620F"/>
    <w:p w14:paraId="3DABE3B4" w14:textId="77777777" w:rsidR="00FD7175" w:rsidRDefault="00FD7175" w:rsidP="00FA620F"/>
    <w:p w14:paraId="3171F79F" w14:textId="77777777" w:rsidR="00FD7175" w:rsidRDefault="00FD7175" w:rsidP="00FA620F"/>
    <w:p w14:paraId="417B1054" w14:textId="77777777" w:rsidR="00FD7175" w:rsidRDefault="00FD7175" w:rsidP="00FA620F"/>
    <w:p w14:paraId="3ACBB1D4" w14:textId="77777777" w:rsidR="00FD7175" w:rsidRDefault="00FD7175" w:rsidP="00FA620F"/>
    <w:p w14:paraId="1F60259F" w14:textId="77777777" w:rsidR="00FD7175" w:rsidRDefault="00FD7175" w:rsidP="00FA620F"/>
    <w:p w14:paraId="4716E946" w14:textId="77777777" w:rsidR="00FD7175" w:rsidRDefault="00FD7175" w:rsidP="00FA620F"/>
    <w:p w14:paraId="637FEEF8" w14:textId="77777777" w:rsidR="00FD7175" w:rsidRDefault="00FD7175" w:rsidP="00FA620F"/>
    <w:p w14:paraId="133D71D1" w14:textId="77777777" w:rsidR="00FD7175" w:rsidRDefault="00FD7175" w:rsidP="00FA620F"/>
    <w:p w14:paraId="5BA65FD7" w14:textId="5555B5FD" w:rsidR="00A8729F" w:rsidRDefault="00A8729F" w:rsidP="00A8729F">
      <w:pPr>
        <w:pStyle w:val="Heading2"/>
      </w:pPr>
      <w:bookmarkStart w:id="1" w:name="_Toc153766547"/>
      <w:r>
        <w:lastRenderedPageBreak/>
        <w:t>Introduction</w:t>
      </w:r>
      <w:bookmarkEnd w:id="1"/>
    </w:p>
    <w:p w14:paraId="74BB26AD" w14:textId="15A2E3FE" w:rsidR="002C33FB" w:rsidRDefault="00375D65">
      <w:r w:rsidRPr="004438E4">
        <w:t>According to</w:t>
      </w:r>
      <w:r w:rsidR="0061492A" w:rsidRPr="004438E4">
        <w:t xml:space="preserve"> </w:t>
      </w:r>
      <w:r w:rsidR="0061492A" w:rsidRPr="004438E4">
        <w:rPr>
          <w:rFonts w:ascii="Calibri" w:hAnsi="Calibri" w:cs="Calibri"/>
        </w:rPr>
        <w:t>Gill et al</w:t>
      </w:r>
      <w:r w:rsidR="004438E4">
        <w:rPr>
          <w:rFonts w:ascii="Calibri" w:hAnsi="Calibri" w:cs="Calibri"/>
        </w:rPr>
        <w:t>.</w:t>
      </w:r>
      <w:r w:rsidR="00185272" w:rsidRPr="004438E4">
        <w:t xml:space="preserve"> </w:t>
      </w:r>
      <w:r w:rsidR="00E01703" w:rsidRPr="004438E4">
        <w:fldChar w:fldCharType="begin"/>
      </w:r>
      <w:r w:rsidR="005635AF" w:rsidRPr="004438E4">
        <w:instrText xml:space="preserve"> ADDIN ZOTERO_ITEM CSL_CITATION {"citationID":"NpL5DnIT","properties":{"formattedCitation":"[1]","plainCitation":"[1]","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sidR="00E01703" w:rsidRPr="004438E4">
        <w:fldChar w:fldCharType="separate"/>
      </w:r>
      <w:r w:rsidR="005635AF" w:rsidRPr="004438E4">
        <w:rPr>
          <w:rFonts w:ascii="Calibri" w:hAnsi="Calibri" w:cs="Calibri"/>
        </w:rPr>
        <w:t>[1]</w:t>
      </w:r>
      <w:r w:rsidR="00E01703" w:rsidRPr="004438E4">
        <w:fldChar w:fldCharType="end"/>
      </w:r>
      <w:r w:rsidR="00E01703" w:rsidRPr="004438E4">
        <w:t xml:space="preserve"> </w:t>
      </w:r>
      <w:r w:rsidR="00185272" w:rsidRPr="004438E4">
        <w:t>in 2020</w:t>
      </w:r>
      <w:r w:rsidR="004B61FC" w:rsidRPr="004438E4">
        <w:t xml:space="preserve"> alone</w:t>
      </w:r>
      <w:r w:rsidRPr="004438E4">
        <w:t>,</w:t>
      </w:r>
      <w:r w:rsidR="00A640F9" w:rsidRPr="004438E4">
        <w:t xml:space="preserve"> </w:t>
      </w:r>
      <w:r w:rsidRPr="004438E4">
        <w:t>musculoskeletal disorders (MSDs)</w:t>
      </w:r>
      <w:r w:rsidR="004B61FC" w:rsidRPr="004438E4">
        <w:t xml:space="preserve"> had been</w:t>
      </w:r>
      <w:r w:rsidR="00185272" w:rsidRPr="004438E4">
        <w:t xml:space="preserve"> ranked 2</w:t>
      </w:r>
      <w:r w:rsidR="00185272" w:rsidRPr="004438E4">
        <w:rPr>
          <w:vertAlign w:val="superscript"/>
        </w:rPr>
        <w:t>nd</w:t>
      </w:r>
      <w:r w:rsidR="00185272" w:rsidRPr="004438E4">
        <w:t xml:space="preserve"> </w:t>
      </w:r>
      <w:r w:rsidR="003C7F1F" w:rsidRPr="004438E4">
        <w:t>as the leading</w:t>
      </w:r>
      <w:r w:rsidR="00FC24D9" w:rsidRPr="004438E4">
        <w:t xml:space="preserve"> non-fatal disability </w:t>
      </w:r>
      <w:r w:rsidR="004B61FC" w:rsidRPr="004438E4">
        <w:t>which</w:t>
      </w:r>
      <w:r w:rsidR="00FC24D9" w:rsidRPr="004438E4">
        <w:t xml:space="preserve"> </w:t>
      </w:r>
      <w:r w:rsidR="00E720E6" w:rsidRPr="004438E4">
        <w:t xml:space="preserve">has </w:t>
      </w:r>
      <w:r w:rsidR="00DE64D9" w:rsidRPr="004438E4">
        <w:t xml:space="preserve">been </w:t>
      </w:r>
      <w:r w:rsidR="00E720E6" w:rsidRPr="004438E4">
        <w:t>affecting more than a billion people worldwide.</w:t>
      </w:r>
      <w:r w:rsidR="00EC6A73" w:rsidRPr="004438E4">
        <w:t xml:space="preserve"> In Finland, MSD </w:t>
      </w:r>
      <w:r w:rsidR="00704E44" w:rsidRPr="004438E4">
        <w:t>ha</w:t>
      </w:r>
      <w:r w:rsidR="004B61FC" w:rsidRPr="004438E4">
        <w:t>d</w:t>
      </w:r>
      <w:r w:rsidR="00704E44" w:rsidRPr="004438E4">
        <w:t xml:space="preserve"> taken the spotlight as being the</w:t>
      </w:r>
      <w:r w:rsidR="00EC6A73" w:rsidRPr="004438E4">
        <w:t xml:space="preserve"> leading</w:t>
      </w:r>
      <w:r w:rsidR="00864B31" w:rsidRPr="004438E4">
        <w:t xml:space="preserve"> cause of </w:t>
      </w:r>
      <w:r w:rsidR="00B75633" w:rsidRPr="004438E4">
        <w:t xml:space="preserve">temporal </w:t>
      </w:r>
      <w:r w:rsidR="00864B31" w:rsidRPr="004438E4">
        <w:t xml:space="preserve">disability </w:t>
      </w:r>
      <w:r w:rsidR="00721FEE" w:rsidRPr="004438E4">
        <w:t>within the nation</w:t>
      </w:r>
      <w:r w:rsidR="00C238C1">
        <w:t xml:space="preserve">. </w:t>
      </w:r>
      <w:r w:rsidR="00940186">
        <w:t xml:space="preserve">As a result, </w:t>
      </w:r>
      <w:r w:rsidR="00AB7FD1">
        <w:t xml:space="preserve">this has led to a </w:t>
      </w:r>
      <w:r w:rsidR="00C238C1">
        <w:t>substantial amount</w:t>
      </w:r>
      <w:r w:rsidR="00721FEE" w:rsidRPr="004438E4">
        <w:t xml:space="preserve"> of resources</w:t>
      </w:r>
      <w:r w:rsidR="00AB7FD1">
        <w:t xml:space="preserve"> being</w:t>
      </w:r>
      <w:r w:rsidR="00DE64D9" w:rsidRPr="004438E4">
        <w:t xml:space="preserve"> allocate</w:t>
      </w:r>
      <w:r w:rsidR="004D007F" w:rsidRPr="004438E4">
        <w:t xml:space="preserve">d </w:t>
      </w:r>
      <w:r w:rsidR="00DE64D9" w:rsidRPr="004438E4">
        <w:t>towards</w:t>
      </w:r>
      <w:r w:rsidR="00721FEE" w:rsidRPr="004438E4">
        <w:t xml:space="preserve"> the</w:t>
      </w:r>
      <w:r w:rsidR="000819B7" w:rsidRPr="004438E4">
        <w:t xml:space="preserve"> health services</w:t>
      </w:r>
      <w:r w:rsidR="00DC34A2" w:rsidRPr="004438E4">
        <w:t xml:space="preserve"> </w:t>
      </w:r>
      <w:r w:rsidR="00DC34A2" w:rsidRPr="004438E4">
        <w:fldChar w:fldCharType="begin"/>
      </w:r>
      <w:r w:rsidR="005635AF" w:rsidRPr="004438E4">
        <w:instrText xml:space="preserve"> ADDIN ZOTERO_ITEM CSL_CITATION {"citationID":"V9V7CheP","properties":{"formattedCitation":"[2]","plainCitation":"[2]","noteIndex":0},"citationItems":[{"id":186,"uris":["http://zotero.org/users/11398818/items/8BQT2UIN"],"itemData":{"id":186,"type":"book","event-place":"Helsinki, Finland","ISBN":"978-951-802-987-1","language":"eng","note":"OCLC: 678393561","publisher":"Finnish Institute of Occupational Health","publisher-place":"Helsinki, Finland","source":"Open WorldCat","title":"Musculoskeletal disorders, disability, and work","author":[{"family":"Martimo","given":"Kari-Pekka"}],"issued":{"date-parts":[["2010"]]}}}],"schema":"https://github.com/citation-style-language/schema/raw/master/csl-citation.json"} </w:instrText>
      </w:r>
      <w:r w:rsidR="00DC34A2" w:rsidRPr="004438E4">
        <w:fldChar w:fldCharType="separate"/>
      </w:r>
      <w:r w:rsidR="005635AF" w:rsidRPr="004438E4">
        <w:rPr>
          <w:rFonts w:ascii="Calibri" w:hAnsi="Calibri" w:cs="Calibri"/>
        </w:rPr>
        <w:t>[2]</w:t>
      </w:r>
      <w:r w:rsidR="00DC34A2" w:rsidRPr="004438E4">
        <w:fldChar w:fldCharType="end"/>
      </w:r>
      <w:r w:rsidR="00B75633" w:rsidRPr="004438E4">
        <w:t xml:space="preserve">. </w:t>
      </w:r>
      <w:r w:rsidR="005C3979" w:rsidRPr="004438E4">
        <w:t>It might be</w:t>
      </w:r>
      <w:r w:rsidR="00E13D34" w:rsidRPr="004438E4">
        <w:t xml:space="preserve"> </w:t>
      </w:r>
      <w:r w:rsidR="00D33173" w:rsidRPr="004438E4">
        <w:t xml:space="preserve">misconceived </w:t>
      </w:r>
      <w:r w:rsidR="005C3979" w:rsidRPr="004438E4">
        <w:t>that only the elderly are the only ones that suffer from this condition</w:t>
      </w:r>
      <w:r w:rsidR="00FF5C1A" w:rsidRPr="004438E4">
        <w:t>.</w:t>
      </w:r>
      <w:r w:rsidR="004F00F5" w:rsidRPr="004438E4">
        <w:t xml:space="preserve"> However, a report by</w:t>
      </w:r>
      <w:r w:rsidR="0061492A" w:rsidRPr="004438E4">
        <w:t xml:space="preserve"> </w:t>
      </w:r>
      <w:r w:rsidR="00B86329">
        <w:t xml:space="preserve">the </w:t>
      </w:r>
      <w:r w:rsidR="0061492A" w:rsidRPr="004438E4">
        <w:rPr>
          <w:rFonts w:ascii="Calibri" w:hAnsi="Calibri" w:cs="Calibri"/>
        </w:rPr>
        <w:t>European Agency for Safety and Health at Work</w:t>
      </w:r>
      <w:r w:rsidR="00FC0691">
        <w:rPr>
          <w:rFonts w:ascii="Calibri" w:hAnsi="Calibri" w:cs="Calibri"/>
        </w:rPr>
        <w:t xml:space="preserve"> (</w:t>
      </w:r>
      <w:r w:rsidR="00413465">
        <w:rPr>
          <w:rFonts w:ascii="Calibri" w:hAnsi="Calibri" w:cs="Calibri"/>
        </w:rPr>
        <w:t>EU-OSHA</w:t>
      </w:r>
      <w:r w:rsidR="00FC0691">
        <w:rPr>
          <w:rFonts w:ascii="Calibri" w:hAnsi="Calibri" w:cs="Calibri"/>
        </w:rPr>
        <w:t>)</w:t>
      </w:r>
      <w:r w:rsidR="0061492A" w:rsidRPr="004438E4">
        <w:rPr>
          <w:rFonts w:ascii="Calibri" w:hAnsi="Calibri" w:cs="Calibri"/>
        </w:rPr>
        <w:t xml:space="preserve"> </w:t>
      </w:r>
      <w:r w:rsidR="000113B8" w:rsidRPr="004438E4">
        <w:rPr>
          <w:rFonts w:ascii="Calibri" w:hAnsi="Calibri" w:cs="Calibri"/>
        </w:rPr>
        <w:t>in 2021</w:t>
      </w:r>
      <w:r w:rsidR="00413465">
        <w:rPr>
          <w:rFonts w:ascii="Calibri" w:hAnsi="Calibri" w:cs="Calibri"/>
        </w:rPr>
        <w:t xml:space="preserve"> </w:t>
      </w:r>
      <w:r w:rsidR="00C6444E">
        <w:fldChar w:fldCharType="begin"/>
      </w:r>
      <w:r w:rsidR="005635AF">
        <w:instrText xml:space="preserve"> ADDIN ZOTERO_ITEM CSL_CITATION {"citationID":"k5pRSweT","properties":{"formattedCitation":"[3]","plainCitation":"[3]","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C6444E">
        <w:fldChar w:fldCharType="separate"/>
      </w:r>
      <w:r w:rsidR="005635AF" w:rsidRPr="005635AF">
        <w:rPr>
          <w:rFonts w:ascii="Calibri" w:hAnsi="Calibri" w:cs="Calibri"/>
        </w:rPr>
        <w:t>[3]</w:t>
      </w:r>
      <w:r w:rsidR="00C6444E">
        <w:fldChar w:fldCharType="end"/>
      </w:r>
      <w:r w:rsidR="004F00F5" w:rsidRPr="004F00F5">
        <w:t xml:space="preserve"> ha</w:t>
      </w:r>
      <w:r w:rsidR="00413465">
        <w:t>d</w:t>
      </w:r>
      <w:r w:rsidR="004F00F5" w:rsidRPr="004F00F5">
        <w:t xml:space="preserve"> concluded that quite </w:t>
      </w:r>
      <w:r w:rsidR="003A14E2" w:rsidRPr="004F00F5">
        <w:t xml:space="preserve">a </w:t>
      </w:r>
      <w:r w:rsidR="00C6444E">
        <w:t xml:space="preserve">number of </w:t>
      </w:r>
      <w:r w:rsidR="004F00F5" w:rsidRPr="004F00F5">
        <w:t>individuals across different age groups are currently suffering from</w:t>
      </w:r>
      <w:r w:rsidR="00A41437">
        <w:t xml:space="preserve"> MSD</w:t>
      </w:r>
      <w:r w:rsidR="004A6B9B">
        <w:t xml:space="preserve">. </w:t>
      </w:r>
      <w:r w:rsidR="00C6444E">
        <w:t xml:space="preserve">It was </w:t>
      </w:r>
      <w:r w:rsidR="004F00F5" w:rsidRPr="004F00F5">
        <w:t>reported that</w:t>
      </w:r>
      <w:r w:rsidR="00C6444E">
        <w:t xml:space="preserve"> </w:t>
      </w:r>
      <w:r w:rsidR="004F00F5" w:rsidRPr="004F00F5">
        <w:t>MSDs can often originate during</w:t>
      </w:r>
      <w:r w:rsidR="00E22AC5">
        <w:t xml:space="preserve"> the</w:t>
      </w:r>
      <w:r w:rsidR="004F00F5" w:rsidRPr="004F00F5">
        <w:t xml:space="preserve"> childhood </w:t>
      </w:r>
      <w:r w:rsidR="00E22AC5">
        <w:t xml:space="preserve">stage mainly </w:t>
      </w:r>
      <w:r w:rsidR="004F00F5" w:rsidRPr="004F00F5">
        <w:t xml:space="preserve">due to </w:t>
      </w:r>
      <w:r w:rsidR="008C5E97">
        <w:t xml:space="preserve">adoption of </w:t>
      </w:r>
      <w:r w:rsidR="004F00F5" w:rsidRPr="004F00F5">
        <w:t>abnormal postures</w:t>
      </w:r>
      <w:r w:rsidR="004C54BA">
        <w:t xml:space="preserve"> and low </w:t>
      </w:r>
      <w:r w:rsidR="00CE679D">
        <w:t>physical activities</w:t>
      </w:r>
      <w:r w:rsidR="004F00F5" w:rsidRPr="004F00F5">
        <w:t xml:space="preserve">, which </w:t>
      </w:r>
      <w:r w:rsidR="004C54BA">
        <w:t xml:space="preserve">subsequently </w:t>
      </w:r>
      <w:r w:rsidR="004F00F5" w:rsidRPr="004F00F5">
        <w:t xml:space="preserve">lead to </w:t>
      </w:r>
      <w:r w:rsidR="004C54BA">
        <w:t xml:space="preserve">long-term </w:t>
      </w:r>
      <w:r w:rsidR="004F00F5" w:rsidRPr="004F00F5">
        <w:t xml:space="preserve">chronic pain, discomfort, and physical limitations. Traditional examination and treatment procedures most often consist of regular clinical </w:t>
      </w:r>
      <w:r w:rsidR="00A17518" w:rsidRPr="004F00F5">
        <w:t>visits and</w:t>
      </w:r>
      <w:r w:rsidR="004F00F5" w:rsidRPr="004F00F5">
        <w:t xml:space="preserve"> </w:t>
      </w:r>
      <w:r w:rsidR="003A14E2" w:rsidRPr="004F00F5">
        <w:t>are</w:t>
      </w:r>
      <w:r w:rsidR="004F00F5" w:rsidRPr="004F00F5">
        <w:t xml:space="preserve"> currently viewed </w:t>
      </w:r>
      <w:r w:rsidR="003A14E2" w:rsidRPr="004F00F5">
        <w:t>as</w:t>
      </w:r>
      <w:r w:rsidR="004F00F5" w:rsidRPr="004F00F5">
        <w:t xml:space="preserve"> being inconvenient and costly. According to</w:t>
      </w:r>
      <w:r w:rsidR="000113B8">
        <w:t xml:space="preserve"> </w:t>
      </w:r>
      <w:r w:rsidR="000113B8" w:rsidRPr="003175C0">
        <w:rPr>
          <w:rFonts w:ascii="Calibri" w:hAnsi="Calibri" w:cs="Calibri"/>
        </w:rPr>
        <w:t>Bevan</w:t>
      </w:r>
      <w:r w:rsidR="003175C0" w:rsidRPr="003175C0">
        <w:rPr>
          <w:rFonts w:ascii="Calibri" w:hAnsi="Calibri" w:cs="Calibri"/>
        </w:rPr>
        <w:t xml:space="preserve"> in 2015</w:t>
      </w:r>
      <w:r w:rsidR="009412B7">
        <w:t xml:space="preserve"> </w:t>
      </w:r>
      <w:r w:rsidR="009412B7">
        <w:fldChar w:fldCharType="begin"/>
      </w:r>
      <w:r w:rsidR="005635AF">
        <w:instrText xml:space="preserve"> ADDIN ZOTERO_ITEM CSL_CITATION {"citationID":"4ZzFV2uc","properties":{"formattedCitation":"[4]","plainCitation":"[4]","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9412B7">
        <w:fldChar w:fldCharType="separate"/>
      </w:r>
      <w:r w:rsidR="005635AF" w:rsidRPr="005635AF">
        <w:rPr>
          <w:rFonts w:ascii="Calibri" w:hAnsi="Calibri" w:cs="Calibri"/>
        </w:rPr>
        <w:t>[4]</w:t>
      </w:r>
      <w:r w:rsidR="009412B7">
        <w:fldChar w:fldCharType="end"/>
      </w:r>
      <w:r w:rsidR="004F00F5" w:rsidRPr="004F00F5">
        <w:t xml:space="preserve">, MSDs </w:t>
      </w:r>
      <w:r w:rsidR="00A17518" w:rsidRPr="004F00F5">
        <w:t>have</w:t>
      </w:r>
      <w:r w:rsidR="004F00F5" w:rsidRPr="004F00F5">
        <w:t xml:space="preserve"> </w:t>
      </w:r>
      <w:r w:rsidR="008C5E97">
        <w:t xml:space="preserve">said to have </w:t>
      </w:r>
      <w:r w:rsidR="004F00F5" w:rsidRPr="004F00F5">
        <w:t>cost the</w:t>
      </w:r>
      <w:r w:rsidR="008D4EAA">
        <w:t xml:space="preserve"> European Union</w:t>
      </w:r>
      <w:r w:rsidR="004F00F5" w:rsidRPr="004F00F5">
        <w:t xml:space="preserve"> </w:t>
      </w:r>
      <w:r w:rsidR="008D4EAA">
        <w:t>(</w:t>
      </w:r>
      <w:r w:rsidR="004F00F5" w:rsidRPr="004F00F5">
        <w:t>EU</w:t>
      </w:r>
      <w:r w:rsidR="008D4EAA">
        <w:t>)</w:t>
      </w:r>
      <w:r w:rsidR="004F00F5" w:rsidRPr="004F00F5">
        <w:t xml:space="preserve"> over 2% of its gross domestic product (GDP)</w:t>
      </w:r>
      <w:r w:rsidR="008C5E97">
        <w:t>,</w:t>
      </w:r>
      <w:r w:rsidR="004F00F5" w:rsidRPr="004F00F5">
        <w:t xml:space="preserve"> which is estimated to be over €240bn each year. There is no doubt that this is a steadily growing concern that needs to be properly addressed.</w:t>
      </w:r>
      <w:r w:rsidR="00023459">
        <w:t xml:space="preserve"> The m</w:t>
      </w:r>
      <w:r w:rsidR="00E72735">
        <w:t xml:space="preserve">ortality rates </w:t>
      </w:r>
      <w:r w:rsidR="00C75A5E">
        <w:t>caused</w:t>
      </w:r>
      <w:r w:rsidR="00E72735">
        <w:t xml:space="preserve"> by MSD</w:t>
      </w:r>
      <w:r w:rsidR="007A11A0">
        <w:t>s</w:t>
      </w:r>
      <w:r w:rsidR="00E72735">
        <w:t xml:space="preserve"> </w:t>
      </w:r>
      <w:r w:rsidR="007A11A0">
        <w:t>are</w:t>
      </w:r>
      <w:r w:rsidR="00C75A5E">
        <w:t xml:space="preserve"> said to be </w:t>
      </w:r>
      <w:r w:rsidR="00787BBD">
        <w:t>among the lowest seen</w:t>
      </w:r>
      <w:r w:rsidR="007A11A0">
        <w:t>.</w:t>
      </w:r>
      <w:r w:rsidR="00787BBD">
        <w:t xml:space="preserve"> </w:t>
      </w:r>
      <w:r w:rsidR="007A11A0">
        <w:t xml:space="preserve">This phenomenon </w:t>
      </w:r>
      <w:r w:rsidR="00787BBD">
        <w:t>has</w:t>
      </w:r>
      <w:r w:rsidR="002E052B">
        <w:t xml:space="preserve"> most likely </w:t>
      </w:r>
      <w:r w:rsidR="0091371A">
        <w:t>led</w:t>
      </w:r>
      <w:r w:rsidR="00787BBD">
        <w:t xml:space="preserve"> to</w:t>
      </w:r>
      <w:r w:rsidR="002E052B">
        <w:t xml:space="preserve"> shift of attention </w:t>
      </w:r>
      <w:r w:rsidR="008F07B4">
        <w:t>and resources</w:t>
      </w:r>
      <w:r w:rsidR="0091371A">
        <w:t xml:space="preserve"> towards other health </w:t>
      </w:r>
      <w:r w:rsidR="0077058C">
        <w:t xml:space="preserve">priorities </w:t>
      </w:r>
      <w:r w:rsidR="0077058C">
        <w:fldChar w:fldCharType="begin"/>
      </w:r>
      <w:r w:rsidR="0077058C">
        <w:instrText xml:space="preserve"> ADDIN ZOTERO_ITEM CSL_CITATION {"citationID":"0bXb4WcA","properties":{"formattedCitation":"[5]","plainCitation":"[5]","noteIndex":0},"citationItems":[{"id":263,"uris":["http://zotero.org/users/11398818/items/ETVQB4RB"],"itemData":{"id":263,"type":"article-journal","container-title":"The Center for Workforce Health and Performance","title":"Musculoskeletal Disorders, Workforce Health and Productivity in the United States","author":[{"family":"Summers","given":"Kate"},{"family":"Jinnett","given":"Kimberly J."},{"family":"Bevan","given":"Stephen"}],"issued":{"date-parts":[["2015"]]}}}],"schema":"https://github.com/citation-style-language/schema/raw/master/csl-citation.json"} </w:instrText>
      </w:r>
      <w:r w:rsidR="0077058C">
        <w:fldChar w:fldCharType="separate"/>
      </w:r>
      <w:r w:rsidR="0077058C" w:rsidRPr="0077058C">
        <w:rPr>
          <w:rFonts w:ascii="Calibri" w:hAnsi="Calibri" w:cs="Calibri"/>
        </w:rPr>
        <w:t>[5]</w:t>
      </w:r>
      <w:r w:rsidR="0077058C">
        <w:fldChar w:fldCharType="end"/>
      </w:r>
      <w:r w:rsidR="0077058C">
        <w:t>.</w:t>
      </w:r>
    </w:p>
    <w:p w14:paraId="688B540F" w14:textId="57124927" w:rsidR="002C33FB" w:rsidRDefault="00DA6C2D">
      <w:r>
        <w:t>Nowadays</w:t>
      </w:r>
      <w:r w:rsidR="004D7600">
        <w:t xml:space="preserve">, </w:t>
      </w:r>
      <w:r w:rsidR="00023773">
        <w:t>most of the</w:t>
      </w:r>
      <w:r w:rsidR="004D7600">
        <w:t xml:space="preserve"> </w:t>
      </w:r>
      <w:r w:rsidR="00023773">
        <w:t>in-</w:t>
      </w:r>
      <w:r w:rsidR="004D7600">
        <w:t>office work</w:t>
      </w:r>
      <w:r w:rsidR="00517F36">
        <w:t xml:space="preserve"> </w:t>
      </w:r>
      <w:r w:rsidR="00FD652A">
        <w:t>requires</w:t>
      </w:r>
      <w:r w:rsidR="00517F36">
        <w:t xml:space="preserve"> </w:t>
      </w:r>
      <w:r w:rsidR="002E4FC6">
        <w:t>staff members</w:t>
      </w:r>
      <w:r w:rsidR="00517F36">
        <w:t xml:space="preserve"> to be in a </w:t>
      </w:r>
      <w:r w:rsidR="00E42FDD">
        <w:t>seated</w:t>
      </w:r>
      <w:r w:rsidR="00517F36">
        <w:t xml:space="preserve"> position for an extended </w:t>
      </w:r>
      <w:r w:rsidR="0007649D">
        <w:t>period</w:t>
      </w:r>
      <w:r w:rsidR="00E42FDD">
        <w:t xml:space="preserve">, which is said to have adverse effects to one’s health. </w:t>
      </w:r>
      <w:r w:rsidR="004D7600">
        <w:t xml:space="preserve"> </w:t>
      </w:r>
      <w:r w:rsidR="002C33FB">
        <w:t>According to</w:t>
      </w:r>
      <w:r w:rsidR="000113B8">
        <w:t xml:space="preserve"> </w:t>
      </w:r>
      <w:r w:rsidR="00A40998">
        <w:fldChar w:fldCharType="begin"/>
      </w:r>
      <w:r w:rsidR="0077058C">
        <w:instrText xml:space="preserve"> ADDIN ZOTERO_ITEM CSL_CITATION {"citationID":"aXAGHxgn","properties":{"formattedCitation":"[6]","plainCitation":"[6]","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schema":"https://github.com/citation-style-language/schema/raw/master/csl-citation.json"} </w:instrText>
      </w:r>
      <w:r w:rsidR="00A40998">
        <w:fldChar w:fldCharType="separate"/>
      </w:r>
      <w:r w:rsidR="0077058C" w:rsidRPr="0077058C">
        <w:rPr>
          <w:rFonts w:ascii="Calibri" w:hAnsi="Calibri" w:cs="Calibri"/>
        </w:rPr>
        <w:t>[6]</w:t>
      </w:r>
      <w:r w:rsidR="00A40998">
        <w:fldChar w:fldCharType="end"/>
      </w:r>
      <w:r w:rsidR="00281061">
        <w:t xml:space="preserve"> and </w:t>
      </w:r>
      <w:r w:rsidR="00281061">
        <w:fldChar w:fldCharType="begin"/>
      </w:r>
      <w:r w:rsidR="0077058C">
        <w:instrText xml:space="preserve"> ADDIN ZOTERO_ITEM CSL_CITATION {"citationID":"7lMdQKZ5","properties":{"formattedCitation":"[7]","plainCitation":"[7]","noteIndex":0},"citationItems":[{"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schema":"https://github.com/citation-style-language/schema/raw/master/csl-citation.json"} </w:instrText>
      </w:r>
      <w:r w:rsidR="00281061">
        <w:fldChar w:fldCharType="separate"/>
      </w:r>
      <w:r w:rsidR="0077058C" w:rsidRPr="0077058C">
        <w:rPr>
          <w:rFonts w:ascii="Calibri" w:hAnsi="Calibri" w:cs="Calibri"/>
        </w:rPr>
        <w:t>[7]</w:t>
      </w:r>
      <w:r w:rsidR="00281061">
        <w:fldChar w:fldCharType="end"/>
      </w:r>
      <w:r w:rsidR="002C33FB">
        <w:t xml:space="preserve">, prolong sitting </w:t>
      </w:r>
      <w:r w:rsidR="00B05F61">
        <w:t>has been</w:t>
      </w:r>
      <w:r w:rsidR="002C33FB">
        <w:t xml:space="preserve"> one of the leading causes of </w:t>
      </w:r>
      <w:r w:rsidR="001D47FC">
        <w:t xml:space="preserve">MSDs </w:t>
      </w:r>
      <w:r w:rsidR="00354F70">
        <w:t>that has been affecting</w:t>
      </w:r>
      <w:r w:rsidR="001D47FC">
        <w:t xml:space="preserve"> office workers</w:t>
      </w:r>
      <w:r w:rsidR="008F655E">
        <w:t>. It is therefore recommended that the u</w:t>
      </w:r>
      <w:r w:rsidR="00281061">
        <w:t>s</w:t>
      </w:r>
      <w:r w:rsidR="008F655E">
        <w:t xml:space="preserve">ers should </w:t>
      </w:r>
      <w:r w:rsidR="00281061">
        <w:t>go for small walk breaks</w:t>
      </w:r>
      <w:r w:rsidR="008F655E">
        <w:t xml:space="preserve"> after </w:t>
      </w:r>
      <w:r w:rsidR="00281061">
        <w:t xml:space="preserve">every </w:t>
      </w:r>
      <w:r w:rsidR="008F655E">
        <w:t xml:space="preserve">few hours. </w:t>
      </w:r>
      <w:r w:rsidR="00955875">
        <w:t xml:space="preserve">The integration of smart sensing </w:t>
      </w:r>
      <w:r w:rsidR="00023773">
        <w:t>chairs</w:t>
      </w:r>
      <w:r w:rsidR="00955875">
        <w:t xml:space="preserve"> </w:t>
      </w:r>
      <w:r w:rsidR="00657392">
        <w:t>into</w:t>
      </w:r>
      <w:r w:rsidR="007872E2">
        <w:t xml:space="preserve"> home or office work environments</w:t>
      </w:r>
      <w:r w:rsidR="00657392">
        <w:t xml:space="preserve">, </w:t>
      </w:r>
      <w:r w:rsidR="00955875">
        <w:t xml:space="preserve">actively </w:t>
      </w:r>
      <w:r w:rsidR="00F77065">
        <w:t>monito</w:t>
      </w:r>
      <w:r w:rsidR="00657392">
        <w:t>ring</w:t>
      </w:r>
      <w:r w:rsidR="007B2A6C">
        <w:t xml:space="preserve"> and </w:t>
      </w:r>
      <w:r w:rsidR="001E0A49">
        <w:t>providing</w:t>
      </w:r>
      <w:r w:rsidR="007B2A6C">
        <w:t xml:space="preserve"> feedback on</w:t>
      </w:r>
      <w:r w:rsidR="000615CA">
        <w:t xml:space="preserve"> user’s</w:t>
      </w:r>
      <w:r w:rsidR="00955875">
        <w:t xml:space="preserve"> health and activity</w:t>
      </w:r>
      <w:r w:rsidR="007B2A6C">
        <w:t xml:space="preserve"> levels</w:t>
      </w:r>
      <w:r w:rsidR="00955875">
        <w:t xml:space="preserve"> would be</w:t>
      </w:r>
      <w:r w:rsidR="007B2A6C">
        <w:t xml:space="preserve"> deemed quite useful. </w:t>
      </w:r>
      <w:r w:rsidR="00955875">
        <w:t xml:space="preserve"> </w:t>
      </w:r>
    </w:p>
    <w:p w14:paraId="1491542A" w14:textId="2E3BBC3A" w:rsidR="00146316" w:rsidRDefault="0006523E" w:rsidP="004018C2">
      <w:r w:rsidRPr="0006523E">
        <w:t>Furthermore, with the rapid advancement in data sensor technology and Artificial Intelligence</w:t>
      </w:r>
      <w:r w:rsidR="00175856">
        <w:t xml:space="preserve"> in this present age</w:t>
      </w:r>
      <w:r w:rsidR="00AC437C">
        <w:t>,</w:t>
      </w:r>
      <w:r w:rsidRPr="0006523E">
        <w:t xml:space="preserve"> there should be new and </w:t>
      </w:r>
      <w:r w:rsidR="00175856">
        <w:t>commercialized</w:t>
      </w:r>
      <w:r w:rsidRPr="0006523E">
        <w:t xml:space="preserve"> solutions</w:t>
      </w:r>
      <w:r w:rsidR="00175856">
        <w:t xml:space="preserve"> </w:t>
      </w:r>
      <w:r w:rsidR="0054446B">
        <w:t xml:space="preserve">out there </w:t>
      </w:r>
      <w:r w:rsidR="00175856">
        <w:t>in the market</w:t>
      </w:r>
      <w:r w:rsidRPr="0006523E">
        <w:t xml:space="preserve"> for continuous posture and health monitoring</w:t>
      </w:r>
      <w:r w:rsidR="00A15F63">
        <w:t xml:space="preserve">. </w:t>
      </w:r>
      <w:r w:rsidR="007F4193">
        <w:t>There is no doubt that thes</w:t>
      </w:r>
      <w:r w:rsidR="0054446B">
        <w:t>e types of systems</w:t>
      </w:r>
      <w:r w:rsidR="007F4193">
        <w:t xml:space="preserve"> have the potentia</w:t>
      </w:r>
      <w:r w:rsidR="00B436D0">
        <w:t xml:space="preserve">l </w:t>
      </w:r>
      <w:r w:rsidR="00146316">
        <w:t>of contributing</w:t>
      </w:r>
      <w:r w:rsidR="00A15F63">
        <w:t xml:space="preserve"> towards the idea of </w:t>
      </w:r>
      <w:r w:rsidRPr="0006523E">
        <w:t xml:space="preserve">personalized </w:t>
      </w:r>
      <w:r w:rsidR="00D1646A">
        <w:t>healthcare</w:t>
      </w:r>
      <w:r w:rsidRPr="0006523E">
        <w:t xml:space="preserve"> and improv</w:t>
      </w:r>
      <w:r w:rsidR="00D1646A">
        <w:t>ing the</w:t>
      </w:r>
      <w:r w:rsidRPr="0006523E">
        <w:t xml:space="preserve"> quality of </w:t>
      </w:r>
      <w:r w:rsidR="00635587" w:rsidRPr="0006523E">
        <w:t>life,</w:t>
      </w:r>
      <w:r w:rsidRPr="0006523E">
        <w:t xml:space="preserve"> </w:t>
      </w:r>
      <w:r w:rsidR="00146316">
        <w:t>especially for</w:t>
      </w:r>
      <w:r w:rsidRPr="0006523E">
        <w:t xml:space="preserve"> individuals</w:t>
      </w:r>
      <w:r w:rsidR="00146316">
        <w:t xml:space="preserve"> that are suffering from MSDs. </w:t>
      </w:r>
    </w:p>
    <w:p w14:paraId="2303A5F5" w14:textId="7A6BE35E" w:rsidR="00A17518" w:rsidRDefault="00AF4D3E" w:rsidP="004018C2">
      <w:r>
        <w:t>With th</w:t>
      </w:r>
      <w:r w:rsidR="00146316">
        <w:t>at</w:t>
      </w:r>
      <w:r>
        <w:t xml:space="preserve"> in mind</w:t>
      </w:r>
      <w:r w:rsidR="00D1646A">
        <w:t>,</w:t>
      </w:r>
      <w:r>
        <w:t xml:space="preserve"> </w:t>
      </w:r>
      <w:r w:rsidR="00D6656A">
        <w:t>various</w:t>
      </w:r>
      <w:r w:rsidR="00542024">
        <w:t xml:space="preserve"> research</w:t>
      </w:r>
      <w:r w:rsidR="00AC437C">
        <w:t xml:space="preserve"> studies </w:t>
      </w:r>
      <w:r w:rsidR="0024701E">
        <w:t xml:space="preserve">have </w:t>
      </w:r>
      <w:r w:rsidR="00D2220D">
        <w:t>investigated</w:t>
      </w:r>
      <w:r w:rsidR="0024701E">
        <w:t xml:space="preserve"> </w:t>
      </w:r>
      <w:r w:rsidR="00A20919">
        <w:t>t</w:t>
      </w:r>
      <w:r w:rsidR="0024701E">
        <w:t xml:space="preserve">he development of </w:t>
      </w:r>
      <w:r w:rsidR="00E423E2">
        <w:t>posture monitoring systems</w:t>
      </w:r>
      <w:r w:rsidR="00D11F89">
        <w:t xml:space="preserve">, with an aim to assist the </w:t>
      </w:r>
      <w:r w:rsidR="00982872">
        <w:t xml:space="preserve">end user in maintaining </w:t>
      </w:r>
      <w:r w:rsidR="006A4707">
        <w:t>the right sitting posture</w:t>
      </w:r>
      <w:r w:rsidR="009626DF">
        <w:t xml:space="preserve"> at every given time</w:t>
      </w:r>
      <w:r w:rsidR="006A4707">
        <w:t xml:space="preserve">. </w:t>
      </w:r>
      <w:r w:rsidR="00C663D7">
        <w:t xml:space="preserve">These types of systems are </w:t>
      </w:r>
      <w:r w:rsidR="00D11F89">
        <w:t>named</w:t>
      </w:r>
      <w:r w:rsidR="00C663D7">
        <w:t xml:space="preserve"> </w:t>
      </w:r>
      <w:r w:rsidR="00481151">
        <w:t>“</w:t>
      </w:r>
      <w:r w:rsidR="00C663D7">
        <w:t>smart sensing chairs</w:t>
      </w:r>
      <w:r w:rsidR="00481151">
        <w:t>”</w:t>
      </w:r>
      <w:r w:rsidR="00D11F89">
        <w:t>.</w:t>
      </w:r>
      <w:r w:rsidR="00481151">
        <w:t xml:space="preserve"> </w:t>
      </w:r>
      <w:r w:rsidR="00D11F89">
        <w:t>This concept</w:t>
      </w:r>
      <w:r w:rsidR="00481151">
        <w:t xml:space="preserve"> </w:t>
      </w:r>
      <w:r w:rsidR="003225FD">
        <w:t>goes all the way back to</w:t>
      </w:r>
      <w:r w:rsidR="00570164">
        <w:t xml:space="preserve"> </w:t>
      </w:r>
      <w:r w:rsidR="00202AED">
        <w:t xml:space="preserve">the first </w:t>
      </w:r>
      <w:r w:rsidR="00DC253F">
        <w:t>research</w:t>
      </w:r>
      <w:r w:rsidR="00E03E8C">
        <w:t xml:space="preserve"> study</w:t>
      </w:r>
      <w:r w:rsidR="00202AED">
        <w:t xml:space="preserve"> that was</w:t>
      </w:r>
      <w:r w:rsidR="00E03E8C">
        <w:t xml:space="preserve"> done </w:t>
      </w:r>
      <w:r w:rsidR="00570164">
        <w:t>by</w:t>
      </w:r>
      <w:r w:rsidR="00A97909">
        <w:t xml:space="preserve"> </w:t>
      </w:r>
      <w:r w:rsidR="00A97909" w:rsidRPr="002E4FC6">
        <w:rPr>
          <w:rFonts w:ascii="Calibri" w:hAnsi="Calibri" w:cs="Calibri"/>
        </w:rPr>
        <w:t>Tan et al</w:t>
      </w:r>
      <w:r w:rsidR="00153065" w:rsidRPr="002E4FC6">
        <w:rPr>
          <w:rFonts w:ascii="Calibri" w:hAnsi="Calibri" w:cs="Calibri"/>
        </w:rPr>
        <w:t xml:space="preserve"> back in 2001</w:t>
      </w:r>
      <w:r w:rsidR="00570164">
        <w:t xml:space="preserve"> </w:t>
      </w:r>
      <w:r w:rsidR="00DC253F">
        <w:fldChar w:fldCharType="begin"/>
      </w:r>
      <w:r w:rsidR="0077058C">
        <w:instrText xml:space="preserve"> ADDIN ZOTERO_ITEM CSL_CITATION {"citationID":"XAFIx1ka","properties":{"formattedCitation":"[8]","plainCitation":"[8]","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DC253F">
        <w:fldChar w:fldCharType="separate"/>
      </w:r>
      <w:r w:rsidR="0077058C" w:rsidRPr="0077058C">
        <w:rPr>
          <w:rFonts w:ascii="Calibri" w:hAnsi="Calibri" w:cs="Calibri"/>
        </w:rPr>
        <w:t>[8]</w:t>
      </w:r>
      <w:r w:rsidR="00DC253F">
        <w:fldChar w:fldCharType="end"/>
      </w:r>
      <w:r w:rsidR="00433F8F">
        <w:t xml:space="preserve">, </w:t>
      </w:r>
      <w:r w:rsidR="00202AED">
        <w:t xml:space="preserve">who </w:t>
      </w:r>
      <w:r w:rsidR="00721F6C">
        <w:t>fitted a chair with a pressure distribution sensor in order to</w:t>
      </w:r>
      <w:r w:rsidR="00DC253F">
        <w:t xml:space="preserve"> </w:t>
      </w:r>
      <w:r w:rsidR="00E03E8C">
        <w:t>classify a</w:t>
      </w:r>
      <w:r w:rsidR="00DC253F">
        <w:t xml:space="preserve"> user’s sitting </w:t>
      </w:r>
      <w:r w:rsidR="00E03E8C">
        <w:t>postures</w:t>
      </w:r>
      <w:r w:rsidR="00D34BE3">
        <w:t xml:space="preserve"> which was just first of many</w:t>
      </w:r>
      <w:r w:rsidR="00721F6C">
        <w:t xml:space="preserve">. </w:t>
      </w:r>
      <w:r w:rsidR="004018C2">
        <w:t xml:space="preserve">Furthermore, </w:t>
      </w:r>
      <w:r w:rsidR="001C213D">
        <w:t xml:space="preserve">with a lot of research </w:t>
      </w:r>
      <w:r w:rsidR="00E03E8C">
        <w:t>papers</w:t>
      </w:r>
      <w:r w:rsidR="001C213D">
        <w:t xml:space="preserve"> being published in this field,</w:t>
      </w:r>
      <w:r w:rsidR="004018C2">
        <w:t xml:space="preserve"> </w:t>
      </w:r>
      <w:r w:rsidR="00D34BE3">
        <w:t xml:space="preserve">this </w:t>
      </w:r>
      <w:r w:rsidR="004018C2">
        <w:t xml:space="preserve">literature review </w:t>
      </w:r>
      <w:r w:rsidR="000F323A">
        <w:t xml:space="preserve">paper </w:t>
      </w:r>
      <w:r w:rsidR="004018C2">
        <w:t xml:space="preserve">aims to </w:t>
      </w:r>
      <w:r w:rsidR="006C43E4">
        <w:t xml:space="preserve">evaluate </w:t>
      </w:r>
      <w:r w:rsidR="003E1D75">
        <w:t>related</w:t>
      </w:r>
      <w:r w:rsidR="006C43E4">
        <w:t xml:space="preserve"> </w:t>
      </w:r>
      <w:r w:rsidR="00E6573A">
        <w:t xml:space="preserve">studies and </w:t>
      </w:r>
      <w:r w:rsidR="0019764E">
        <w:t xml:space="preserve">identify research gaps that </w:t>
      </w:r>
      <w:r w:rsidR="00AD6C97">
        <w:t>can pave the way for further investigation</w:t>
      </w:r>
      <w:r w:rsidR="00412B6D">
        <w:t xml:space="preserve"> into this study</w:t>
      </w:r>
      <w:r w:rsidR="00AD6C97">
        <w:t>. By</w:t>
      </w:r>
      <w:r w:rsidR="00270EC5">
        <w:t xml:space="preserve"> exploring existing studies, </w:t>
      </w:r>
      <w:r w:rsidR="00BF6929">
        <w:t>it is possible to gain a better understanding of the current state</w:t>
      </w:r>
      <w:r w:rsidR="003E1D75">
        <w:t xml:space="preserve"> </w:t>
      </w:r>
      <w:r w:rsidR="004C16B6">
        <w:t>on the implementation of a smart sensing chair for posture classification</w:t>
      </w:r>
      <w:r w:rsidR="00624C79">
        <w:t xml:space="preserve"> and health monitoring</w:t>
      </w:r>
      <w:r w:rsidR="004C16B6">
        <w:t xml:space="preserve">. </w:t>
      </w:r>
      <w:r w:rsidR="00BF6929">
        <w:t xml:space="preserve"> </w:t>
      </w:r>
    </w:p>
    <w:p w14:paraId="015C0797" w14:textId="77777777" w:rsidR="004350D7" w:rsidRDefault="004350D7" w:rsidP="004018C2"/>
    <w:p w14:paraId="2C60F0E2" w14:textId="77777777" w:rsidR="007E6DF4" w:rsidRDefault="007E6DF4" w:rsidP="007E6DF4"/>
    <w:p w14:paraId="4A033AD2" w14:textId="77777777" w:rsidR="00563A86" w:rsidRPr="007E6DF4" w:rsidRDefault="00563A86" w:rsidP="007E6DF4"/>
    <w:p w14:paraId="15693375" w14:textId="0651A330" w:rsidR="004A1C65" w:rsidRDefault="00ED7EC0" w:rsidP="001A4E73">
      <w:pPr>
        <w:pStyle w:val="Heading2"/>
      </w:pPr>
      <w:bookmarkStart w:id="2" w:name="_Toc153766548"/>
      <w:r>
        <w:lastRenderedPageBreak/>
        <w:t>Research Methodology</w:t>
      </w:r>
      <w:bookmarkEnd w:id="2"/>
    </w:p>
    <w:p w14:paraId="4001D70A" w14:textId="3B2D7F47" w:rsidR="001A4E73" w:rsidRDefault="001A4E73" w:rsidP="001A4E73">
      <w:r w:rsidRPr="001A4E73">
        <w:t xml:space="preserve">This </w:t>
      </w:r>
      <w:r w:rsidR="007D2E74">
        <w:t>paper</w:t>
      </w:r>
      <w:r w:rsidRPr="001A4E73">
        <w:t xml:space="preserve"> is aimed at conducting a systematic review of similar research studies done on smart sensing chair technology. The research</w:t>
      </w:r>
      <w:r w:rsidR="00B6003C">
        <w:t xml:space="preserve"> metho</w:t>
      </w:r>
      <w:r w:rsidR="00743DA2">
        <w:t>d</w:t>
      </w:r>
      <w:r w:rsidRPr="001A4E73">
        <w:t xml:space="preserve"> that would be used is the</w:t>
      </w:r>
      <w:r w:rsidR="00150D25">
        <w:t xml:space="preserve"> study would be based on the C</w:t>
      </w:r>
      <w:r w:rsidR="00150D25" w:rsidRPr="00150D25">
        <w:t>ochrane</w:t>
      </w:r>
      <w:r w:rsidR="00150D25">
        <w:t xml:space="preserve"> review</w:t>
      </w:r>
      <w:r w:rsidR="00997BC1">
        <w:t xml:space="preserve"> methodology.</w:t>
      </w:r>
      <w:r w:rsidR="00996F2D">
        <w:t xml:space="preserve"> Overall, there are _ steps involved </w:t>
      </w:r>
      <w:r w:rsidR="00730E2E">
        <w:t xml:space="preserve">with the systematic review process which is the following: </w:t>
      </w:r>
    </w:p>
    <w:p w14:paraId="51E67A07" w14:textId="6D2A2172" w:rsidR="00730E2E" w:rsidRDefault="00730E2E" w:rsidP="00642C99">
      <w:pPr>
        <w:pStyle w:val="ListParagraph"/>
        <w:numPr>
          <w:ilvl w:val="0"/>
          <w:numId w:val="10"/>
        </w:numPr>
      </w:pPr>
      <w:r>
        <w:t>Formulation of Research Questions</w:t>
      </w:r>
    </w:p>
    <w:p w14:paraId="4C2FA7C6" w14:textId="0F3E0C75" w:rsidR="00642C99" w:rsidRDefault="00642C99" w:rsidP="00642C99">
      <w:pPr>
        <w:pStyle w:val="ListParagraph"/>
        <w:numPr>
          <w:ilvl w:val="0"/>
          <w:numId w:val="10"/>
        </w:numPr>
      </w:pPr>
      <w:r>
        <w:t>P</w:t>
      </w:r>
      <w:r w:rsidR="00EE3C37">
        <w:t>rotocol</w:t>
      </w:r>
    </w:p>
    <w:p w14:paraId="5B001063" w14:textId="3E111BA5" w:rsidR="00642C99" w:rsidRDefault="00642C99" w:rsidP="00642C99">
      <w:pPr>
        <w:pStyle w:val="ListParagraph"/>
        <w:numPr>
          <w:ilvl w:val="0"/>
          <w:numId w:val="10"/>
        </w:numPr>
      </w:pPr>
      <w:r>
        <w:t>Search Strategy</w:t>
      </w:r>
    </w:p>
    <w:p w14:paraId="0E1CF787" w14:textId="728020FD" w:rsidR="00642C99" w:rsidRDefault="00B96BBE" w:rsidP="003E4F4A">
      <w:pPr>
        <w:pStyle w:val="ListParagraph"/>
        <w:numPr>
          <w:ilvl w:val="0"/>
          <w:numId w:val="10"/>
        </w:numPr>
      </w:pPr>
      <w:r>
        <w:t>Research Screening</w:t>
      </w:r>
      <w:r w:rsidR="003E4F4A">
        <w:t xml:space="preserve"> and </w:t>
      </w:r>
      <w:r w:rsidR="00642C99">
        <w:t>Selection</w:t>
      </w:r>
    </w:p>
    <w:p w14:paraId="54D7994E" w14:textId="2F81BB04" w:rsidR="00642C99" w:rsidRDefault="00642C99" w:rsidP="00642C99">
      <w:pPr>
        <w:pStyle w:val="ListParagraph"/>
        <w:numPr>
          <w:ilvl w:val="0"/>
          <w:numId w:val="10"/>
        </w:numPr>
      </w:pPr>
      <w:r>
        <w:t>Data Extraction</w:t>
      </w:r>
    </w:p>
    <w:p w14:paraId="06FA88CB" w14:textId="78B79B9A" w:rsidR="00642C99" w:rsidRDefault="00642C99" w:rsidP="00642C99">
      <w:pPr>
        <w:pStyle w:val="ListParagraph"/>
        <w:numPr>
          <w:ilvl w:val="0"/>
          <w:numId w:val="10"/>
        </w:numPr>
      </w:pPr>
      <w:r>
        <w:t>Bias R</w:t>
      </w:r>
      <w:r w:rsidR="00EE3C37">
        <w:t>isk Assessment</w:t>
      </w:r>
    </w:p>
    <w:p w14:paraId="53726105" w14:textId="0E618511" w:rsidR="00EE3C37" w:rsidRDefault="00EE3C37" w:rsidP="000410ED">
      <w:pPr>
        <w:pStyle w:val="ListParagraph"/>
        <w:numPr>
          <w:ilvl w:val="0"/>
          <w:numId w:val="10"/>
        </w:numPr>
      </w:pPr>
      <w:r>
        <w:t>Data Synthesis</w:t>
      </w:r>
    </w:p>
    <w:p w14:paraId="6DDA5018" w14:textId="77777777" w:rsidR="005C23B4" w:rsidRDefault="005C23B4" w:rsidP="005C23B4"/>
    <w:p w14:paraId="33C743DF" w14:textId="1C001E04" w:rsidR="005C23B4" w:rsidRPr="00BF7B4A" w:rsidRDefault="005C23B4" w:rsidP="00C23CAB">
      <w:pPr>
        <w:jc w:val="center"/>
        <w:rPr>
          <w:color w:val="FF0000"/>
        </w:rPr>
      </w:pPr>
      <w:r w:rsidRPr="00BF7B4A">
        <w:rPr>
          <w:color w:val="FF0000"/>
        </w:rPr>
        <w:t>[ADD FLOWCHART HERE]</w:t>
      </w:r>
    </w:p>
    <w:p w14:paraId="5DA45975" w14:textId="77777777" w:rsidR="00C23CAB" w:rsidRDefault="00C23CAB" w:rsidP="00C23CAB">
      <w:pPr>
        <w:jc w:val="center"/>
      </w:pPr>
    </w:p>
    <w:p w14:paraId="59A49AD7" w14:textId="77777777" w:rsidR="00C23CAB" w:rsidRPr="001A4E73" w:rsidRDefault="00C23CAB" w:rsidP="00DC1D18"/>
    <w:p w14:paraId="022FFFD0" w14:textId="4ED121BD" w:rsidR="00DC1D18" w:rsidRDefault="001E67A9" w:rsidP="00804DCC">
      <w:pPr>
        <w:pStyle w:val="Heading3"/>
      </w:pPr>
      <w:bookmarkStart w:id="3" w:name="_Toc153766549"/>
      <w:r>
        <w:t xml:space="preserve">Formulation of </w:t>
      </w:r>
      <w:r w:rsidR="00FB29DF">
        <w:t>Research Questions</w:t>
      </w:r>
      <w:bookmarkEnd w:id="3"/>
    </w:p>
    <w:p w14:paraId="639A9BDC" w14:textId="16A33632" w:rsidR="00DC1D18" w:rsidRPr="00DC1D18" w:rsidRDefault="00DC1D18" w:rsidP="00DC1D18">
      <w:r>
        <w:t xml:space="preserve">The following are the </w:t>
      </w:r>
      <w:r w:rsidR="00804DCC">
        <w:t xml:space="preserve">relevant </w:t>
      </w:r>
      <w:r>
        <w:t>research questions tha</w:t>
      </w:r>
      <w:r w:rsidR="00804DCC">
        <w:t xml:space="preserve">t </w:t>
      </w:r>
      <w:r w:rsidR="007310A1">
        <w:t>must be</w:t>
      </w:r>
      <w:r w:rsidR="00733FF4">
        <w:t xml:space="preserve"> answered within this systematic literature review.</w:t>
      </w:r>
      <w:r w:rsidR="00804DCC">
        <w:t xml:space="preserve"> </w:t>
      </w:r>
    </w:p>
    <w:p w14:paraId="713F47CE" w14:textId="6EDDE455" w:rsidR="004A1C65" w:rsidRDefault="007D427D" w:rsidP="007D427D">
      <w:pPr>
        <w:pStyle w:val="ListParagraph"/>
        <w:numPr>
          <w:ilvl w:val="0"/>
          <w:numId w:val="9"/>
        </w:numPr>
      </w:pPr>
      <w:r>
        <w:t xml:space="preserve">What are the sensors that </w:t>
      </w:r>
      <w:r w:rsidR="00AE3759">
        <w:t>are</w:t>
      </w:r>
      <w:r>
        <w:t xml:space="preserve"> being used by similar studies?</w:t>
      </w:r>
    </w:p>
    <w:p w14:paraId="7A9AA780" w14:textId="0315D974" w:rsidR="007D427D" w:rsidRDefault="00921FA3" w:rsidP="007D427D">
      <w:pPr>
        <w:pStyle w:val="ListParagraph"/>
        <w:numPr>
          <w:ilvl w:val="0"/>
          <w:numId w:val="9"/>
        </w:numPr>
      </w:pPr>
      <w:r>
        <w:t xml:space="preserve">What methods are being used to classify </w:t>
      </w:r>
      <w:r w:rsidR="00A91527">
        <w:t xml:space="preserve">different </w:t>
      </w:r>
      <w:r>
        <w:t>sitting postures?</w:t>
      </w:r>
    </w:p>
    <w:p w14:paraId="708AFA24" w14:textId="4E8B5168" w:rsidR="00921FA3" w:rsidRDefault="00A91527" w:rsidP="007D427D">
      <w:pPr>
        <w:pStyle w:val="ListParagraph"/>
        <w:numPr>
          <w:ilvl w:val="0"/>
          <w:numId w:val="9"/>
        </w:numPr>
      </w:pPr>
      <w:r>
        <w:t>What</w:t>
      </w:r>
      <w:r w:rsidR="006E2BBD">
        <w:t xml:space="preserve"> are</w:t>
      </w:r>
      <w:r>
        <w:t xml:space="preserve"> the limitations and research gaps seen with existing studies?</w:t>
      </w:r>
    </w:p>
    <w:p w14:paraId="7E639E32" w14:textId="13DA5D7F" w:rsidR="00A91527" w:rsidRPr="004A1C65" w:rsidRDefault="00887851" w:rsidP="007D427D">
      <w:pPr>
        <w:pStyle w:val="ListParagraph"/>
        <w:numPr>
          <w:ilvl w:val="0"/>
          <w:numId w:val="9"/>
        </w:numPr>
      </w:pPr>
      <w:r>
        <w:t>How</w:t>
      </w:r>
      <w:r w:rsidR="00CC4D41">
        <w:t xml:space="preserve"> useful </w:t>
      </w:r>
      <w:r w:rsidR="00EE0F16">
        <w:t>was</w:t>
      </w:r>
      <w:r w:rsidR="00AA55A5">
        <w:t xml:space="preserve"> the implemented user</w:t>
      </w:r>
      <w:r w:rsidR="00CC4D41">
        <w:t xml:space="preserve"> feedback mechanism</w:t>
      </w:r>
      <w:r w:rsidR="00AA55A5">
        <w:t>?</w:t>
      </w:r>
    </w:p>
    <w:p w14:paraId="70CDD1CF" w14:textId="2A5D8C2D" w:rsidR="004350D7" w:rsidRDefault="007E6DF4" w:rsidP="00ED7EC0">
      <w:pPr>
        <w:pStyle w:val="Heading3"/>
      </w:pPr>
      <w:bookmarkStart w:id="4" w:name="_Toc153766550"/>
      <w:r>
        <w:t>Search Strategy</w:t>
      </w:r>
      <w:bookmarkEnd w:id="4"/>
    </w:p>
    <w:p w14:paraId="17CE6D1B" w14:textId="44122662" w:rsidR="00A9205D" w:rsidRDefault="001B1223" w:rsidP="00C877FC">
      <w:r>
        <w:t>Articles</w:t>
      </w:r>
      <w:r w:rsidR="00CA10ED">
        <w:t xml:space="preserve"> that were examined</w:t>
      </w:r>
      <w:r>
        <w:t xml:space="preserve"> </w:t>
      </w:r>
      <w:r w:rsidR="00CA10ED">
        <w:t xml:space="preserve">came </w:t>
      </w:r>
      <w:r>
        <w:t>from various</w:t>
      </w:r>
      <w:r w:rsidR="00CA10ED">
        <w:t xml:space="preserve"> online publication</w:t>
      </w:r>
      <w:r>
        <w:t xml:space="preserve"> sources such as </w:t>
      </w:r>
      <w:hyperlink r:id="rId6" w:history="1">
        <w:r w:rsidR="007E0C92" w:rsidRPr="00020EE3">
          <w:rPr>
            <w:rStyle w:val="Hyperlink"/>
            <w:b/>
            <w:bCs/>
          </w:rPr>
          <w:t>Semantic Scholar</w:t>
        </w:r>
      </w:hyperlink>
      <w:r w:rsidR="007E0C92">
        <w:t xml:space="preserve">, </w:t>
      </w:r>
      <w:hyperlink r:id="rId7" w:history="1">
        <w:r w:rsidR="007E0C92" w:rsidRPr="00020EE3">
          <w:rPr>
            <w:rStyle w:val="Hyperlink"/>
            <w:b/>
            <w:bCs/>
          </w:rPr>
          <w:t>Google Scholar</w:t>
        </w:r>
      </w:hyperlink>
      <w:r w:rsidR="007E0C92">
        <w:t xml:space="preserve">, </w:t>
      </w:r>
      <w:hyperlink r:id="rId8" w:history="1">
        <w:r w:rsidR="007E0C92" w:rsidRPr="003E0FB7">
          <w:rPr>
            <w:rStyle w:val="Hyperlink"/>
            <w:b/>
            <w:bCs/>
          </w:rPr>
          <w:t>IEEE Explore</w:t>
        </w:r>
      </w:hyperlink>
      <w:r w:rsidR="002A7E91">
        <w:rPr>
          <w:b/>
          <w:bCs/>
        </w:rPr>
        <w:t xml:space="preserve">, and </w:t>
      </w:r>
      <w:hyperlink r:id="rId9" w:history="1">
        <w:r w:rsidR="002A7E91" w:rsidRPr="0053410B">
          <w:rPr>
            <w:rStyle w:val="Hyperlink"/>
            <w:b/>
            <w:bCs/>
          </w:rPr>
          <w:t>MDPI journals</w:t>
        </w:r>
      </w:hyperlink>
      <w:r w:rsidR="007E0C92" w:rsidRPr="002A7395">
        <w:rPr>
          <w:b/>
          <w:bCs/>
        </w:rPr>
        <w:t xml:space="preserve"> </w:t>
      </w:r>
      <w:r w:rsidR="007E0C92">
        <w:t xml:space="preserve">to name </w:t>
      </w:r>
      <w:r w:rsidR="00A9205D">
        <w:t>some of them</w:t>
      </w:r>
      <w:r w:rsidR="00CA10ED">
        <w:t xml:space="preserve">. </w:t>
      </w:r>
      <w:r w:rsidR="00A9205D">
        <w:t xml:space="preserve">To aid in the search </w:t>
      </w:r>
      <w:r w:rsidR="004E6A94">
        <w:t>for the relevant articles</w:t>
      </w:r>
      <w:r w:rsidR="00C93DA9">
        <w:t xml:space="preserve"> though different database systems</w:t>
      </w:r>
      <w:r w:rsidR="004E6A94">
        <w:t xml:space="preserve">, </w:t>
      </w:r>
      <w:r w:rsidR="00BF083C">
        <w:t xml:space="preserve">a list of important keywords </w:t>
      </w:r>
      <w:r w:rsidR="00B97B03">
        <w:t>was</w:t>
      </w:r>
      <w:r w:rsidR="00074685">
        <w:t xml:space="preserve"> clearly defined</w:t>
      </w:r>
      <w:r w:rsidR="009C1310">
        <w:t xml:space="preserve"> to ensure that the most relevant papers </w:t>
      </w:r>
      <w:r w:rsidR="00093229">
        <w:t>came in the search results</w:t>
      </w:r>
      <w:r w:rsidR="009C1310">
        <w:t>.</w:t>
      </w:r>
      <w:r w:rsidR="0037683D">
        <w:t xml:space="preserve"> Additionally, some of these </w:t>
      </w:r>
      <w:r w:rsidR="002A7395">
        <w:t>“</w:t>
      </w:r>
      <w:r w:rsidR="0037683D">
        <w:t>keywords</w:t>
      </w:r>
      <w:r w:rsidR="002A7395">
        <w:t>”</w:t>
      </w:r>
      <w:r w:rsidR="0037683D">
        <w:t xml:space="preserve"> were combined to</w:t>
      </w:r>
      <w:r w:rsidR="00C51253">
        <w:t xml:space="preserve"> achieve</w:t>
      </w:r>
      <w:r w:rsidR="0037683D">
        <w:t xml:space="preserve"> better search results. </w:t>
      </w:r>
      <w:r w:rsidR="00093229">
        <w:t xml:space="preserve">Below </w:t>
      </w:r>
      <w:r w:rsidR="00C51253">
        <w:t>are</w:t>
      </w:r>
      <w:r w:rsidR="0037683D">
        <w:t xml:space="preserve"> </w:t>
      </w:r>
      <w:r w:rsidR="00C51253">
        <w:t xml:space="preserve">some of the search terms that was used. </w:t>
      </w:r>
    </w:p>
    <w:p w14:paraId="1B29C923" w14:textId="3469308A" w:rsidR="00C13BBE" w:rsidRPr="009A2653" w:rsidRDefault="00C13BBE" w:rsidP="00B97B03">
      <w:pPr>
        <w:pStyle w:val="ListParagraph"/>
        <w:numPr>
          <w:ilvl w:val="0"/>
          <w:numId w:val="5"/>
        </w:numPr>
        <w:rPr>
          <w:u w:val="single"/>
        </w:rPr>
      </w:pPr>
      <w:r w:rsidRPr="009A2653">
        <w:rPr>
          <w:u w:val="single"/>
        </w:rPr>
        <w:t>Smart Sensing Chair</w:t>
      </w:r>
    </w:p>
    <w:p w14:paraId="3E414664" w14:textId="1209C07A" w:rsidR="00B97B03" w:rsidRPr="009A2653" w:rsidRDefault="00B97B03" w:rsidP="00B97B03">
      <w:pPr>
        <w:pStyle w:val="ListParagraph"/>
        <w:numPr>
          <w:ilvl w:val="0"/>
          <w:numId w:val="5"/>
        </w:numPr>
        <w:rPr>
          <w:u w:val="single"/>
        </w:rPr>
      </w:pPr>
      <w:r w:rsidRPr="009A2653">
        <w:rPr>
          <w:u w:val="single"/>
        </w:rPr>
        <w:t>Sitting Posture Recognition</w:t>
      </w:r>
    </w:p>
    <w:p w14:paraId="69F7D871" w14:textId="765E17D1" w:rsidR="00B97B03" w:rsidRPr="009A2653" w:rsidRDefault="00B97B03" w:rsidP="00B97B03">
      <w:pPr>
        <w:pStyle w:val="ListParagraph"/>
        <w:numPr>
          <w:ilvl w:val="0"/>
          <w:numId w:val="5"/>
        </w:numPr>
        <w:rPr>
          <w:u w:val="single"/>
        </w:rPr>
      </w:pPr>
      <w:r w:rsidRPr="009A2653">
        <w:rPr>
          <w:u w:val="single"/>
        </w:rPr>
        <w:t xml:space="preserve">Posture </w:t>
      </w:r>
      <w:r w:rsidR="00C13BBE" w:rsidRPr="009A2653">
        <w:rPr>
          <w:u w:val="single"/>
        </w:rPr>
        <w:t>C</w:t>
      </w:r>
      <w:r w:rsidRPr="009A2653">
        <w:rPr>
          <w:u w:val="single"/>
        </w:rPr>
        <w:t xml:space="preserve">lassification </w:t>
      </w:r>
    </w:p>
    <w:p w14:paraId="1F6BEE91" w14:textId="5989AEF5" w:rsidR="00C13BBE" w:rsidRPr="009A2653" w:rsidRDefault="00C13BBE" w:rsidP="00B97B03">
      <w:pPr>
        <w:pStyle w:val="ListParagraph"/>
        <w:numPr>
          <w:ilvl w:val="0"/>
          <w:numId w:val="5"/>
        </w:numPr>
        <w:rPr>
          <w:u w:val="single"/>
        </w:rPr>
      </w:pPr>
      <w:r w:rsidRPr="009A2653">
        <w:rPr>
          <w:u w:val="single"/>
        </w:rPr>
        <w:t>Sitting Posture Classification using AI/Machine Learning</w:t>
      </w:r>
    </w:p>
    <w:p w14:paraId="45CF4E9C" w14:textId="62810204" w:rsidR="00C877FC" w:rsidRDefault="00324E95" w:rsidP="00C877FC">
      <w:pPr>
        <w:pStyle w:val="ListParagraph"/>
        <w:numPr>
          <w:ilvl w:val="0"/>
          <w:numId w:val="5"/>
        </w:numPr>
        <w:rPr>
          <w:u w:val="single"/>
        </w:rPr>
      </w:pPr>
      <w:r w:rsidRPr="009A2653">
        <w:rPr>
          <w:u w:val="single"/>
        </w:rPr>
        <w:t>Sitting Posture Monitoring</w:t>
      </w:r>
    </w:p>
    <w:p w14:paraId="6A45E3B1" w14:textId="77777777" w:rsidR="00B96BBE" w:rsidRDefault="00B96BBE" w:rsidP="00B96BBE">
      <w:pPr>
        <w:rPr>
          <w:u w:val="single"/>
        </w:rPr>
      </w:pPr>
    </w:p>
    <w:p w14:paraId="76749C7C" w14:textId="77777777" w:rsidR="00B96BBE" w:rsidRDefault="00B96BBE" w:rsidP="00B96BBE">
      <w:pPr>
        <w:rPr>
          <w:u w:val="single"/>
        </w:rPr>
      </w:pPr>
    </w:p>
    <w:p w14:paraId="44A64225" w14:textId="77777777" w:rsidR="00B96BBE" w:rsidRPr="00B96BBE" w:rsidRDefault="00B96BBE" w:rsidP="00B96BBE">
      <w:pPr>
        <w:rPr>
          <w:u w:val="single"/>
        </w:rPr>
      </w:pPr>
    </w:p>
    <w:p w14:paraId="4BDCF1C5" w14:textId="3ED6BEBD" w:rsidR="00A07793" w:rsidRDefault="00A07793" w:rsidP="00A07793">
      <w:pPr>
        <w:pStyle w:val="Heading3"/>
      </w:pPr>
      <w:bookmarkStart w:id="5" w:name="_Toc153766551"/>
      <w:r>
        <w:lastRenderedPageBreak/>
        <w:t>Paper Screening</w:t>
      </w:r>
      <w:r w:rsidR="003E4F4A">
        <w:t xml:space="preserve"> and Selection</w:t>
      </w:r>
      <w:bookmarkEnd w:id="5"/>
    </w:p>
    <w:p w14:paraId="47A920E6" w14:textId="6302B9DC" w:rsidR="003C555F" w:rsidRPr="00A937FA" w:rsidRDefault="00DC3D21" w:rsidP="00A937FA">
      <w:r>
        <w:t>…</w:t>
      </w:r>
      <w:r w:rsidR="00076880">
        <w:t>To</w:t>
      </w:r>
      <w:r w:rsidR="007152D8">
        <w:t xml:space="preserve"> </w:t>
      </w:r>
      <w:r w:rsidR="003B2DF2">
        <w:t>efficiently</w:t>
      </w:r>
      <w:r w:rsidR="00076880">
        <w:t xml:space="preserve"> catalogue and</w:t>
      </w:r>
      <w:r w:rsidR="007152D8">
        <w:t xml:space="preserve"> manage </w:t>
      </w:r>
      <w:r w:rsidR="00076880">
        <w:t xml:space="preserve">all the sources found and referencing, </w:t>
      </w:r>
      <w:hyperlink r:id="rId10" w:history="1">
        <w:r w:rsidR="00076880" w:rsidRPr="00076880">
          <w:rPr>
            <w:rStyle w:val="Hyperlink"/>
          </w:rPr>
          <w:t>Zotero</w:t>
        </w:r>
      </w:hyperlink>
      <w:r w:rsidR="00076880">
        <w:t xml:space="preserve"> was </w:t>
      </w:r>
      <w:r>
        <w:t xml:space="preserve">utilized very extensively. </w:t>
      </w:r>
    </w:p>
    <w:p w14:paraId="01FBBE86" w14:textId="4A520449" w:rsidR="003C555F" w:rsidRDefault="00FA5039" w:rsidP="00FA5039">
      <w:pPr>
        <w:pStyle w:val="Heading3"/>
      </w:pPr>
      <w:bookmarkStart w:id="6" w:name="_Toc153766552"/>
      <w:r>
        <w:t>Data Extraction</w:t>
      </w:r>
      <w:bookmarkEnd w:id="6"/>
    </w:p>
    <w:p w14:paraId="6BB4768B" w14:textId="466C3EFF" w:rsidR="005D2913" w:rsidRDefault="00436B61" w:rsidP="00661818">
      <w:r>
        <w:t xml:space="preserve">Once the </w:t>
      </w:r>
      <w:r w:rsidR="00183758">
        <w:t xml:space="preserve">relevant </w:t>
      </w:r>
      <w:r w:rsidR="00BF7B4A">
        <w:t>research</w:t>
      </w:r>
      <w:r>
        <w:t xml:space="preserve"> </w:t>
      </w:r>
      <w:r w:rsidR="00BF7B4A">
        <w:t xml:space="preserve">papers </w:t>
      </w:r>
      <w:r>
        <w:t xml:space="preserve">were </w:t>
      </w:r>
      <w:r w:rsidR="00183758">
        <w:t xml:space="preserve">found and collected, </w:t>
      </w:r>
      <w:r w:rsidR="00DF5C1E">
        <w:t xml:space="preserve">data extract was then followed. </w:t>
      </w:r>
      <w:r w:rsidR="00D474C6">
        <w:t xml:space="preserve">This phase </w:t>
      </w:r>
      <w:r w:rsidR="00467709">
        <w:t>is</w:t>
      </w:r>
      <w:r w:rsidR="00D474C6">
        <w:t xml:space="preserve"> primarily focused on </w:t>
      </w:r>
      <w:r w:rsidR="00EC6065">
        <w:t xml:space="preserve">extracting </w:t>
      </w:r>
      <w:r w:rsidR="00467709">
        <w:t xml:space="preserve">the </w:t>
      </w:r>
      <w:r w:rsidR="00EC6065">
        <w:t xml:space="preserve">relevant information </w:t>
      </w:r>
      <w:r w:rsidR="00467709">
        <w:t xml:space="preserve">which relates back to the research questions that </w:t>
      </w:r>
      <w:r w:rsidR="001245A4">
        <w:t xml:space="preserve">need to be answered in the systematic literature review. Listed below are the following </w:t>
      </w:r>
      <w:r w:rsidR="005D2913">
        <w:t>information that was captured</w:t>
      </w:r>
      <w:r w:rsidR="005720AD">
        <w:t xml:space="preserve"> while</w:t>
      </w:r>
      <w:r w:rsidR="00410E3B">
        <w:t xml:space="preserve"> going through each paper</w:t>
      </w:r>
      <w:r w:rsidR="005D2913">
        <w:t>:</w:t>
      </w:r>
    </w:p>
    <w:p w14:paraId="6E201303" w14:textId="77777777" w:rsidR="00A937FA" w:rsidRDefault="00A937FA" w:rsidP="005720AD">
      <w:pPr>
        <w:pStyle w:val="ListParagraph"/>
        <w:numPr>
          <w:ilvl w:val="0"/>
          <w:numId w:val="15"/>
        </w:numPr>
      </w:pPr>
      <w:r>
        <w:t>Authors</w:t>
      </w:r>
    </w:p>
    <w:p w14:paraId="5F8646BC" w14:textId="77777777" w:rsidR="00A937FA" w:rsidRDefault="00A937FA" w:rsidP="005720AD">
      <w:pPr>
        <w:pStyle w:val="ListParagraph"/>
        <w:numPr>
          <w:ilvl w:val="0"/>
          <w:numId w:val="15"/>
        </w:numPr>
      </w:pPr>
      <w:r>
        <w:t>Year</w:t>
      </w:r>
    </w:p>
    <w:p w14:paraId="3D5482D3" w14:textId="77777777" w:rsidR="00A937FA" w:rsidRDefault="00A937FA" w:rsidP="005720AD">
      <w:pPr>
        <w:pStyle w:val="ListParagraph"/>
        <w:numPr>
          <w:ilvl w:val="0"/>
          <w:numId w:val="15"/>
        </w:numPr>
      </w:pPr>
      <w:r>
        <w:t>Sensors Used</w:t>
      </w:r>
    </w:p>
    <w:p w14:paraId="6E2B9B09" w14:textId="77777777" w:rsidR="00A937FA" w:rsidRDefault="00A937FA" w:rsidP="005720AD">
      <w:pPr>
        <w:pStyle w:val="ListParagraph"/>
        <w:numPr>
          <w:ilvl w:val="0"/>
          <w:numId w:val="15"/>
        </w:numPr>
      </w:pPr>
      <w:r>
        <w:t>Sensor Placement</w:t>
      </w:r>
    </w:p>
    <w:p w14:paraId="19E7A5ED" w14:textId="77777777" w:rsidR="00A937FA" w:rsidRDefault="00A937FA" w:rsidP="005720AD">
      <w:pPr>
        <w:pStyle w:val="ListParagraph"/>
        <w:numPr>
          <w:ilvl w:val="0"/>
          <w:numId w:val="15"/>
        </w:numPr>
      </w:pPr>
      <w:r>
        <w:t>Number of Postures Classified</w:t>
      </w:r>
    </w:p>
    <w:p w14:paraId="66D54019" w14:textId="77777777" w:rsidR="00A937FA" w:rsidRDefault="00A937FA" w:rsidP="005720AD">
      <w:pPr>
        <w:pStyle w:val="ListParagraph"/>
        <w:numPr>
          <w:ilvl w:val="0"/>
          <w:numId w:val="15"/>
        </w:numPr>
      </w:pPr>
      <w:r>
        <w:t>Recognized Postures</w:t>
      </w:r>
    </w:p>
    <w:p w14:paraId="1E08F878" w14:textId="77777777" w:rsidR="00A937FA" w:rsidRDefault="00A937FA" w:rsidP="005720AD">
      <w:pPr>
        <w:pStyle w:val="ListParagraph"/>
        <w:numPr>
          <w:ilvl w:val="0"/>
          <w:numId w:val="15"/>
        </w:numPr>
      </w:pPr>
      <w:r>
        <w:t>Classification Method</w:t>
      </w:r>
    </w:p>
    <w:p w14:paraId="5930D0F5" w14:textId="77777777" w:rsidR="00A937FA" w:rsidRDefault="00A937FA" w:rsidP="005720AD">
      <w:pPr>
        <w:pStyle w:val="ListParagraph"/>
        <w:numPr>
          <w:ilvl w:val="0"/>
          <w:numId w:val="15"/>
        </w:numPr>
      </w:pPr>
      <w:r>
        <w:t>Classification Accuracy</w:t>
      </w:r>
    </w:p>
    <w:p w14:paraId="40CD3E24" w14:textId="77777777" w:rsidR="00A937FA" w:rsidRDefault="00A937FA" w:rsidP="005720AD">
      <w:pPr>
        <w:pStyle w:val="ListParagraph"/>
        <w:numPr>
          <w:ilvl w:val="0"/>
          <w:numId w:val="15"/>
        </w:numPr>
      </w:pPr>
      <w:r>
        <w:t>Limitations</w:t>
      </w:r>
    </w:p>
    <w:p w14:paraId="1CD5BD94" w14:textId="77777777" w:rsidR="00A937FA" w:rsidRDefault="00A937FA" w:rsidP="005720AD">
      <w:pPr>
        <w:pStyle w:val="ListParagraph"/>
        <w:numPr>
          <w:ilvl w:val="0"/>
          <w:numId w:val="15"/>
        </w:numPr>
      </w:pPr>
      <w:r>
        <w:t>User Feedback System</w:t>
      </w:r>
    </w:p>
    <w:p w14:paraId="4ED689B7" w14:textId="77777777" w:rsidR="00A937FA" w:rsidRDefault="00A937FA" w:rsidP="005720AD">
      <w:pPr>
        <w:pStyle w:val="ListParagraph"/>
        <w:numPr>
          <w:ilvl w:val="0"/>
          <w:numId w:val="15"/>
        </w:numPr>
      </w:pPr>
      <w:r>
        <w:t>Is Realtime</w:t>
      </w:r>
    </w:p>
    <w:p w14:paraId="176E1F1A" w14:textId="75409459" w:rsidR="00A937FA" w:rsidRPr="00A07793" w:rsidRDefault="00A937FA" w:rsidP="005720AD">
      <w:pPr>
        <w:pStyle w:val="ListParagraph"/>
        <w:numPr>
          <w:ilvl w:val="0"/>
          <w:numId w:val="15"/>
        </w:numPr>
      </w:pPr>
      <w:r>
        <w:t xml:space="preserve">Method </w:t>
      </w:r>
      <w:r>
        <w:t>Used</w:t>
      </w:r>
    </w:p>
    <w:p w14:paraId="1067832D" w14:textId="77777777" w:rsidR="00A937FA" w:rsidRPr="00436B61" w:rsidRDefault="00A937FA" w:rsidP="00661818"/>
    <w:p w14:paraId="5A7DBCE9" w14:textId="4F8DC5C6" w:rsidR="003C555F" w:rsidRPr="00ED7EC0" w:rsidRDefault="003C555F" w:rsidP="003C555F">
      <w:pPr>
        <w:pStyle w:val="Heading2"/>
      </w:pPr>
      <w:bookmarkStart w:id="7" w:name="_Toc153766553"/>
      <w:r>
        <w:t>Discussion</w:t>
      </w:r>
      <w:bookmarkEnd w:id="7"/>
    </w:p>
    <w:p w14:paraId="6031847F" w14:textId="647627FE" w:rsidR="00C46115" w:rsidRDefault="00673D3C" w:rsidP="00FB456D">
      <w:pPr>
        <w:pStyle w:val="Heading2"/>
      </w:pPr>
      <w:bookmarkStart w:id="8" w:name="_Toc153766554"/>
      <w:r w:rsidRPr="00673D3C">
        <w:t>Sitting Posture Monitoring Systems</w:t>
      </w:r>
      <w:bookmarkEnd w:id="8"/>
    </w:p>
    <w:p w14:paraId="02BCEDC5" w14:textId="1969D18B" w:rsidR="00C04BC0" w:rsidRDefault="001B3153" w:rsidP="000800F1">
      <w:r>
        <w:t>As previously stated, t</w:t>
      </w:r>
      <w:r w:rsidR="00CE4818">
        <w:t xml:space="preserve">he development of a </w:t>
      </w:r>
      <w:r w:rsidR="009871FB">
        <w:t>sitting posture monitoring system is not a</w:t>
      </w:r>
      <w:r w:rsidR="009D0E30">
        <w:t xml:space="preserve">n entirely </w:t>
      </w:r>
      <w:r w:rsidR="009871FB">
        <w:t>new concept</w:t>
      </w:r>
      <w:r w:rsidR="00817B77">
        <w:t>,</w:t>
      </w:r>
      <w:r w:rsidR="009871FB">
        <w:t xml:space="preserve"> </w:t>
      </w:r>
      <w:r w:rsidR="00817B77">
        <w:t xml:space="preserve">rather </w:t>
      </w:r>
      <w:r>
        <w:t xml:space="preserve">it is an </w:t>
      </w:r>
      <w:r w:rsidR="006C6121">
        <w:t>area</w:t>
      </w:r>
      <w:r>
        <w:t xml:space="preserve"> </w:t>
      </w:r>
      <w:r w:rsidR="009871FB">
        <w:t xml:space="preserve">that has been </w:t>
      </w:r>
      <w:r w:rsidR="009D0E30">
        <w:t xml:space="preserve">explored </w:t>
      </w:r>
      <w:r w:rsidR="006C6121">
        <w:t xml:space="preserve">by multiple researchers </w:t>
      </w:r>
      <w:r w:rsidR="009D0E30">
        <w:t>in the past</w:t>
      </w:r>
      <w:r w:rsidR="006C6121">
        <w:t xml:space="preserve"> until this present day</w:t>
      </w:r>
      <w:r w:rsidR="00CE4818">
        <w:t>.</w:t>
      </w:r>
      <w:r w:rsidR="00530D3C">
        <w:t xml:space="preserve"> This section would be going over</w:t>
      </w:r>
      <w:r w:rsidR="00BC6131">
        <w:t xml:space="preserve"> different research projects</w:t>
      </w:r>
      <w:r w:rsidR="005642F7">
        <w:t xml:space="preserve"> </w:t>
      </w:r>
      <w:r w:rsidR="00BC6131">
        <w:t>that deve</w:t>
      </w:r>
      <w:r w:rsidR="005642F7">
        <w:t xml:space="preserve">loped their variation of </w:t>
      </w:r>
      <w:r w:rsidR="00BC6131">
        <w:t>smart sensing chairs</w:t>
      </w:r>
      <w:r w:rsidR="005642F7">
        <w:t xml:space="preserve">. To </w:t>
      </w:r>
      <w:r w:rsidR="009E4692">
        <w:t>efficiently</w:t>
      </w:r>
      <w:r w:rsidR="005642F7">
        <w:t xml:space="preserve"> </w:t>
      </w:r>
      <w:r w:rsidR="00C05D8C">
        <w:t>conduct this literature review</w:t>
      </w:r>
      <w:r w:rsidR="006C6121">
        <w:t>,</w:t>
      </w:r>
      <w:r>
        <w:t xml:space="preserve"> </w:t>
      </w:r>
      <w:r w:rsidR="009E4692">
        <w:t xml:space="preserve">at least </w:t>
      </w:r>
      <w:r w:rsidR="0048274B">
        <w:t>30</w:t>
      </w:r>
      <w:r w:rsidR="00C75462">
        <w:t>+</w:t>
      </w:r>
      <w:r w:rsidR="0048274B">
        <w:t xml:space="preserve"> </w:t>
      </w:r>
      <w:r w:rsidR="000D651D">
        <w:t>relevant</w:t>
      </w:r>
      <w:r w:rsidR="0048274B">
        <w:t xml:space="preserve"> </w:t>
      </w:r>
      <w:r>
        <w:t xml:space="preserve">research </w:t>
      </w:r>
      <w:r w:rsidR="009E4692">
        <w:t>literature</w:t>
      </w:r>
      <w:r w:rsidR="00BC115F">
        <w:t>s</w:t>
      </w:r>
      <w:r w:rsidR="002C167B">
        <w:t xml:space="preserve"> were carefully selected and examined</w:t>
      </w:r>
      <w:r w:rsidR="00470593">
        <w:t xml:space="preserve"> as seen in Table 1</w:t>
      </w:r>
      <w:r w:rsidR="000D651D">
        <w:t xml:space="preserve">. </w:t>
      </w:r>
      <w:r w:rsidR="007D4150">
        <w:t>have</w:t>
      </w:r>
      <w:r w:rsidR="009A7674">
        <w:t xml:space="preserve"> been</w:t>
      </w:r>
      <w:r w:rsidR="0048274B">
        <w:t xml:space="preserve"> published </w:t>
      </w:r>
      <w:r w:rsidR="009A7674">
        <w:t>focusing on the of the use of</w:t>
      </w:r>
      <w:r w:rsidR="0048274B">
        <w:t xml:space="preserve"> </w:t>
      </w:r>
      <w:r w:rsidR="00180784">
        <w:t xml:space="preserve">unobtrusive means </w:t>
      </w:r>
      <w:r w:rsidR="009A7674">
        <w:t xml:space="preserve">for the </w:t>
      </w:r>
      <w:r w:rsidR="00180784">
        <w:t xml:space="preserve">classification of different sitting positions. </w:t>
      </w:r>
      <w:r w:rsidR="000D651D">
        <w:t>Systematically examining these</w:t>
      </w:r>
      <w:r w:rsidR="007D4150">
        <w:t xml:space="preserve"> papers </w:t>
      </w:r>
      <w:r w:rsidR="000D651D">
        <w:t>would surely some</w:t>
      </w:r>
      <w:r w:rsidR="007D4150">
        <w:t xml:space="preserve"> shed light on the </w:t>
      </w:r>
      <w:r w:rsidR="000D651D">
        <w:t xml:space="preserve">most </w:t>
      </w:r>
      <w:r w:rsidR="00826CB5">
        <w:t xml:space="preserve">common </w:t>
      </w:r>
      <w:r w:rsidR="005D4C89">
        <w:t xml:space="preserve">machine learning algorithms </w:t>
      </w:r>
      <w:r w:rsidR="00826CB5">
        <w:t xml:space="preserve">and </w:t>
      </w:r>
      <w:r w:rsidR="005D4C89">
        <w:t>sensors</w:t>
      </w:r>
      <w:r w:rsidR="00826CB5">
        <w:t xml:space="preserve"> being used to</w:t>
      </w:r>
      <w:r w:rsidR="00424266">
        <w:t xml:space="preserve"> be able to classify various sitting postures. </w:t>
      </w:r>
    </w:p>
    <w:p w14:paraId="2AA4999D" w14:textId="77777777" w:rsidR="00ED7EC0" w:rsidRDefault="00ED7EC0" w:rsidP="000800F1"/>
    <w:p w14:paraId="2C1A3BF0" w14:textId="70380237" w:rsidR="007937C0" w:rsidRDefault="007937C0" w:rsidP="007937C0">
      <w:pPr>
        <w:pStyle w:val="Heading3"/>
      </w:pPr>
      <w:bookmarkStart w:id="9" w:name="_Toc153766555"/>
      <w:r>
        <w:t>History of Smart Sensing chairs</w:t>
      </w:r>
      <w:bookmarkEnd w:id="9"/>
    </w:p>
    <w:p w14:paraId="107CBB6F" w14:textId="6C0AC7A6" w:rsidR="004C1C5F" w:rsidRPr="00FF3EB1" w:rsidRDefault="00FF3EB1" w:rsidP="00FF3EB1">
      <w:r>
        <w:t xml:space="preserve">As previously stated, </w:t>
      </w:r>
      <w:r w:rsidR="0089185C">
        <w:fldChar w:fldCharType="begin"/>
      </w:r>
      <w:r w:rsidR="0077058C">
        <w:instrText xml:space="preserve"> ADDIN ZOTERO_ITEM CSL_CITATION {"citationID":"2g0wWkGm","properties":{"formattedCitation":"[8]","plainCitation":"[8]","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89185C">
        <w:fldChar w:fldCharType="separate"/>
      </w:r>
      <w:r w:rsidR="0077058C" w:rsidRPr="0077058C">
        <w:rPr>
          <w:rFonts w:ascii="Calibri" w:hAnsi="Calibri" w:cs="Calibri"/>
        </w:rPr>
        <w:t>[8]</w:t>
      </w:r>
      <w:r w:rsidR="0089185C">
        <w:fldChar w:fldCharType="end"/>
      </w:r>
      <w:r w:rsidR="00605254">
        <w:t xml:space="preserve"> was the first</w:t>
      </w:r>
      <w:r w:rsidR="00F52572">
        <w:t xml:space="preserve"> research seen</w:t>
      </w:r>
      <w:r w:rsidR="00605254">
        <w:t xml:space="preserve"> to </w:t>
      </w:r>
      <w:r w:rsidR="00632568">
        <w:t>pioneer</w:t>
      </w:r>
      <w:r w:rsidR="00605254">
        <w:t xml:space="preserve"> the idea of a </w:t>
      </w:r>
      <w:r w:rsidR="00632568">
        <w:t>smart</w:t>
      </w:r>
      <w:r w:rsidR="00F52572">
        <w:t xml:space="preserve"> sensing </w:t>
      </w:r>
      <w:r w:rsidR="00632568">
        <w:t xml:space="preserve"> chair that is capable of detecting one’s posture by using pressure distribution sensors</w:t>
      </w:r>
      <w:r w:rsidR="00F52572">
        <w:t xml:space="preserve"> </w:t>
      </w:r>
      <w:r w:rsidR="0047523C">
        <w:t>integrated</w:t>
      </w:r>
      <w:r w:rsidR="00F52572">
        <w:t xml:space="preserve"> into the chair</w:t>
      </w:r>
      <w:r w:rsidR="00632568">
        <w:t xml:space="preserve">. </w:t>
      </w:r>
      <w:r w:rsidR="00AD2FFE">
        <w:t>Over the past few years, various research studies h</w:t>
      </w:r>
      <w:r w:rsidR="00454220">
        <w:t>ave</w:t>
      </w:r>
      <w:r w:rsidR="00845030">
        <w:t xml:space="preserve"> implemented different </w:t>
      </w:r>
      <w:r w:rsidR="00F902B2">
        <w:t>variations</w:t>
      </w:r>
      <w:r w:rsidR="00845030">
        <w:t xml:space="preserve"> of </w:t>
      </w:r>
      <w:r w:rsidR="00D2220D">
        <w:t>these</w:t>
      </w:r>
      <w:r w:rsidR="00845030">
        <w:t xml:space="preserve"> smart sensing chair concepts ranging from different sensors </w:t>
      </w:r>
      <w:r w:rsidR="005D4500">
        <w:t>to</w:t>
      </w:r>
      <w:r w:rsidR="00845030">
        <w:t xml:space="preserve"> </w:t>
      </w:r>
      <w:r w:rsidR="0047523C">
        <w:t xml:space="preserve">various </w:t>
      </w:r>
      <w:r w:rsidR="00845030">
        <w:t xml:space="preserve">classification </w:t>
      </w:r>
      <w:r w:rsidR="00DF11FC">
        <w:t>methods</w:t>
      </w:r>
      <w:r w:rsidR="0047523C">
        <w:t xml:space="preserve"> to posture detection</w:t>
      </w:r>
      <w:r w:rsidR="00F2480F">
        <w:t xml:space="preserve"> as shown in Figure 1</w:t>
      </w:r>
      <w:r w:rsidR="005D4500">
        <w:t>.</w:t>
      </w:r>
      <w:r w:rsidR="00AE5150">
        <w:t xml:space="preserve"> Furthermore, </w:t>
      </w:r>
      <w:r w:rsidR="00D0222E">
        <w:t xml:space="preserve">a literature connection </w:t>
      </w:r>
      <w:r w:rsidR="00AE5150">
        <w:t>map</w:t>
      </w:r>
      <w:r w:rsidR="00D0222E">
        <w:t xml:space="preserve"> (on</w:t>
      </w:r>
      <w:r w:rsidR="00AE5150">
        <w:t xml:space="preserve"> </w:t>
      </w:r>
      <w:r w:rsidR="0019556E">
        <w:t>similar</w:t>
      </w:r>
      <w:r w:rsidR="00AE5150">
        <w:t xml:space="preserve"> studies</w:t>
      </w:r>
      <w:r w:rsidR="00D0222E">
        <w:t>) done</w:t>
      </w:r>
      <w:r w:rsidR="00AE5150">
        <w:t xml:space="preserve"> on smart sensing</w:t>
      </w:r>
      <w:r w:rsidR="00D0222E">
        <w:t xml:space="preserve"> chairs was constructed as shown in Figure </w:t>
      </w:r>
      <w:r w:rsidR="00F2480F">
        <w:t>2</w:t>
      </w:r>
      <w:r w:rsidR="00D0222E">
        <w:t xml:space="preserve"> bel</w:t>
      </w:r>
      <w:r w:rsidR="009D436F">
        <w:t>ow.</w:t>
      </w:r>
      <w:r w:rsidR="0019556E">
        <w:t xml:space="preserve"> This figure </w:t>
      </w:r>
      <w:r w:rsidR="00EB4B67">
        <w:t xml:space="preserve">gives a rough </w:t>
      </w:r>
      <w:r w:rsidR="00CF4CE0">
        <w:t>visuali</w:t>
      </w:r>
      <w:r w:rsidR="00EB4B67">
        <w:t xml:space="preserve">zation </w:t>
      </w:r>
      <w:r w:rsidR="0082337F">
        <w:t>of</w:t>
      </w:r>
      <w:r w:rsidR="00EB4B67">
        <w:t xml:space="preserve"> the</w:t>
      </w:r>
      <w:r w:rsidR="00CF4CE0">
        <w:t xml:space="preserve"> amount of research being done in landscape</w:t>
      </w:r>
      <w:r w:rsidR="00F77DC1">
        <w:t xml:space="preserve"> of smart sensing chair technology</w:t>
      </w:r>
      <w:r w:rsidR="00CF4CE0">
        <w:t>.</w:t>
      </w:r>
    </w:p>
    <w:p w14:paraId="5806519E" w14:textId="55236C8F" w:rsidR="007937C0" w:rsidRDefault="00F2480F" w:rsidP="005D4500">
      <w:pPr>
        <w:jc w:val="center"/>
      </w:pPr>
      <w:r w:rsidRPr="00F2480F">
        <w:rPr>
          <w:noProof/>
        </w:rPr>
        <w:lastRenderedPageBreak/>
        <w:drawing>
          <wp:inline distT="0" distB="0" distL="0" distR="0" wp14:anchorId="2CD605B3" wp14:editId="294AA603">
            <wp:extent cx="3599935" cy="2771872"/>
            <wp:effectExtent l="19050" t="19050" r="635" b="9525"/>
            <wp:docPr id="6" name="Picture 5" descr="A screenshot of a computer">
              <a:extLst xmlns:a="http://schemas.openxmlformats.org/drawingml/2006/main">
                <a:ext uri="{FF2B5EF4-FFF2-40B4-BE49-F238E27FC236}">
                  <a16:creationId xmlns:a16="http://schemas.microsoft.com/office/drawing/2014/main" id="{D11F8D86-7CC3-226A-9B85-7EF17F4D6E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screenshot of a computer">
                      <a:extLst>
                        <a:ext uri="{FF2B5EF4-FFF2-40B4-BE49-F238E27FC236}">
                          <a16:creationId xmlns:a16="http://schemas.microsoft.com/office/drawing/2014/main" id="{D11F8D86-7CC3-226A-9B85-7EF17F4D6ED8}"/>
                        </a:ext>
                      </a:extLst>
                    </pic:cNvPr>
                    <pic:cNvPicPr>
                      <a:picLocks noChangeAspect="1"/>
                    </pic:cNvPicPr>
                  </pic:nvPicPr>
                  <pic:blipFill>
                    <a:blip r:embed="rId11"/>
                    <a:stretch>
                      <a:fillRect/>
                    </a:stretch>
                  </pic:blipFill>
                  <pic:spPr>
                    <a:xfrm>
                      <a:off x="0" y="0"/>
                      <a:ext cx="3635600" cy="2799333"/>
                    </a:xfrm>
                    <a:prstGeom prst="rect">
                      <a:avLst/>
                    </a:prstGeom>
                    <a:ln>
                      <a:solidFill>
                        <a:schemeClr val="tx1"/>
                      </a:solidFill>
                    </a:ln>
                  </pic:spPr>
                </pic:pic>
              </a:graphicData>
            </a:graphic>
          </wp:inline>
        </w:drawing>
      </w:r>
    </w:p>
    <w:p w14:paraId="45E6104C" w14:textId="1CD50B12" w:rsidR="00F2480F" w:rsidRDefault="005D4500" w:rsidP="00B47577">
      <w:pPr>
        <w:pStyle w:val="Caption"/>
        <w:jc w:val="center"/>
      </w:pPr>
      <w:bookmarkStart w:id="10" w:name="_Toc152831887"/>
      <w:r>
        <w:t xml:space="preserve">Figure </w:t>
      </w:r>
      <w:fldSimple w:instr=" SEQ Figure \* ARABIC ">
        <w:r w:rsidR="007A29B2">
          <w:rPr>
            <w:noProof/>
          </w:rPr>
          <w:t>1</w:t>
        </w:r>
      </w:fldSimple>
      <w:r>
        <w:t xml:space="preserve"> </w:t>
      </w:r>
      <w:r w:rsidR="008B38C3">
        <w:t>–</w:t>
      </w:r>
      <w:r>
        <w:t xml:space="preserve"> </w:t>
      </w:r>
      <w:r w:rsidR="008B38C3">
        <w:t>Timeline Map</w:t>
      </w:r>
      <w:r w:rsidR="004706ED">
        <w:t xml:space="preserve"> of Similar Literatures</w:t>
      </w:r>
      <w:bookmarkEnd w:id="10"/>
    </w:p>
    <w:p w14:paraId="414DE7EF" w14:textId="5FAB1C18" w:rsidR="00F2480F" w:rsidRDefault="00F2480F" w:rsidP="00F2480F">
      <w:pPr>
        <w:jc w:val="center"/>
      </w:pPr>
      <w:r w:rsidRPr="00C04BC0">
        <w:rPr>
          <w:noProof/>
        </w:rPr>
        <w:drawing>
          <wp:inline distT="0" distB="0" distL="0" distR="0" wp14:anchorId="42619E09" wp14:editId="28802CC6">
            <wp:extent cx="3613837" cy="2936242"/>
            <wp:effectExtent l="19050" t="19050" r="5715" b="0"/>
            <wp:docPr id="390560871" name="Picture 1" descr="A screenshot of a compu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560871" name="Picture 1" descr="A screenshot of a computer"/>
                    <pic:cNvPicPr/>
                  </pic:nvPicPr>
                  <pic:blipFill>
                    <a:blip r:embed="rId12"/>
                    <a:stretch>
                      <a:fillRect/>
                    </a:stretch>
                  </pic:blipFill>
                  <pic:spPr>
                    <a:xfrm>
                      <a:off x="0" y="0"/>
                      <a:ext cx="3664451" cy="2977366"/>
                    </a:xfrm>
                    <a:prstGeom prst="rect">
                      <a:avLst/>
                    </a:prstGeom>
                    <a:ln>
                      <a:solidFill>
                        <a:schemeClr val="tx1"/>
                      </a:solidFill>
                    </a:ln>
                  </pic:spPr>
                </pic:pic>
              </a:graphicData>
            </a:graphic>
          </wp:inline>
        </w:drawing>
      </w:r>
    </w:p>
    <w:p w14:paraId="6E7125D9" w14:textId="412BA33F" w:rsidR="00245E43" w:rsidRDefault="008B38C3" w:rsidP="00245E43">
      <w:pPr>
        <w:pStyle w:val="Caption"/>
        <w:jc w:val="center"/>
      </w:pPr>
      <w:bookmarkStart w:id="11" w:name="_Toc152831888"/>
      <w:r>
        <w:t xml:space="preserve">Figure </w:t>
      </w:r>
      <w:fldSimple w:instr=" SEQ Figure \* ARABIC ">
        <w:r w:rsidR="007A29B2">
          <w:rPr>
            <w:noProof/>
          </w:rPr>
          <w:t>2</w:t>
        </w:r>
      </w:fldSimple>
      <w:r>
        <w:t xml:space="preserve"> - </w:t>
      </w:r>
      <w:r w:rsidRPr="00AE1F36">
        <w:t>A Map of Similar Studies on Smart Sensing Chairs</w:t>
      </w:r>
      <w:bookmarkEnd w:id="11"/>
    </w:p>
    <w:p w14:paraId="5D821331" w14:textId="2B08B755" w:rsidR="00815DCB" w:rsidRDefault="00815DCB" w:rsidP="00815DCB">
      <w:pPr>
        <w:pStyle w:val="Heading2"/>
      </w:pPr>
      <w:bookmarkStart w:id="12" w:name="_Toc153766556"/>
      <w:r>
        <w:t>Sensor systems</w:t>
      </w:r>
      <w:bookmarkEnd w:id="12"/>
    </w:p>
    <w:p w14:paraId="17F886C0" w14:textId="55380854" w:rsidR="00372BFC" w:rsidRDefault="00372BFC" w:rsidP="00372BFC">
      <w:r>
        <w:t xml:space="preserve">As </w:t>
      </w:r>
      <w:r w:rsidR="006B1F8C">
        <w:t>anticipated</w:t>
      </w:r>
      <w:r>
        <w:t xml:space="preserve">, </w:t>
      </w:r>
      <w:r w:rsidR="006B1F8C">
        <w:t>various scholarly</w:t>
      </w:r>
      <w:r w:rsidR="007D26EC">
        <w:t xml:space="preserve"> papers </w:t>
      </w:r>
      <w:r w:rsidR="006B1F8C">
        <w:t>use</w:t>
      </w:r>
      <w:r w:rsidR="007D26EC">
        <w:t xml:space="preserve"> </w:t>
      </w:r>
      <w:r w:rsidR="00734AFC">
        <w:t>different types of sensor devices</w:t>
      </w:r>
      <w:r w:rsidR="00872143">
        <w:t xml:space="preserve"> to detect different sitting postures</w:t>
      </w:r>
      <w:r w:rsidR="00734AFC">
        <w:t xml:space="preserve">. </w:t>
      </w:r>
      <w:r w:rsidR="00D36BD5">
        <w:t>In summary</w:t>
      </w:r>
      <w:r w:rsidR="00734AFC">
        <w:t>,</w:t>
      </w:r>
      <w:r w:rsidR="00893FC0">
        <w:t xml:space="preserve"> they can </w:t>
      </w:r>
      <w:r w:rsidR="00734AFC">
        <w:t xml:space="preserve">be </w:t>
      </w:r>
      <w:r w:rsidR="00893FC0">
        <w:t>divided</w:t>
      </w:r>
      <w:r w:rsidR="00734AFC">
        <w:t xml:space="preserve"> into </w:t>
      </w:r>
      <w:r w:rsidR="00856D01">
        <w:t>4</w:t>
      </w:r>
      <w:r w:rsidR="00734AFC">
        <w:t xml:space="preserve"> </w:t>
      </w:r>
      <w:r w:rsidR="00893FC0">
        <w:t>overarching</w:t>
      </w:r>
      <w:r w:rsidR="00734AFC">
        <w:t xml:space="preserve"> categorie</w:t>
      </w:r>
      <w:r w:rsidR="00893FC0">
        <w:t>s</w:t>
      </w:r>
      <w:r w:rsidR="00872143">
        <w:t>:</w:t>
      </w:r>
    </w:p>
    <w:p w14:paraId="449D3B2A" w14:textId="15CEF459" w:rsidR="00872143" w:rsidRDefault="00872143" w:rsidP="00393021">
      <w:pPr>
        <w:pStyle w:val="ListParagraph"/>
        <w:numPr>
          <w:ilvl w:val="0"/>
          <w:numId w:val="8"/>
        </w:numPr>
      </w:pPr>
      <w:r>
        <w:t xml:space="preserve">Smart Sensing Chairs </w:t>
      </w:r>
      <w:r w:rsidR="003F362F">
        <w:t>using Pressure Sensors</w:t>
      </w:r>
    </w:p>
    <w:p w14:paraId="4941F138" w14:textId="70B82954" w:rsidR="003F362F" w:rsidRDefault="003F362F" w:rsidP="00393021">
      <w:pPr>
        <w:pStyle w:val="ListParagraph"/>
        <w:numPr>
          <w:ilvl w:val="0"/>
          <w:numId w:val="8"/>
        </w:numPr>
      </w:pPr>
      <w:r>
        <w:t>Smart Sensing Chairs using Flex Sensors</w:t>
      </w:r>
    </w:p>
    <w:p w14:paraId="79E7C44F" w14:textId="617A622C" w:rsidR="004A4425" w:rsidRDefault="004A4425" w:rsidP="00393021">
      <w:pPr>
        <w:pStyle w:val="ListParagraph"/>
        <w:numPr>
          <w:ilvl w:val="0"/>
          <w:numId w:val="8"/>
        </w:numPr>
      </w:pPr>
      <w:r>
        <w:t>Smart Sensor Chairs using Mixed Sensor Systems</w:t>
      </w:r>
    </w:p>
    <w:p w14:paraId="5A1E79E5" w14:textId="7252DCDA" w:rsidR="00D6050F" w:rsidRDefault="00D6050F" w:rsidP="00393021">
      <w:pPr>
        <w:pStyle w:val="ListParagraph"/>
        <w:numPr>
          <w:ilvl w:val="0"/>
          <w:numId w:val="8"/>
        </w:numPr>
      </w:pPr>
      <w:r>
        <w:t>Smart Sensing Chairs using Computer Vision Systems</w:t>
      </w:r>
    </w:p>
    <w:p w14:paraId="3181F37D" w14:textId="74609571" w:rsidR="00EA51FF" w:rsidRDefault="003B5BC3" w:rsidP="00DB0218">
      <w:pPr>
        <w:pStyle w:val="Heading3"/>
      </w:pPr>
      <w:bookmarkStart w:id="13" w:name="_Toc153766557"/>
      <w:r>
        <w:lastRenderedPageBreak/>
        <w:t>Sensing Chair using</w:t>
      </w:r>
      <w:r w:rsidR="004E1BAB">
        <w:t xml:space="preserve"> </w:t>
      </w:r>
      <w:r>
        <w:t>Pressure Sensors</w:t>
      </w:r>
      <w:bookmarkEnd w:id="13"/>
    </w:p>
    <w:p w14:paraId="41645D33" w14:textId="3E13C269" w:rsidR="00EA51FF" w:rsidRPr="00EA51FF" w:rsidRDefault="00EA51FF" w:rsidP="00EA51FF">
      <w:pPr>
        <w:pStyle w:val="Heading5"/>
      </w:pPr>
      <w:r>
        <w:t>Force Sensing/Sensitive Sensor (FSR)</w:t>
      </w:r>
    </w:p>
    <w:p w14:paraId="448EC77D" w14:textId="64F512E0" w:rsidR="00F07C8E" w:rsidRDefault="00EA51FF" w:rsidP="00EA51FF">
      <w:r w:rsidRPr="00866B74">
        <w:t>Force Sensing Resistors</w:t>
      </w:r>
      <w:r>
        <w:t xml:space="preserve"> are also known as force sensors which are commonly used to measure the forces applied to its surface area. These sensors work by varying their output resistance based on the pressure being applied to it. Typically, the overall resistance decreases as more pressure is applied </w:t>
      </w:r>
      <w:r>
        <w:fldChar w:fldCharType="begin"/>
      </w:r>
      <w:r w:rsidR="0077058C">
        <w:instrText xml:space="preserve"> ADDIN ZOTERO_ITEM CSL_CITATION {"citationID":"w0Hq8F3c","properties":{"formattedCitation":"[9]","plainCitation":"[9]","noteIndex":0},"citationItems":[{"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fldChar w:fldCharType="separate"/>
      </w:r>
      <w:r w:rsidR="0077058C" w:rsidRPr="0077058C">
        <w:rPr>
          <w:rFonts w:ascii="Calibri" w:hAnsi="Calibri" w:cs="Calibri"/>
        </w:rPr>
        <w:t>[9]</w:t>
      </w:r>
      <w:r>
        <w:fldChar w:fldCharType="end"/>
      </w:r>
      <w:r>
        <w:t>. To be able to get the reading from this sensor, it normally connected directly to a microcontroller such as an Arduino or like get its reading.  Figure 1 shows an example of how a FSR sensor commonly looks like.</w:t>
      </w:r>
    </w:p>
    <w:p w14:paraId="11F5CD9F" w14:textId="77777777" w:rsidR="00F07C8E" w:rsidRDefault="00F07C8E" w:rsidP="00F07C8E">
      <w:pPr>
        <w:jc w:val="center"/>
      </w:pPr>
      <w:r>
        <w:rPr>
          <w:noProof/>
        </w:rPr>
        <w:drawing>
          <wp:inline distT="0" distB="0" distL="0" distR="0" wp14:anchorId="67910348" wp14:editId="4137C124">
            <wp:extent cx="2547234" cy="2547234"/>
            <wp:effectExtent l="19050" t="19050" r="5715" b="5715"/>
            <wp:docPr id="434154816" name="Picture 3" descr="A square black and white dev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4154816" name="Picture 3" descr="A square black and white devic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560853" cy="2560853"/>
                    </a:xfrm>
                    <a:prstGeom prst="rect">
                      <a:avLst/>
                    </a:prstGeom>
                    <a:noFill/>
                    <a:ln>
                      <a:solidFill>
                        <a:schemeClr val="tx1"/>
                      </a:solidFill>
                    </a:ln>
                  </pic:spPr>
                </pic:pic>
              </a:graphicData>
            </a:graphic>
          </wp:inline>
        </w:drawing>
      </w:r>
    </w:p>
    <w:p w14:paraId="21D103F2" w14:textId="0F1A4CD8" w:rsidR="002F2D49" w:rsidRPr="002F2D49" w:rsidRDefault="00F07C8E" w:rsidP="00F07C8E">
      <w:pPr>
        <w:pStyle w:val="Caption"/>
        <w:jc w:val="center"/>
      </w:pPr>
      <w:bookmarkStart w:id="14" w:name="_Toc152831889"/>
      <w:r>
        <w:t xml:space="preserve">Figure </w:t>
      </w:r>
      <w:fldSimple w:instr=" SEQ Figure \* ARABIC ">
        <w:r w:rsidR="007A29B2">
          <w:rPr>
            <w:noProof/>
          </w:rPr>
          <w:t>3</w:t>
        </w:r>
      </w:fldSimple>
      <w:r>
        <w:t xml:space="preserve">- </w:t>
      </w:r>
      <w:r w:rsidR="00DE1E75">
        <w:t xml:space="preserve">A </w:t>
      </w:r>
      <w:r>
        <w:t>Force Sensing Resistor</w:t>
      </w:r>
      <w:bookmarkEnd w:id="14"/>
    </w:p>
    <w:p w14:paraId="4530CE7E" w14:textId="10FCE1EB" w:rsidR="007A443D" w:rsidRDefault="00DE1E75" w:rsidP="007A443D">
      <w:r>
        <w:t xml:space="preserve">Focusing on studies that integrated FSRs in to their studies, </w:t>
      </w:r>
      <w:r w:rsidR="008D64FD">
        <w:fldChar w:fldCharType="begin"/>
      </w:r>
      <w:r w:rsidR="0077058C">
        <w:instrText xml:space="preserve"> ADDIN ZOTERO_ITEM CSL_CITATION {"citationID":"6hg2z9fF","properties":{"formattedCitation":"[10]","plainCitation":"[10]","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8D64FD">
        <w:fldChar w:fldCharType="separate"/>
      </w:r>
      <w:r w:rsidR="0077058C" w:rsidRPr="0077058C">
        <w:rPr>
          <w:rFonts w:ascii="Calibri" w:hAnsi="Calibri" w:cs="Calibri"/>
        </w:rPr>
        <w:t>[10]</w:t>
      </w:r>
      <w:r w:rsidR="008D64FD">
        <w:fldChar w:fldCharType="end"/>
      </w:r>
      <w:r w:rsidR="00B32871">
        <w:t xml:space="preserve"> </w:t>
      </w:r>
      <w:r w:rsidR="00CD60A3">
        <w:t xml:space="preserve">integrated </w:t>
      </w:r>
      <w:r w:rsidR="003D0473">
        <w:t xml:space="preserve">19 </w:t>
      </w:r>
      <w:r w:rsidR="0064354B">
        <w:t xml:space="preserve">different </w:t>
      </w:r>
      <w:r w:rsidR="00F07C8E">
        <w:t>FSRs</w:t>
      </w:r>
      <w:r w:rsidR="00B32871">
        <w:t xml:space="preserve"> </w:t>
      </w:r>
      <w:r w:rsidR="004138E6">
        <w:t>into the seat</w:t>
      </w:r>
      <w:r w:rsidR="00F07C8E">
        <w:t>ing cushion</w:t>
      </w:r>
      <w:r w:rsidR="004138E6">
        <w:t xml:space="preserve"> </w:t>
      </w:r>
      <w:r w:rsidR="003D0473" w:rsidRPr="00FC3567">
        <w:t xml:space="preserve">and used </w:t>
      </w:r>
      <w:r w:rsidR="00F00F17" w:rsidRPr="00FC3567">
        <w:t xml:space="preserve">the </w:t>
      </w:r>
      <w:r w:rsidR="004138E6" w:rsidRPr="00FC3567">
        <w:t xml:space="preserve">SimpleLogistic </w:t>
      </w:r>
      <w:r w:rsidR="00F00F17" w:rsidRPr="00FC3567">
        <w:t xml:space="preserve">ML </w:t>
      </w:r>
      <w:r w:rsidR="0064354B" w:rsidRPr="00FC3567">
        <w:t>algorithm</w:t>
      </w:r>
      <w:r w:rsidR="004138E6" w:rsidRPr="00FC3567">
        <w:t xml:space="preserve"> to achieve 78% accuracy</w:t>
      </w:r>
      <w:r w:rsidR="0064354B" w:rsidRPr="00FC3567">
        <w:t xml:space="preserve"> in classifying 10 different postures</w:t>
      </w:r>
      <w:r w:rsidR="004138E6" w:rsidRPr="00FC3567">
        <w:t>.</w:t>
      </w:r>
      <w:r w:rsidR="00153065" w:rsidRPr="00FC3567">
        <w:t xml:space="preserve"> </w:t>
      </w:r>
      <w:r w:rsidR="00153065" w:rsidRPr="00FC3567">
        <w:rPr>
          <w:rFonts w:ascii="Calibri" w:hAnsi="Calibri" w:cs="Calibri"/>
        </w:rPr>
        <w:t>Tsai et al</w:t>
      </w:r>
      <w:r w:rsidR="00FC3567">
        <w:rPr>
          <w:rFonts w:ascii="Calibri" w:hAnsi="Calibri" w:cs="Calibri"/>
        </w:rPr>
        <w:t>.</w:t>
      </w:r>
      <w:r w:rsidR="00C372E6" w:rsidRPr="00FC3567">
        <w:t xml:space="preserve"> </w:t>
      </w:r>
      <w:r w:rsidR="003B5BC3" w:rsidRPr="00FC3567">
        <w:fldChar w:fldCharType="begin"/>
      </w:r>
      <w:r w:rsidR="0077058C" w:rsidRPr="00FC3567">
        <w:instrText xml:space="preserve"> ADDIN ZOTERO_ITEM CSL_CITATION {"citationID":"moVpgQEG","properties":{"formattedCitation":"[11]","plainCitation":"[11]","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3B5BC3" w:rsidRPr="00FC3567">
        <w:fldChar w:fldCharType="separate"/>
      </w:r>
      <w:r w:rsidR="0077058C" w:rsidRPr="00FC3567">
        <w:rPr>
          <w:rFonts w:ascii="Calibri" w:hAnsi="Calibri" w:cs="Calibri"/>
        </w:rPr>
        <w:t>[11]</w:t>
      </w:r>
      <w:r w:rsidR="003B5BC3" w:rsidRPr="00FC3567">
        <w:fldChar w:fldCharType="end"/>
      </w:r>
      <w:r w:rsidR="003B5BC3" w:rsidRPr="00FC3567">
        <w:t xml:space="preserve"> used 13 pressure sensors classify 10 sitting postures </w:t>
      </w:r>
      <w:r w:rsidR="0028227B" w:rsidRPr="00FC3567">
        <w:t>and</w:t>
      </w:r>
      <w:r w:rsidR="003B5BC3" w:rsidRPr="00FC3567">
        <w:t xml:space="preserve"> was able to achieve an accuracy of 99.10% using the SVM ML algorithm.</w:t>
      </w:r>
      <w:r w:rsidR="00D91C4B" w:rsidRPr="00FC3567">
        <w:t xml:space="preserve"> </w:t>
      </w:r>
      <w:r w:rsidR="00D91C4B" w:rsidRPr="00FC3567">
        <w:rPr>
          <w:rFonts w:ascii="Calibri" w:hAnsi="Calibri" w:cs="Calibri"/>
        </w:rPr>
        <w:t>Aminosharieh Najafi et al</w:t>
      </w:r>
      <w:r w:rsidR="00FC3567">
        <w:rPr>
          <w:rFonts w:ascii="Calibri" w:hAnsi="Calibri" w:cs="Calibri"/>
        </w:rPr>
        <w:t>.</w:t>
      </w:r>
      <w:r w:rsidR="003B5BC3" w:rsidRPr="00FC3567">
        <w:t xml:space="preserve"> </w:t>
      </w:r>
      <w:r w:rsidR="0028227B" w:rsidRPr="00FC3567">
        <w:fldChar w:fldCharType="begin"/>
      </w:r>
      <w:r w:rsidR="0077058C" w:rsidRPr="00FC3567">
        <w:instrText xml:space="preserve"> ADDIN ZOTERO_ITEM CSL_CITATION {"citationID":"ws3Uh1L5","properties":{"formattedCitation":"[12]","plainCitation":"[12]","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0028227B" w:rsidRPr="00FC3567">
        <w:fldChar w:fldCharType="separate"/>
      </w:r>
      <w:r w:rsidR="0077058C" w:rsidRPr="00FC3567">
        <w:rPr>
          <w:rFonts w:ascii="Calibri" w:hAnsi="Calibri" w:cs="Calibri"/>
        </w:rPr>
        <w:t>[12]</w:t>
      </w:r>
      <w:r w:rsidR="0028227B" w:rsidRPr="00FC3567">
        <w:fldChar w:fldCharType="end"/>
      </w:r>
      <w:r w:rsidR="0028227B" w:rsidRPr="00FC3567">
        <w:t xml:space="preserve"> </w:t>
      </w:r>
      <w:r w:rsidR="002F0DCB" w:rsidRPr="00FC3567">
        <w:t>applied</w:t>
      </w:r>
      <w:r w:rsidR="0028227B" w:rsidRPr="00FC3567">
        <w:t xml:space="preserve"> 8 sensors (4 on the seating cushion and 4 on the back rest)</w:t>
      </w:r>
      <w:r w:rsidR="002F0DCB" w:rsidRPr="00FC3567">
        <w:t xml:space="preserve"> and used EMN algorithm to classify 8 sitting posture</w:t>
      </w:r>
      <w:r w:rsidR="0087341E" w:rsidRPr="00FC3567">
        <w:t xml:space="preserve"> and achieved an accuracy of</w:t>
      </w:r>
      <w:r w:rsidR="002F0DCB" w:rsidRPr="00FC3567">
        <w:t xml:space="preserve"> 91.68%. </w:t>
      </w:r>
      <w:r w:rsidR="0087341E" w:rsidRPr="00FC3567">
        <w:t xml:space="preserve">In addition to this, there was </w:t>
      </w:r>
      <w:r w:rsidR="002F0DCB" w:rsidRPr="00FC3567">
        <w:t xml:space="preserve">a Desktop Graphical User Interface (GUI) application which displayed the senor reading in real-time. </w:t>
      </w:r>
      <w:r w:rsidR="00561326" w:rsidRPr="00FC3567">
        <w:fldChar w:fldCharType="begin"/>
      </w:r>
      <w:r w:rsidR="0077058C" w:rsidRPr="00FC3567">
        <w:instrText xml:space="preserve"> ADDIN ZOTERO_ITEM CSL_CITATION {"citationID":"OZpna5Lz","properties":{"formattedCitation":"[13]","plainCitation":"[13]","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00561326" w:rsidRPr="00FC3567">
        <w:fldChar w:fldCharType="separate"/>
      </w:r>
      <w:r w:rsidR="0077058C" w:rsidRPr="00FC3567">
        <w:rPr>
          <w:rFonts w:ascii="Calibri" w:hAnsi="Calibri" w:cs="Calibri"/>
        </w:rPr>
        <w:t>[13]</w:t>
      </w:r>
      <w:r w:rsidR="00561326" w:rsidRPr="00FC3567">
        <w:fldChar w:fldCharType="end"/>
      </w:r>
      <w:r w:rsidR="009748E9" w:rsidRPr="00FC3567">
        <w:t xml:space="preserve"> add</w:t>
      </w:r>
      <w:r w:rsidR="003A2C88">
        <w:t>ed</w:t>
      </w:r>
      <w:r w:rsidR="009748E9" w:rsidRPr="00FC3567">
        <w:t xml:space="preserve"> 6 sensors</w:t>
      </w:r>
      <w:r w:rsidR="003A2C88">
        <w:t xml:space="preserve"> which was</w:t>
      </w:r>
      <w:r w:rsidR="009748E9">
        <w:t xml:space="preserve"> placed on the seating cushion and</w:t>
      </w:r>
      <w:r w:rsidR="00A978C3">
        <w:t xml:space="preserve"> resulted </w:t>
      </w:r>
      <w:r w:rsidR="00CD0016">
        <w:t xml:space="preserve">in </w:t>
      </w:r>
      <w:r w:rsidR="009F094A">
        <w:t>an</w:t>
      </w:r>
      <w:r w:rsidR="00CD0016">
        <w:t xml:space="preserve"> </w:t>
      </w:r>
      <w:r w:rsidR="00A978C3">
        <w:t xml:space="preserve">81.5% classification accuracy </w:t>
      </w:r>
      <w:r w:rsidR="00315F13">
        <w:t>using SOM</w:t>
      </w:r>
      <w:r w:rsidR="00A978C3" w:rsidRPr="00A978C3">
        <w:t xml:space="preserve"> (ISOM-SPR)</w:t>
      </w:r>
      <w:r w:rsidR="00A978C3">
        <w:t xml:space="preserve"> ML algorithm</w:t>
      </w:r>
      <w:r w:rsidR="009145DE">
        <w:t>.</w:t>
      </w:r>
    </w:p>
    <w:p w14:paraId="28DA7672" w14:textId="1BDEA8ED" w:rsidR="00252899" w:rsidRDefault="00DE1E75" w:rsidP="00252899">
      <w:pPr>
        <w:pStyle w:val="Heading5"/>
      </w:pPr>
      <w:r>
        <w:t>Load Cells</w:t>
      </w:r>
    </w:p>
    <w:p w14:paraId="5E232CF6" w14:textId="0721FE29" w:rsidR="00011706" w:rsidRPr="00E13351" w:rsidRDefault="009C4F94" w:rsidP="00E13351">
      <w:r w:rsidRPr="009C4F94">
        <w:t xml:space="preserve">Load cells are another variation of </w:t>
      </w:r>
      <w:r w:rsidRPr="001572C1">
        <w:t>force sensor which is commonly used to measure monitor sitting postures. Under the hood, it works by converting the mechanical force being applied to it into digital signals which can be read by microcontrollers.</w:t>
      </w:r>
      <w:r w:rsidR="007F7882" w:rsidRPr="001572C1">
        <w:t xml:space="preserve"> </w:t>
      </w:r>
      <w:r w:rsidR="007F7882" w:rsidRPr="001572C1">
        <w:rPr>
          <w:rFonts w:ascii="Calibri" w:hAnsi="Calibri" w:cs="Calibri"/>
        </w:rPr>
        <w:t>Roh et al</w:t>
      </w:r>
      <w:r w:rsidR="001572C1">
        <w:rPr>
          <w:rFonts w:ascii="Calibri" w:hAnsi="Calibri" w:cs="Calibri"/>
        </w:rPr>
        <w:t xml:space="preserve"> in 2018</w:t>
      </w:r>
      <w:r w:rsidR="00F33CF1" w:rsidRPr="001572C1">
        <w:t xml:space="preserve"> </w:t>
      </w:r>
      <w:r w:rsidR="00F33CF1" w:rsidRPr="001572C1">
        <w:fldChar w:fldCharType="begin"/>
      </w:r>
      <w:r w:rsidR="0077058C" w:rsidRPr="001572C1">
        <w:instrText xml:space="preserve"> ADDIN ZOTERO_ITEM CSL_CITATION {"citationID":"9TSoztdo","properties":{"formattedCitation":"[14]","plainCitation":"[14]","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F33CF1" w:rsidRPr="001572C1">
        <w:fldChar w:fldCharType="separate"/>
      </w:r>
      <w:r w:rsidR="0077058C" w:rsidRPr="001572C1">
        <w:rPr>
          <w:rFonts w:ascii="Calibri" w:hAnsi="Calibri" w:cs="Calibri"/>
        </w:rPr>
        <w:t>[14]</w:t>
      </w:r>
      <w:r w:rsidR="00F33CF1" w:rsidRPr="001572C1">
        <w:fldChar w:fldCharType="end"/>
      </w:r>
      <w:r w:rsidR="00666F3E" w:rsidRPr="001572C1">
        <w:t xml:space="preserve"> </w:t>
      </w:r>
      <w:r w:rsidR="002C05AC" w:rsidRPr="001572C1">
        <w:t xml:space="preserve">developed a smart chair by integrating 4 load cell sensors within the </w:t>
      </w:r>
      <w:r w:rsidR="00893B3A" w:rsidRPr="001572C1">
        <w:t>chair sitting cushion</w:t>
      </w:r>
      <w:r w:rsidR="00B10958" w:rsidRPr="001572C1">
        <w:t xml:space="preserve"> to classify 6 sitting postures</w:t>
      </w:r>
      <w:r w:rsidR="00893B3A" w:rsidRPr="001572C1">
        <w:t xml:space="preserve">. </w:t>
      </w:r>
      <w:r w:rsidR="00137DE7" w:rsidRPr="001572C1">
        <w:t xml:space="preserve">An accuracy of 97.94% was achieved using </w:t>
      </w:r>
      <w:r w:rsidR="00E1265D" w:rsidRPr="001572C1">
        <w:t>a SVM (RBF kernel)</w:t>
      </w:r>
      <w:r w:rsidR="0028413B" w:rsidRPr="001572C1">
        <w:t xml:space="preserve"> ML model. </w:t>
      </w:r>
      <w:r w:rsidR="00B63B70" w:rsidRPr="001572C1">
        <w:t>Similarly</w:t>
      </w:r>
      <w:r w:rsidR="006721C3" w:rsidRPr="001572C1">
        <w:t>,</w:t>
      </w:r>
      <w:r w:rsidR="00E1283A" w:rsidRPr="001572C1">
        <w:t xml:space="preserve"> </w:t>
      </w:r>
      <w:r w:rsidR="00E1283A" w:rsidRPr="001572C1">
        <w:rPr>
          <w:rFonts w:ascii="Calibri" w:hAnsi="Calibri" w:cs="Calibri"/>
          <w:szCs w:val="24"/>
        </w:rPr>
        <w:t>Pereira and Plácido Da Silva</w:t>
      </w:r>
      <w:r w:rsidR="0066624A" w:rsidRPr="001572C1">
        <w:rPr>
          <w:rFonts w:ascii="Calibri" w:hAnsi="Calibri" w:cs="Calibri"/>
          <w:szCs w:val="24"/>
        </w:rPr>
        <w:t xml:space="preserve"> in </w:t>
      </w:r>
      <w:r w:rsidR="00E1283A" w:rsidRPr="001572C1">
        <w:rPr>
          <w:rFonts w:ascii="Calibri" w:hAnsi="Calibri" w:cs="Calibri"/>
          <w:szCs w:val="24"/>
        </w:rPr>
        <w:t>2023</w:t>
      </w:r>
      <w:r w:rsidR="00011706" w:rsidRPr="001572C1">
        <w:t xml:space="preserve"> </w:t>
      </w:r>
      <w:r w:rsidR="00011706" w:rsidRPr="001572C1">
        <w:fldChar w:fldCharType="begin"/>
      </w:r>
      <w:r w:rsidR="0077058C" w:rsidRPr="001572C1">
        <w:instrText xml:space="preserve"> ADDIN ZOTERO_ITEM CSL_CITATION {"citationID":"DwxWXqh2","properties":{"formattedCitation":"[15]","plainCitation":"[15]","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00011706" w:rsidRPr="001572C1">
        <w:fldChar w:fldCharType="separate"/>
      </w:r>
      <w:r w:rsidR="0077058C" w:rsidRPr="001572C1">
        <w:rPr>
          <w:rFonts w:ascii="Calibri" w:hAnsi="Calibri" w:cs="Calibri"/>
        </w:rPr>
        <w:t>[15]</w:t>
      </w:r>
      <w:r w:rsidR="00011706" w:rsidRPr="001572C1">
        <w:fldChar w:fldCharType="end"/>
      </w:r>
      <w:r w:rsidR="005C131B">
        <w:t xml:space="preserve"> </w:t>
      </w:r>
      <w:r w:rsidR="006167C1">
        <w:t>distributed</w:t>
      </w:r>
      <w:r w:rsidR="005C131B">
        <w:t xml:space="preserve"> 3 load cells </w:t>
      </w:r>
      <w:r w:rsidR="006167C1">
        <w:t>across the seat’s cushion in order to</w:t>
      </w:r>
      <w:r w:rsidR="005C131B">
        <w:t xml:space="preserve"> classify 8 sitting postures</w:t>
      </w:r>
      <w:r w:rsidR="006167C1">
        <w:t>; overall they</w:t>
      </w:r>
      <w:r w:rsidR="005C131B">
        <w:t xml:space="preserve"> </w:t>
      </w:r>
      <w:r w:rsidR="00B231CF">
        <w:t>w</w:t>
      </w:r>
      <w:r w:rsidR="006167C1">
        <w:t>ere</w:t>
      </w:r>
      <w:r w:rsidR="00B231CF">
        <w:t xml:space="preserve"> able to a classification accuracy of </w:t>
      </w:r>
      <w:r w:rsidR="006721C3">
        <w:t>98.50%.</w:t>
      </w:r>
    </w:p>
    <w:p w14:paraId="559FDC66" w14:textId="3D22C151" w:rsidR="000D429C" w:rsidRDefault="00252899" w:rsidP="002B2849">
      <w:pPr>
        <w:pStyle w:val="Heading5"/>
      </w:pPr>
      <w:r>
        <w:lastRenderedPageBreak/>
        <w:t>T</w:t>
      </w:r>
      <w:r w:rsidRPr="00252899">
        <w:t xml:space="preserve">extile </w:t>
      </w:r>
      <w:r>
        <w:t>P</w:t>
      </w:r>
      <w:r w:rsidRPr="00252899">
        <w:t xml:space="preserve">ressure </w:t>
      </w:r>
      <w:r>
        <w:t>S</w:t>
      </w:r>
      <w:r w:rsidRPr="00252899">
        <w:t>ensor</w:t>
      </w:r>
    </w:p>
    <w:p w14:paraId="065D5914" w14:textId="385D1CB8" w:rsidR="000D429C" w:rsidRDefault="0030601D" w:rsidP="000D2B3B">
      <w:r>
        <w:t>A t</w:t>
      </w:r>
      <w:r w:rsidR="00E56ED8">
        <w:t>extile</w:t>
      </w:r>
      <w:r>
        <w:t>-based</w:t>
      </w:r>
      <w:r w:rsidR="00E56ED8">
        <w:t xml:space="preserve"> </w:t>
      </w:r>
      <w:r>
        <w:t>p</w:t>
      </w:r>
      <w:r w:rsidR="00E56ED8">
        <w:t>ressure sensor</w:t>
      </w:r>
      <w:r>
        <w:t xml:space="preserve"> is </w:t>
      </w:r>
      <w:r w:rsidR="00754114">
        <w:t>normally composed of a</w:t>
      </w:r>
      <w:r w:rsidR="007C376D">
        <w:t xml:space="preserve"> soft</w:t>
      </w:r>
      <w:r w:rsidR="00754114">
        <w:t xml:space="preserve"> fabric material</w:t>
      </w:r>
      <w:r w:rsidR="00954E96">
        <w:t xml:space="preserve">. </w:t>
      </w:r>
      <w:r w:rsidR="00954E96" w:rsidRPr="00954E96">
        <w:t>This sensor consists of a conductive thread pattern placed over a dielectric material that serves as a substrate between the threads.</w:t>
      </w:r>
      <w:r w:rsidR="00BE10D8">
        <w:t xml:space="preserve"> Figure</w:t>
      </w:r>
      <w:r w:rsidR="002C2750">
        <w:t xml:space="preserve"> 4 shows an </w:t>
      </w:r>
      <w:r w:rsidR="00D060FC">
        <w:t>example of</w:t>
      </w:r>
      <w:r w:rsidR="002C2750">
        <w:t xml:space="preserve"> how</w:t>
      </w:r>
      <w:r w:rsidR="00D060FC">
        <w:t xml:space="preserve"> each layer within the</w:t>
      </w:r>
      <w:r w:rsidR="0017499B">
        <w:t xml:space="preserve"> textile pressure</w:t>
      </w:r>
      <w:r w:rsidR="00D060FC">
        <w:t xml:space="preserve"> sensor is structured</w:t>
      </w:r>
      <w:r w:rsidR="00980DE4">
        <w:t>.</w:t>
      </w:r>
    </w:p>
    <w:p w14:paraId="5C44E7C2" w14:textId="7070AA93" w:rsidR="00F81C56" w:rsidRDefault="00F81C56" w:rsidP="00F81C56">
      <w:pPr>
        <w:jc w:val="center"/>
      </w:pPr>
      <w:r>
        <w:rPr>
          <w:noProof/>
        </w:rPr>
        <w:drawing>
          <wp:inline distT="0" distB="0" distL="0" distR="0" wp14:anchorId="27FEF24F" wp14:editId="2AF08F73">
            <wp:extent cx="3501081" cy="1332356"/>
            <wp:effectExtent l="19050" t="19050" r="4445" b="1270"/>
            <wp:docPr id="1892929650" name="Picture 1" descr="Sensors 18 01190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ors 18 01190 g00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508718" cy="1335262"/>
                    </a:xfrm>
                    <a:prstGeom prst="rect">
                      <a:avLst/>
                    </a:prstGeom>
                    <a:noFill/>
                    <a:ln>
                      <a:solidFill>
                        <a:schemeClr val="tx1"/>
                      </a:solidFill>
                    </a:ln>
                  </pic:spPr>
                </pic:pic>
              </a:graphicData>
            </a:graphic>
          </wp:inline>
        </w:drawing>
      </w:r>
    </w:p>
    <w:p w14:paraId="79B75E42" w14:textId="0B35912A" w:rsidR="0043148E" w:rsidRDefault="00BE10D8" w:rsidP="0043148E">
      <w:pPr>
        <w:pStyle w:val="Caption"/>
        <w:jc w:val="center"/>
      </w:pPr>
      <w:bookmarkStart w:id="15" w:name="_Toc152831890"/>
      <w:r>
        <w:t xml:space="preserve">Figure </w:t>
      </w:r>
      <w:fldSimple w:instr=" SEQ Figure \* ARABIC ">
        <w:r w:rsidR="007A29B2">
          <w:rPr>
            <w:noProof/>
          </w:rPr>
          <w:t>4</w:t>
        </w:r>
      </w:fldSimple>
      <w:r>
        <w:t xml:space="preserve"> - Textile Pressure Sensor</w:t>
      </w:r>
      <w:r w:rsidR="0043148E">
        <w:t xml:space="preserve"> composition</w:t>
      </w:r>
      <w:r>
        <w:t xml:space="preserve"> </w:t>
      </w:r>
      <w:r>
        <w:fldChar w:fldCharType="begin"/>
      </w:r>
      <w:r w:rsidR="0077058C">
        <w:instrText xml:space="preserve"> ADDIN ZOTERO_ITEM CSL_CITATION {"citationID":"zPQyJZrz","properties":{"formattedCitation":"[16]","plainCitation":"[16]","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fldChar w:fldCharType="separate"/>
      </w:r>
      <w:bookmarkEnd w:id="15"/>
      <w:r w:rsidR="0077058C" w:rsidRPr="0077058C">
        <w:rPr>
          <w:rFonts w:ascii="Calibri" w:hAnsi="Calibri" w:cs="Calibri"/>
        </w:rPr>
        <w:t>[16]</w:t>
      </w:r>
      <w:r>
        <w:fldChar w:fldCharType="end"/>
      </w:r>
    </w:p>
    <w:p w14:paraId="202D9529" w14:textId="60CF4A34" w:rsidR="0043148E" w:rsidRPr="0043148E" w:rsidRDefault="00E15418" w:rsidP="0043148E">
      <w:r>
        <w:t xml:space="preserve">A few research studies </w:t>
      </w:r>
      <w:r w:rsidR="00EE3138">
        <w:t>were</w:t>
      </w:r>
      <w:r>
        <w:t xml:space="preserve"> found to have u</w:t>
      </w:r>
      <w:r w:rsidR="00EE3138">
        <w:t>sed textile sensors to classify sitting postures. One of which was</w:t>
      </w:r>
      <w:r w:rsidR="000B5E55">
        <w:t xml:space="preserve"> </w:t>
      </w:r>
      <w:r w:rsidR="000B5E55" w:rsidRPr="00FA46E4">
        <w:rPr>
          <w:rFonts w:ascii="Calibri" w:hAnsi="Calibri" w:cs="Calibri"/>
        </w:rPr>
        <w:t>Kim et al</w:t>
      </w:r>
      <w:r w:rsidR="00EE3138">
        <w:t xml:space="preserve"> </w:t>
      </w:r>
      <w:r w:rsidR="00273DA8">
        <w:fldChar w:fldCharType="begin"/>
      </w:r>
      <w:r w:rsidR="0077058C">
        <w:instrText xml:space="preserve"> ADDIN ZOTERO_ITEM CSL_CITATION {"citationID":"wIdF808z","properties":{"formattedCitation":"[17]","plainCitation":"[17]","noteIndex":0},"citationItems":[{"id":101,"uris":["http://zotero.org/groups/5004747/items/C5HBKWW8"],"itemData":{"id":10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273DA8">
        <w:fldChar w:fldCharType="separate"/>
      </w:r>
      <w:r w:rsidR="0077058C" w:rsidRPr="0077058C">
        <w:rPr>
          <w:rFonts w:ascii="Calibri" w:hAnsi="Calibri" w:cs="Calibri"/>
        </w:rPr>
        <w:t>[17]</w:t>
      </w:r>
      <w:r w:rsidR="00273DA8">
        <w:fldChar w:fldCharType="end"/>
      </w:r>
      <w:r w:rsidR="001D162C">
        <w:t>,</w:t>
      </w:r>
      <w:r w:rsidR="00273DA8">
        <w:t xml:space="preserve"> who </w:t>
      </w:r>
      <w:r w:rsidR="0084524A">
        <w:t>developed a</w:t>
      </w:r>
      <w:r w:rsidR="00273DA8">
        <w:t xml:space="preserve"> washable </w:t>
      </w:r>
      <w:r w:rsidR="001C75C2">
        <w:t xml:space="preserve">textile pressure sensor </w:t>
      </w:r>
      <w:r w:rsidR="007C3F82">
        <w:t>and incorporated it into their chair system</w:t>
      </w:r>
      <w:r w:rsidR="008B6485">
        <w:t xml:space="preserve"> to classify 7 sitting posture using a decision algorithm</w:t>
      </w:r>
      <w:r w:rsidR="007C3F82">
        <w:t xml:space="preserve">. </w:t>
      </w:r>
      <w:r w:rsidR="000B5E55">
        <w:t xml:space="preserve">Another study </w:t>
      </w:r>
      <w:r w:rsidR="00001819">
        <w:t xml:space="preserve">proposed a </w:t>
      </w:r>
      <w:r w:rsidR="002222D7">
        <w:t>“eC</w:t>
      </w:r>
      <w:r w:rsidR="00001819">
        <w:t>ushion</w:t>
      </w:r>
      <w:r w:rsidR="002222D7">
        <w:t>” device</w:t>
      </w:r>
      <w:r w:rsidR="00001819">
        <w:t xml:space="preserve"> which </w:t>
      </w:r>
      <w:r w:rsidR="00156B10">
        <w:t>is made up of a t</w:t>
      </w:r>
      <w:r w:rsidR="00001819">
        <w:t xml:space="preserve">extile pressure array </w:t>
      </w:r>
      <w:r w:rsidR="00156B10">
        <w:t xml:space="preserve">sensor that is capable of </w:t>
      </w:r>
      <w:r w:rsidR="00C11283">
        <w:t>detect 7 different sitting postures</w:t>
      </w:r>
      <w:r w:rsidR="00156B10">
        <w:t xml:space="preserve"> at 85</w:t>
      </w:r>
      <w:r w:rsidR="00C11283">
        <w:t>.</w:t>
      </w:r>
      <w:r w:rsidR="00156B10">
        <w:t>9% accuracy</w:t>
      </w:r>
      <w:r w:rsidR="000B5E55">
        <w:t xml:space="preserve"> </w:t>
      </w:r>
      <w:r w:rsidR="000B5E55">
        <w:fldChar w:fldCharType="begin"/>
      </w:r>
      <w:r w:rsidR="0077058C">
        <w:instrText xml:space="preserve"> ADDIN ZOTERO_ITEM CSL_CITATION {"citationID":"aPspovHi","properties":{"formattedCitation":"[18]","plainCitation":"[18]","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0B5E55">
        <w:fldChar w:fldCharType="separate"/>
      </w:r>
      <w:r w:rsidR="0077058C" w:rsidRPr="0077058C">
        <w:rPr>
          <w:rFonts w:ascii="Calibri" w:hAnsi="Calibri" w:cs="Calibri"/>
        </w:rPr>
        <w:t>[18]</w:t>
      </w:r>
      <w:r w:rsidR="000B5E55">
        <w:fldChar w:fldCharType="end"/>
      </w:r>
      <w:r w:rsidR="00156B10">
        <w:t>.</w:t>
      </w:r>
      <w:r w:rsidR="00465493">
        <w:t xml:space="preserve"> </w:t>
      </w:r>
      <w:r w:rsidR="00465493" w:rsidRPr="00FC3567">
        <w:t>Additionally,</w:t>
      </w:r>
      <w:r w:rsidR="00063C3D" w:rsidRPr="00FC3567">
        <w:t xml:space="preserve"> </w:t>
      </w:r>
      <w:r w:rsidR="00063C3D" w:rsidRPr="00FC3567">
        <w:rPr>
          <w:rFonts w:ascii="Calibri" w:hAnsi="Calibri" w:cs="Calibri"/>
          <w:szCs w:val="24"/>
        </w:rPr>
        <w:t>Martínez-Estrada et al</w:t>
      </w:r>
      <w:r w:rsidR="00156B10" w:rsidRPr="00FC3567">
        <w:t xml:space="preserve"> </w:t>
      </w:r>
      <w:r w:rsidR="00B479A4" w:rsidRPr="00FC3567">
        <w:fldChar w:fldCharType="begin"/>
      </w:r>
      <w:r w:rsidR="0077058C" w:rsidRPr="00FC3567">
        <w:instrText xml:space="preserve"> ADDIN ZOTERO_ITEM CSL_CITATION {"citationID":"3mcvADfZ","properties":{"formattedCitation":"[19]","plainCitation":"[19]","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B479A4" w:rsidRPr="00FC3567">
        <w:fldChar w:fldCharType="separate"/>
      </w:r>
      <w:r w:rsidR="0077058C" w:rsidRPr="00FC3567">
        <w:rPr>
          <w:rFonts w:ascii="Calibri" w:hAnsi="Calibri" w:cs="Calibri"/>
        </w:rPr>
        <w:t>[19]</w:t>
      </w:r>
      <w:r w:rsidR="00B479A4" w:rsidRPr="00FC3567">
        <w:fldChar w:fldCharType="end"/>
      </w:r>
      <w:r w:rsidR="00E9650B" w:rsidRPr="00FC3567">
        <w:t xml:space="preserve"> </w:t>
      </w:r>
      <w:r w:rsidR="00063C3D" w:rsidRPr="00FC3567">
        <w:t>also</w:t>
      </w:r>
      <w:r w:rsidR="00E9650B" w:rsidRPr="00FC3567">
        <w:t xml:space="preserve"> developed something similar</w:t>
      </w:r>
      <w:r w:rsidR="00D25823" w:rsidRPr="00FC3567">
        <w:t xml:space="preserve"> </w:t>
      </w:r>
      <w:r w:rsidR="008463D5" w:rsidRPr="00FC3567">
        <w:t>by using 10 presence textile capacitive sensor (embroidered) sensors</w:t>
      </w:r>
      <w:r w:rsidR="008463D5">
        <w:t>.</w:t>
      </w:r>
    </w:p>
    <w:p w14:paraId="5FE60F7C" w14:textId="58C598C3" w:rsidR="002D1077" w:rsidRDefault="000C1840" w:rsidP="002D6B7E">
      <w:pPr>
        <w:pStyle w:val="Heading3"/>
      </w:pPr>
      <w:bookmarkStart w:id="16" w:name="_Toc153766558"/>
      <w:r>
        <w:t>Sensing Chair using Flex Sensors</w:t>
      </w:r>
      <w:bookmarkEnd w:id="16"/>
    </w:p>
    <w:p w14:paraId="1A11D775" w14:textId="4421E7A3" w:rsidR="003E796A" w:rsidRDefault="00955E88" w:rsidP="00955E88">
      <w:r>
        <w:t xml:space="preserve">Flex sensors are another </w:t>
      </w:r>
      <w:r w:rsidR="000D16F5">
        <w:t xml:space="preserve">variation of sensors that is being used by various studies to classify different sitting postures. </w:t>
      </w:r>
      <w:r w:rsidR="00871AD9">
        <w:t xml:space="preserve">A flex </w:t>
      </w:r>
      <w:r w:rsidR="00981E66">
        <w:t xml:space="preserve">sensor, also known as a bend sensor </w:t>
      </w:r>
      <w:r w:rsidR="00736FF4">
        <w:t xml:space="preserve">works by measuring the </w:t>
      </w:r>
      <w:r w:rsidR="00344E72">
        <w:t>degree of displacement resulting from the bending action being applied to the sensor</w:t>
      </w:r>
      <w:r w:rsidR="0088679A">
        <w:t xml:space="preserve"> </w:t>
      </w:r>
      <w:r w:rsidR="0088679A">
        <w:fldChar w:fldCharType="begin"/>
      </w:r>
      <w:r w:rsidR="0077058C">
        <w:instrText xml:space="preserve"> ADDIN ZOTERO_ITEM CSL_CITATION {"citationID":"bNu43mro","properties":{"formattedCitation":"[20]","plainCitation":"[20]","noteIndex":0},"citationItems":[{"id":252,"uris":["http://zotero.org/users/11398818/items/MMKV59DG"],"itemData":{"id":252,"type":"article-journal","abstract":"Flex sensor has multiple applications like most\nsensors. Even though it is widely used as a goniometer in\nrehabilitation research, its applications can be seen in\ndifferent fields like, human machine interfaces, geology and\nmusical instruments. In each application, the sensor identifies\nthe flexure in terms of varying resistance that can be recorded\ndigitally and the data is then used differently depending on\napplication. With the advent of goniometer glove, measuring\njoint movements in rehabilitation research was simplified,\nwhich was earlier measured by mechanical goniometers.\nLater these gloves were used as human machine interfaces\n(HMI). Another type of HMI input device called a shape tape\nhas been created to replicate shapes of real objects into CAD\nenvironment. In geology, the sensor was used to identify\nlandslides remotely. Also flex sensor is used in creating a\nmusical instrument that can be played by deforming and\nbending the instrument, to encourage experimentation to\ncreate interesting musical effects. Apart from these existing\napplications, this paper proposes another application to use\nthe sensor to identify the dents on sheet metal panels, by\nrecording flexure in two dimensions across the sheet.","container-title":"International Journal of Emerging Technology and Advanced Engineering","issue":"7","page":"97-100","title":"A Review on Applications of Flex Sensors","volume":"7","author":[{"family":"Sreejan","given":"Alapati"},{"family":"Narayan","given":"Yeole Shivraj"}],"issued":{"date-parts":[["2017"]]}}}],"schema":"https://github.com/citation-style-language/schema/raw/master/csl-citation.json"} </w:instrText>
      </w:r>
      <w:r w:rsidR="0088679A">
        <w:fldChar w:fldCharType="separate"/>
      </w:r>
      <w:r w:rsidR="0077058C" w:rsidRPr="0077058C">
        <w:rPr>
          <w:rFonts w:ascii="Calibri" w:hAnsi="Calibri" w:cs="Calibri"/>
        </w:rPr>
        <w:t>[20]</w:t>
      </w:r>
      <w:r w:rsidR="0088679A">
        <w:fldChar w:fldCharType="end"/>
      </w:r>
      <w:r w:rsidR="00344E72">
        <w:t>.</w:t>
      </w:r>
      <w:r w:rsidR="007620F7">
        <w:t xml:space="preserve"> </w:t>
      </w:r>
    </w:p>
    <w:p w14:paraId="5A21EA1E" w14:textId="6C132222" w:rsidR="00955E88" w:rsidRPr="00955E88" w:rsidRDefault="003E796A" w:rsidP="00955E88">
      <w:r>
        <w:t>It was seen that the</w:t>
      </w:r>
      <w:r w:rsidR="009C3956">
        <w:t xml:space="preserve"> primary use </w:t>
      </w:r>
      <w:r w:rsidR="007B1DB4">
        <w:t xml:space="preserve">of flex </w:t>
      </w:r>
      <w:r w:rsidR="009C3956">
        <w:t>sensors</w:t>
      </w:r>
      <w:r w:rsidR="007B1DB4">
        <w:t xml:space="preserve"> in the classification of sitting postures is not a </w:t>
      </w:r>
      <w:r w:rsidR="009C3956">
        <w:t xml:space="preserve">widely popular approach </w:t>
      </w:r>
      <w:r w:rsidR="00BC5192">
        <w:t>among</w:t>
      </w:r>
      <w:r w:rsidR="009C3956">
        <w:t xml:space="preserve"> various studies.</w:t>
      </w:r>
      <w:r w:rsidR="0055343A">
        <w:t xml:space="preserve"> </w:t>
      </w:r>
      <w:r w:rsidR="0055343A" w:rsidRPr="00FC3567">
        <w:t xml:space="preserve">Overall, there were only 2 studies identified that </w:t>
      </w:r>
      <w:r w:rsidR="00121128" w:rsidRPr="00FC3567">
        <w:t>utilized this method for sitting posture detection.</w:t>
      </w:r>
      <w:r w:rsidR="00F3164B" w:rsidRPr="00FC3567">
        <w:t xml:space="preserve"> The first was </w:t>
      </w:r>
      <w:r w:rsidR="007E0F5B" w:rsidRPr="00FC3567">
        <w:t>by</w:t>
      </w:r>
      <w:r w:rsidR="009C3956" w:rsidRPr="00FC3567">
        <w:t xml:space="preserve"> </w:t>
      </w:r>
      <w:r w:rsidR="00BE29D6" w:rsidRPr="00FC3567">
        <w:rPr>
          <w:rFonts w:ascii="Calibri" w:hAnsi="Calibri" w:cs="Calibri"/>
        </w:rPr>
        <w:t>Hu et al</w:t>
      </w:r>
      <w:r w:rsidR="00BE29D6" w:rsidRPr="00FC3567">
        <w:t xml:space="preserve"> </w:t>
      </w:r>
      <w:r w:rsidR="00511666" w:rsidRPr="00FC3567">
        <w:fldChar w:fldCharType="begin"/>
      </w:r>
      <w:r w:rsidR="0077058C" w:rsidRPr="00FC3567">
        <w:instrText xml:space="preserve"> ADDIN ZOTERO_ITEM CSL_CITATION {"citationID":"lyaFn8Qs","properties":{"formattedCitation":"[21]","plainCitation":"[21]","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locator":"202"}],"schema":"https://github.com/citation-style-language/schema/raw/master/csl-citation.json"} </w:instrText>
      </w:r>
      <w:r w:rsidR="00511666" w:rsidRPr="00FC3567">
        <w:fldChar w:fldCharType="separate"/>
      </w:r>
      <w:r w:rsidR="0077058C" w:rsidRPr="00FC3567">
        <w:rPr>
          <w:rFonts w:ascii="Calibri" w:hAnsi="Calibri" w:cs="Calibri"/>
        </w:rPr>
        <w:t>[21]</w:t>
      </w:r>
      <w:r w:rsidR="00511666" w:rsidRPr="00FC3567">
        <w:fldChar w:fldCharType="end"/>
      </w:r>
      <w:r w:rsidR="00511666" w:rsidRPr="00FC3567">
        <w:t xml:space="preserve"> </w:t>
      </w:r>
      <w:r w:rsidR="007E0F5B" w:rsidRPr="00FC3567">
        <w:t xml:space="preserve">who </w:t>
      </w:r>
      <w:r w:rsidR="00D12198" w:rsidRPr="00FC3567">
        <w:t>developed</w:t>
      </w:r>
      <w:r w:rsidR="00511666" w:rsidRPr="00FC3567">
        <w:t xml:space="preserve"> a smart sensing chai</w:t>
      </w:r>
      <w:r w:rsidR="00D12198" w:rsidRPr="00FC3567">
        <w:t xml:space="preserve">r using 6 flex sensors and a </w:t>
      </w:r>
      <w:r w:rsidR="00CF211B" w:rsidRPr="00FC3567">
        <w:t>2-layer Artificial neural network</w:t>
      </w:r>
      <w:r w:rsidR="00D12198" w:rsidRPr="00FC3567">
        <w:t xml:space="preserve"> </w:t>
      </w:r>
      <w:r w:rsidR="00CF211B" w:rsidRPr="00FC3567">
        <w:t>(</w:t>
      </w:r>
      <w:r w:rsidR="00D12198" w:rsidRPr="00FC3567">
        <w:t>ANN</w:t>
      </w:r>
      <w:r w:rsidR="00CF211B" w:rsidRPr="00FC3567">
        <w:t xml:space="preserve">) </w:t>
      </w:r>
      <w:r w:rsidR="007E0F5B" w:rsidRPr="00FC3567">
        <w:t>for</w:t>
      </w:r>
      <w:r w:rsidR="007E0F5B">
        <w:t xml:space="preserve"> detecting</w:t>
      </w:r>
      <w:r w:rsidR="00CF211B">
        <w:t xml:space="preserve"> </w:t>
      </w:r>
      <w:r w:rsidR="009529A5">
        <w:t>7 sitting postures and achieved an accuracy of 97.43%.</w:t>
      </w:r>
      <w:r w:rsidR="009145DE">
        <w:t xml:space="preserve"> The second was by </w:t>
      </w:r>
      <w:r w:rsidR="009145DE">
        <w:fldChar w:fldCharType="begin"/>
      </w:r>
      <w:r w:rsidR="0077058C">
        <w:instrText xml:space="preserve"> ADDIN ZOTERO_ITEM CSL_CITATION {"citationID":"vxYUtORA","properties":{"formattedCitation":"[22]","plainCitation":"[22]","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009145DE">
        <w:fldChar w:fldCharType="separate"/>
      </w:r>
      <w:r w:rsidR="0077058C" w:rsidRPr="0077058C">
        <w:rPr>
          <w:rFonts w:ascii="Calibri" w:hAnsi="Calibri" w:cs="Calibri"/>
        </w:rPr>
        <w:t>[22]</w:t>
      </w:r>
      <w:r w:rsidR="009145DE">
        <w:fldChar w:fldCharType="end"/>
      </w:r>
      <w:r w:rsidR="009C5C7F">
        <w:t xml:space="preserve"> which also developed a similar system</w:t>
      </w:r>
      <w:r w:rsidR="004B6018">
        <w:t xml:space="preserve"> without the use of an ML model which aimed at detecting 7 different sitting postures</w:t>
      </w:r>
      <w:r w:rsidR="009C5C7F">
        <w:t xml:space="preserve">. </w:t>
      </w:r>
    </w:p>
    <w:p w14:paraId="69377176" w14:textId="26AFE696" w:rsidR="00955E88" w:rsidRDefault="00955E88" w:rsidP="00955E88">
      <w:pPr>
        <w:jc w:val="center"/>
      </w:pPr>
      <w:r>
        <w:rPr>
          <w:noProof/>
        </w:rPr>
        <w:drawing>
          <wp:inline distT="0" distB="0" distL="0" distR="0" wp14:anchorId="58893EB4" wp14:editId="150D7816">
            <wp:extent cx="2090550" cy="2090550"/>
            <wp:effectExtent l="19050" t="19050" r="5080" b="5080"/>
            <wp:docPr id="1600238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08126" cy="2108126"/>
                    </a:xfrm>
                    <a:prstGeom prst="rect">
                      <a:avLst/>
                    </a:prstGeom>
                    <a:noFill/>
                    <a:ln>
                      <a:solidFill>
                        <a:schemeClr val="tx1"/>
                      </a:solidFill>
                    </a:ln>
                  </pic:spPr>
                </pic:pic>
              </a:graphicData>
            </a:graphic>
          </wp:inline>
        </w:drawing>
      </w:r>
    </w:p>
    <w:p w14:paraId="58724645" w14:textId="44E2DE6F" w:rsidR="00955E88" w:rsidRPr="00955E88" w:rsidRDefault="00955E88" w:rsidP="009F22C2">
      <w:pPr>
        <w:pStyle w:val="Caption"/>
        <w:jc w:val="center"/>
      </w:pPr>
      <w:bookmarkStart w:id="17" w:name="_Toc152831891"/>
      <w:r>
        <w:t xml:space="preserve">Figure </w:t>
      </w:r>
      <w:fldSimple w:instr=" SEQ Figure \* ARABIC ">
        <w:r w:rsidR="007A29B2">
          <w:rPr>
            <w:noProof/>
          </w:rPr>
          <w:t>5</w:t>
        </w:r>
      </w:fldSimple>
      <w:r>
        <w:t xml:space="preserve"> - Flex Sensor</w:t>
      </w:r>
      <w:bookmarkEnd w:id="17"/>
    </w:p>
    <w:p w14:paraId="43F24E69" w14:textId="2126389E" w:rsidR="00035435" w:rsidRDefault="00035435" w:rsidP="00035435">
      <w:pPr>
        <w:pStyle w:val="Heading3"/>
      </w:pPr>
      <w:bookmarkStart w:id="18" w:name="_Toc153766559"/>
      <w:r>
        <w:lastRenderedPageBreak/>
        <w:t>Sensing Chair using Mixed Sensors</w:t>
      </w:r>
      <w:bookmarkEnd w:id="18"/>
    </w:p>
    <w:p w14:paraId="6D9FEA70" w14:textId="5F0339AD" w:rsidR="0060220C" w:rsidRDefault="0060220C" w:rsidP="00035435">
      <w:r>
        <w:t xml:space="preserve">While most studies utilize a singular type of sensor for posture detection, there are </w:t>
      </w:r>
      <w:r w:rsidR="00C4277D">
        <w:t xml:space="preserve">a </w:t>
      </w:r>
      <w:r w:rsidR="00D65A53">
        <w:t>selected few study</w:t>
      </w:r>
      <w:r w:rsidR="000C6F45">
        <w:t xml:space="preserve"> </w:t>
      </w:r>
      <w:r>
        <w:t xml:space="preserve">that </w:t>
      </w:r>
      <w:r w:rsidR="00C4277D">
        <w:t>involved</w:t>
      </w:r>
      <w:r w:rsidR="008029C9">
        <w:t xml:space="preserve"> more than one type of sensor</w:t>
      </w:r>
      <w:r w:rsidR="00C4277D">
        <w:t xml:space="preserve"> into their </w:t>
      </w:r>
      <w:r w:rsidR="000C6F45">
        <w:t xml:space="preserve">proposed smart chair </w:t>
      </w:r>
      <w:r w:rsidR="00C4277D">
        <w:t xml:space="preserve">system. </w:t>
      </w:r>
      <w:r w:rsidR="004B6640">
        <w:t>With this method,</w:t>
      </w:r>
      <w:r w:rsidR="00BF6C65">
        <w:t xml:space="preserve"> the different</w:t>
      </w:r>
      <w:r w:rsidR="004B6640">
        <w:t xml:space="preserve"> </w:t>
      </w:r>
      <w:r w:rsidR="00D65A53">
        <w:t xml:space="preserve">sensors </w:t>
      </w:r>
      <w:r w:rsidR="004B6640">
        <w:t>would</w:t>
      </w:r>
      <w:r w:rsidR="00BF6C65">
        <w:t xml:space="preserve"> theoretically </w:t>
      </w:r>
      <w:r w:rsidR="004B6640">
        <w:t xml:space="preserve">work hand in hand to achieve the </w:t>
      </w:r>
      <w:r w:rsidR="00164E39">
        <w:t>best classification</w:t>
      </w:r>
      <w:r w:rsidR="00BF6C65">
        <w:t xml:space="preserve"> outcome. </w:t>
      </w:r>
      <w:r w:rsidR="00164E39">
        <w:t xml:space="preserve"> </w:t>
      </w:r>
    </w:p>
    <w:p w14:paraId="1197F610" w14:textId="2E94237A" w:rsidR="00035435" w:rsidRDefault="00BC0566" w:rsidP="00035435">
      <w:r w:rsidRPr="00FA46E4">
        <w:rPr>
          <w:rFonts w:ascii="Calibri" w:hAnsi="Calibri" w:cs="Calibri"/>
        </w:rPr>
        <w:t>Jeong and Park</w:t>
      </w:r>
      <w:r>
        <w:t xml:space="preserve"> </w:t>
      </w:r>
      <w:r w:rsidR="005E37F9">
        <w:fldChar w:fldCharType="begin"/>
      </w:r>
      <w:r w:rsidR="0077058C">
        <w:instrText xml:space="preserve"> ADDIN ZOTERO_ITEM CSL_CITATION {"citationID":"Xz0wma4X","properties":{"formattedCitation":"[23]","plainCitation":"[23]","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005E37F9">
        <w:fldChar w:fldCharType="separate"/>
      </w:r>
      <w:r w:rsidR="0077058C" w:rsidRPr="0077058C">
        <w:rPr>
          <w:rFonts w:ascii="Calibri" w:hAnsi="Calibri" w:cs="Calibri"/>
        </w:rPr>
        <w:t>[23]</w:t>
      </w:r>
      <w:r w:rsidR="005E37F9">
        <w:fldChar w:fldCharType="end"/>
      </w:r>
      <w:r w:rsidR="000702EA">
        <w:t xml:space="preserve"> utilized 6 pressure sensors </w:t>
      </w:r>
      <w:r w:rsidR="00A3116A">
        <w:t xml:space="preserve">(placed on the seating cushion) </w:t>
      </w:r>
      <w:r w:rsidR="000702EA">
        <w:t xml:space="preserve">along with 6 </w:t>
      </w:r>
      <w:r w:rsidR="00027A10" w:rsidRPr="00027A10">
        <w:t>Infrared Reflective Distance Sensors</w:t>
      </w:r>
      <w:r w:rsidR="00A3116A">
        <w:t xml:space="preserve"> (placed on the back rest)</w:t>
      </w:r>
      <w:r w:rsidR="00193C2F">
        <w:t>. U</w:t>
      </w:r>
      <w:r w:rsidR="000252DF">
        <w:t xml:space="preserve">sing the K-Nearest Network (KNN), they were able to </w:t>
      </w:r>
      <w:r w:rsidR="004A4425">
        <w:t xml:space="preserve">classify </w:t>
      </w:r>
      <w:r w:rsidR="00352261">
        <w:t>11 different sitting posture</w:t>
      </w:r>
      <w:r w:rsidR="004A4425">
        <w:t>s</w:t>
      </w:r>
      <w:r w:rsidR="00352261">
        <w:t xml:space="preserve"> </w:t>
      </w:r>
      <w:r w:rsidR="004A4425">
        <w:t>while</w:t>
      </w:r>
      <w:r w:rsidR="00352261">
        <w:t xml:space="preserve"> a</w:t>
      </w:r>
      <w:r w:rsidR="004A4425">
        <w:t>chieving an</w:t>
      </w:r>
      <w:r w:rsidR="00352261">
        <w:t xml:space="preserve"> </w:t>
      </w:r>
      <w:r w:rsidR="004A4425">
        <w:t>a</w:t>
      </w:r>
      <w:r w:rsidR="00352261">
        <w:t>ccuracy</w:t>
      </w:r>
      <w:r w:rsidR="004A4425">
        <w:t xml:space="preserve"> of 92%</w:t>
      </w:r>
      <w:r w:rsidR="00352261">
        <w:t xml:space="preserve">. </w:t>
      </w:r>
      <w:r w:rsidR="003A1B35">
        <w:t xml:space="preserve">This study also highlighted one of the main limitations seen </w:t>
      </w:r>
      <w:r w:rsidR="003A1B35" w:rsidRPr="00D83583">
        <w:t>w</w:t>
      </w:r>
      <w:r w:rsidR="00F24C7E" w:rsidRPr="00D83583">
        <w:t xml:space="preserve">ith other smart sensing </w:t>
      </w:r>
      <w:r w:rsidR="00ED192E" w:rsidRPr="00D83583">
        <w:t>systems</w:t>
      </w:r>
      <w:r w:rsidR="009F094A" w:rsidRPr="00D83583">
        <w:t xml:space="preserve">. </w:t>
      </w:r>
      <w:r w:rsidR="002A7395" w:rsidRPr="00D83583">
        <w:t>It was stated that t</w:t>
      </w:r>
      <w:r w:rsidR="009F094A" w:rsidRPr="00D83583">
        <w:t>he</w:t>
      </w:r>
      <w:r w:rsidR="002A7395" w:rsidRPr="00D83583">
        <w:t xml:space="preserve"> main</w:t>
      </w:r>
      <w:r w:rsidR="009F094A" w:rsidRPr="00D83583">
        <w:t xml:space="preserve"> limitation of entirely</w:t>
      </w:r>
      <w:r w:rsidR="00AB213F" w:rsidRPr="00D83583">
        <w:t xml:space="preserve"> </w:t>
      </w:r>
      <w:r w:rsidR="009F094A" w:rsidRPr="00D83583">
        <w:t xml:space="preserve">relying </w:t>
      </w:r>
      <w:r w:rsidR="00130A48" w:rsidRPr="00D83583">
        <w:t>on</w:t>
      </w:r>
      <w:r w:rsidR="00AB213F" w:rsidRPr="00D83583">
        <w:t xml:space="preserve"> pressure sensors is that the angle of </w:t>
      </w:r>
      <w:r w:rsidR="009F094A" w:rsidRPr="00D83583">
        <w:t xml:space="preserve">spinal </w:t>
      </w:r>
      <w:r w:rsidR="00AB213F" w:rsidRPr="00D83583">
        <w:t>trunk rotation can</w:t>
      </w:r>
      <w:r w:rsidR="00130A48" w:rsidRPr="00D83583">
        <w:t>’t</w:t>
      </w:r>
      <w:r w:rsidR="00AB213F" w:rsidRPr="00D83583">
        <w:t xml:space="preserve"> be detecte</w:t>
      </w:r>
      <w:r w:rsidR="00130A48" w:rsidRPr="00D83583">
        <w:t>d</w:t>
      </w:r>
      <w:r w:rsidR="001633AE" w:rsidRPr="00D83583">
        <w:t>, which is an important aspect of a sitting posture</w:t>
      </w:r>
      <w:r w:rsidR="00AB213F" w:rsidRPr="00D83583">
        <w:t>.</w:t>
      </w:r>
      <w:r w:rsidR="00C130D8" w:rsidRPr="00D83583">
        <w:t xml:space="preserve"> </w:t>
      </w:r>
      <w:r w:rsidR="00C959E7" w:rsidRPr="00D83583">
        <w:rPr>
          <w:rFonts w:ascii="Calibri" w:hAnsi="Calibri" w:cs="Calibri"/>
        </w:rPr>
        <w:t>Ma et al</w:t>
      </w:r>
      <w:r w:rsidR="00C959E7" w:rsidRPr="00D83583">
        <w:t xml:space="preserve">  in 2020 </w:t>
      </w:r>
      <w:r w:rsidR="002F7F77" w:rsidRPr="00D83583">
        <w:fldChar w:fldCharType="begin"/>
      </w:r>
      <w:r w:rsidR="0077058C" w:rsidRPr="00D83583">
        <w:instrText xml:space="preserve"> ADDIN ZOTERO_ITEM CSL_CITATION {"citationID":"OWjChvHM","properties":{"formattedCitation":"[24]","plainCitation":"[24]","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2F7F77" w:rsidRPr="00D83583">
        <w:fldChar w:fldCharType="separate"/>
      </w:r>
      <w:r w:rsidR="0077058C" w:rsidRPr="00D83583">
        <w:rPr>
          <w:rFonts w:ascii="Calibri" w:hAnsi="Calibri" w:cs="Calibri"/>
        </w:rPr>
        <w:t>[24]</w:t>
      </w:r>
      <w:r w:rsidR="002F7F77" w:rsidRPr="00D83583">
        <w:fldChar w:fldCharType="end"/>
      </w:r>
      <w:r w:rsidR="002F7F77" w:rsidRPr="00D83583">
        <w:t xml:space="preserve"> </w:t>
      </w:r>
      <w:r w:rsidR="00641E6F" w:rsidRPr="00D83583">
        <w:t xml:space="preserve">developed a </w:t>
      </w:r>
      <w:r w:rsidR="00B434C9" w:rsidRPr="00D83583">
        <w:t xml:space="preserve">smart seating cushion </w:t>
      </w:r>
      <w:r w:rsidR="00A2457E" w:rsidRPr="00D83583">
        <w:t>which</w:t>
      </w:r>
      <w:r w:rsidR="00B434C9" w:rsidRPr="00D83583">
        <w:t xml:space="preserve"> employed the use</w:t>
      </w:r>
      <w:r w:rsidR="00A2457E" w:rsidRPr="00D83583">
        <w:t xml:space="preserve"> 6 FSR sensors</w:t>
      </w:r>
      <w:r w:rsidR="00C47BF3" w:rsidRPr="00D83583">
        <w:t xml:space="preserve"> for detecting different sitting postures</w:t>
      </w:r>
      <w:r w:rsidR="00A2457E" w:rsidRPr="00D83583">
        <w:t xml:space="preserve"> and </w:t>
      </w:r>
      <w:r w:rsidR="00CA0993" w:rsidRPr="00D83583">
        <w:t>an Inertial measurement unit (IMU) sensor</w:t>
      </w:r>
      <w:r w:rsidR="00C47BF3" w:rsidRPr="00D83583">
        <w:t xml:space="preserve"> to monitor user activity.</w:t>
      </w:r>
      <w:r w:rsidR="00C47BF3">
        <w:t xml:space="preserve"> </w:t>
      </w:r>
    </w:p>
    <w:p w14:paraId="53883FDE" w14:textId="77777777" w:rsidR="000424AA" w:rsidRDefault="000424AA" w:rsidP="000424AA">
      <w:pPr>
        <w:pStyle w:val="Heading3"/>
      </w:pPr>
      <w:bookmarkStart w:id="19" w:name="_Toc153766560"/>
      <w:r>
        <w:t>Smart Sensing Chairs using Computer Vision Systems</w:t>
      </w:r>
      <w:bookmarkEnd w:id="19"/>
    </w:p>
    <w:p w14:paraId="2A9C42E5" w14:textId="4EAEB397" w:rsidR="00721FFE" w:rsidRPr="00721FFE" w:rsidRDefault="00721FFE" w:rsidP="00721FFE">
      <w:r>
        <w:t xml:space="preserve">Quite </w:t>
      </w:r>
      <w:r w:rsidR="007A29B2">
        <w:t>a few</w:t>
      </w:r>
      <w:r>
        <w:t xml:space="preserve"> research papers have </w:t>
      </w:r>
      <w:r w:rsidR="007A29B2">
        <w:t>investigated</w:t>
      </w:r>
      <w:r>
        <w:t xml:space="preserve"> the </w:t>
      </w:r>
      <w:r w:rsidR="008411D8">
        <w:t>application of computer vision systems in the detection of improper si</w:t>
      </w:r>
      <w:r w:rsidR="007A29B2">
        <w:t>t</w:t>
      </w:r>
      <w:r w:rsidR="008411D8">
        <w:t>ting postures. This approach involves the utilization of a digital camera actively positioned directly on the subjects</w:t>
      </w:r>
      <w:r w:rsidR="007A29B2">
        <w:t xml:space="preserve">. By employing the use of computer vision algorithms, it </w:t>
      </w:r>
      <w:r w:rsidR="00C959E7">
        <w:t>can analyze</w:t>
      </w:r>
      <w:r w:rsidR="007A29B2">
        <w:t xml:space="preserve"> each video frame to determine the sitting posture in real-time. </w:t>
      </w:r>
    </w:p>
    <w:p w14:paraId="3F9CB269" w14:textId="7D39B4E3" w:rsidR="00DB0218" w:rsidRDefault="00DB0218" w:rsidP="00DB0218">
      <w:pPr>
        <w:pStyle w:val="Heading3"/>
      </w:pPr>
      <w:bookmarkStart w:id="20" w:name="_Toc153766561"/>
      <w:r>
        <w:t>Sitting Posture Classification</w:t>
      </w:r>
      <w:bookmarkEnd w:id="20"/>
    </w:p>
    <w:p w14:paraId="5C6EAA51" w14:textId="1C0FAAC2" w:rsidR="00251A0C" w:rsidRDefault="004009F8" w:rsidP="00C130D8">
      <w:r>
        <w:t>Taking an in-depth look at Table 1 it</w:t>
      </w:r>
      <w:r w:rsidR="00FB4807">
        <w:t xml:space="preserve"> was seen that </w:t>
      </w:r>
      <w:r w:rsidR="00EC62D6" w:rsidRPr="00D83583">
        <w:t>across</w:t>
      </w:r>
      <w:r w:rsidR="00FB4807" w:rsidRPr="00D83583">
        <w:t xml:space="preserve"> </w:t>
      </w:r>
      <w:r w:rsidR="00EC62D6" w:rsidRPr="00D83583">
        <w:t xml:space="preserve">all </w:t>
      </w:r>
      <w:r w:rsidR="00FB4807" w:rsidRPr="00D83583">
        <w:t xml:space="preserve">the </w:t>
      </w:r>
      <w:r w:rsidR="00EC62D6" w:rsidRPr="00D83583">
        <w:t>gathered</w:t>
      </w:r>
      <w:r w:rsidR="00FB4807" w:rsidRPr="00D83583">
        <w:t xml:space="preserve"> research</w:t>
      </w:r>
      <w:r w:rsidR="00EC62D6" w:rsidRPr="00D83583">
        <w:t xml:space="preserve"> papers</w:t>
      </w:r>
      <w:r w:rsidR="00FB4807" w:rsidRPr="00D83583">
        <w:t xml:space="preserve">, there </w:t>
      </w:r>
      <w:r w:rsidR="00DD23CF" w:rsidRPr="00D83583">
        <w:t xml:space="preserve">are varying </w:t>
      </w:r>
      <w:r w:rsidR="002546A4" w:rsidRPr="00D83583">
        <w:t xml:space="preserve">number of </w:t>
      </w:r>
      <w:r w:rsidR="00DD23CF" w:rsidRPr="00D83583">
        <w:t xml:space="preserve">postures being classified. </w:t>
      </w:r>
      <w:r w:rsidR="00983D74" w:rsidRPr="00D83583">
        <w:t>The minimum was by</w:t>
      </w:r>
      <w:r w:rsidR="004564C5" w:rsidRPr="00D83583">
        <w:t xml:space="preserve"> </w:t>
      </w:r>
      <w:r w:rsidR="004564C5" w:rsidRPr="00D83583">
        <w:rPr>
          <w:rFonts w:ascii="Calibri" w:hAnsi="Calibri" w:cs="Calibri"/>
        </w:rPr>
        <w:t>Feng et al</w:t>
      </w:r>
      <w:r w:rsidR="00D83583">
        <w:t xml:space="preserve">. </w:t>
      </w:r>
      <w:r w:rsidR="00983D74" w:rsidRPr="00D83583">
        <w:fldChar w:fldCharType="begin"/>
      </w:r>
      <w:r w:rsidR="0077058C" w:rsidRPr="00D83583">
        <w:instrText xml:space="preserve"> ADDIN ZOTERO_ITEM CSL_CITATION {"citationID":"YbclzLa5","properties":{"formattedCitation":"[25]","plainCitation":"[25]","noteIndex":0},"citationItems":[{"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983D74" w:rsidRPr="00D83583">
        <w:fldChar w:fldCharType="separate"/>
      </w:r>
      <w:r w:rsidR="0077058C" w:rsidRPr="00D83583">
        <w:rPr>
          <w:rFonts w:ascii="Calibri" w:hAnsi="Calibri" w:cs="Calibri"/>
        </w:rPr>
        <w:t>[25]</w:t>
      </w:r>
      <w:r w:rsidR="00983D74" w:rsidRPr="00D83583">
        <w:fldChar w:fldCharType="end"/>
      </w:r>
      <w:r w:rsidR="006D4B93" w:rsidRPr="00D83583">
        <w:t xml:space="preserve"> who used RFID tag to </w:t>
      </w:r>
      <w:r w:rsidR="006D4B93" w:rsidRPr="00FC3567">
        <w:t xml:space="preserve">classify 3 </w:t>
      </w:r>
      <w:r w:rsidR="00EC62D6" w:rsidRPr="00FC3567">
        <w:t>sitting</w:t>
      </w:r>
      <w:r w:rsidR="006D4B93" w:rsidRPr="00FC3567">
        <w:t xml:space="preserve"> postures (a. Sitting straight, b. </w:t>
      </w:r>
      <w:r w:rsidR="00EC62D6" w:rsidRPr="00FC3567">
        <w:t>Leaning Forward, c. Leaning Backward</w:t>
      </w:r>
      <w:r w:rsidR="006D4B93" w:rsidRPr="00FC3567">
        <w:t>)</w:t>
      </w:r>
      <w:r w:rsidR="00193FFA" w:rsidRPr="00FC3567">
        <w:t>. On the other hand</w:t>
      </w:r>
      <w:r w:rsidR="00C43221" w:rsidRPr="00FC3567">
        <w:t>,</w:t>
      </w:r>
      <w:r w:rsidR="004564C5" w:rsidRPr="00FC3567">
        <w:t xml:space="preserve"> </w:t>
      </w:r>
      <w:r w:rsidR="004564C5" w:rsidRPr="00FC3567">
        <w:rPr>
          <w:rFonts w:ascii="Calibri" w:hAnsi="Calibri" w:cs="Calibri"/>
        </w:rPr>
        <w:t>Wang et al</w:t>
      </w:r>
      <w:r w:rsidR="00C43221" w:rsidRPr="00FC3567">
        <w:t xml:space="preserve"> </w:t>
      </w:r>
      <w:r w:rsidR="00231C0A" w:rsidRPr="00FC3567">
        <w:fldChar w:fldCharType="begin"/>
      </w:r>
      <w:r w:rsidR="0077058C" w:rsidRPr="00FC3567">
        <w:instrText xml:space="preserve"> ADDIN ZOTERO_ITEM CSL_CITATION {"citationID":"FvDhTFB3","properties":{"formattedCitation":"[26]","plainCitation":"[26]","noteIndex":0},"citationItems":[{"id":139,"uris":["http://zotero.org/users/11398818/items/Y3DRPCH2"],"itemData":{"id":139,"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231C0A" w:rsidRPr="00FC3567">
        <w:fldChar w:fldCharType="separate"/>
      </w:r>
      <w:r w:rsidR="0077058C" w:rsidRPr="00FC3567">
        <w:rPr>
          <w:rFonts w:ascii="Calibri" w:hAnsi="Calibri" w:cs="Calibri"/>
        </w:rPr>
        <w:t>[26]</w:t>
      </w:r>
      <w:r w:rsidR="00231C0A" w:rsidRPr="00FC3567">
        <w:fldChar w:fldCharType="end"/>
      </w:r>
      <w:r w:rsidR="00254134" w:rsidRPr="00FC3567">
        <w:t xml:space="preserve"> looked at detecting up to 15 different postures which was the highest among other studies</w:t>
      </w:r>
      <w:r w:rsidR="00254134">
        <w:t xml:space="preserve">. </w:t>
      </w:r>
      <w:r w:rsidR="00251A0C">
        <w:t>Upon further analysis, it was qui</w:t>
      </w:r>
      <w:r w:rsidR="00194A18">
        <w:t>te</w:t>
      </w:r>
      <w:r w:rsidR="00251A0C">
        <w:t xml:space="preserve"> evident to see that </w:t>
      </w:r>
      <w:r w:rsidR="00DF4C54">
        <w:t>the</w:t>
      </w:r>
      <w:r w:rsidR="000A12C7">
        <w:t xml:space="preserve"> more </w:t>
      </w:r>
      <w:r w:rsidR="00DF4C54">
        <w:t xml:space="preserve">sitting postures that </w:t>
      </w:r>
      <w:r w:rsidR="009F094A">
        <w:t>are</w:t>
      </w:r>
      <w:r w:rsidR="00DF4C54">
        <w:t xml:space="preserve"> being </w:t>
      </w:r>
      <w:r w:rsidR="00B80494">
        <w:t>classified,</w:t>
      </w:r>
      <w:r w:rsidR="00DF4C54">
        <w:t xml:space="preserve"> the less accuracy </w:t>
      </w:r>
      <w:r w:rsidR="00BF6DB8">
        <w:t>its</w:t>
      </w:r>
      <w:r w:rsidR="000A12C7">
        <w:t xml:space="preserve"> classification accuracy</w:t>
      </w:r>
      <w:r w:rsidR="00DF4C54">
        <w:t xml:space="preserve"> would be. Hence, that is </w:t>
      </w:r>
      <w:r w:rsidR="005431B5">
        <w:t xml:space="preserve">one of the main reasons why most studies limit the number of postures to 5-7. </w:t>
      </w:r>
    </w:p>
    <w:p w14:paraId="7E26884B" w14:textId="27479770" w:rsidR="0073663F" w:rsidRPr="00C130D8" w:rsidRDefault="00231C0A" w:rsidP="00C130D8">
      <w:r>
        <w:rPr>
          <w:noProof/>
        </w:rPr>
        <w:drawing>
          <wp:inline distT="0" distB="0" distL="0" distR="0" wp14:anchorId="2215E189" wp14:editId="72C6695E">
            <wp:extent cx="5840627" cy="2677297"/>
            <wp:effectExtent l="0" t="0" r="0" b="0"/>
            <wp:docPr id="1708244896" name="Chart 1">
              <a:extLst xmlns:a="http://schemas.openxmlformats.org/drawingml/2006/main">
                <a:ext uri="{FF2B5EF4-FFF2-40B4-BE49-F238E27FC236}">
                  <a16:creationId xmlns:a16="http://schemas.microsoft.com/office/drawing/2014/main" id="{564EDCC6-E5B1-5708-0BA5-18B818F043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2EC7F0D8" w14:textId="3798D5C4" w:rsidR="00BF6DB8" w:rsidRDefault="00BF6DB8" w:rsidP="00BF6DB8">
      <w:pPr>
        <w:pStyle w:val="Heading3"/>
      </w:pPr>
      <w:bookmarkStart w:id="21" w:name="_Toc153766562"/>
      <w:r>
        <w:lastRenderedPageBreak/>
        <w:t>User Feedback System</w:t>
      </w:r>
      <w:bookmarkEnd w:id="21"/>
    </w:p>
    <w:p w14:paraId="27035F66" w14:textId="0F3DCDB5" w:rsidR="00393D7A" w:rsidRDefault="001D162C" w:rsidP="001D162C">
      <w:r>
        <w:t xml:space="preserve">The integration of a feedback system </w:t>
      </w:r>
      <w:r w:rsidR="002A7395">
        <w:t>into a smart sensing chair is an integral component. From the e</w:t>
      </w:r>
      <w:r w:rsidR="005F6EA1">
        <w:t>n</w:t>
      </w:r>
      <w:r w:rsidR="002A7395">
        <w:t>d user’s perspective,</w:t>
      </w:r>
      <w:r w:rsidR="005F6EA1">
        <w:t xml:space="preserve"> they</w:t>
      </w:r>
      <w:r w:rsidR="002A7395">
        <w:t xml:space="preserve"> should </w:t>
      </w:r>
      <w:r w:rsidR="005F6EA1">
        <w:t>be alerted</w:t>
      </w:r>
      <w:r w:rsidR="002A7395">
        <w:t xml:space="preserve"> whenever an improper sitting posture is being detected</w:t>
      </w:r>
      <w:r w:rsidR="005F6EA1">
        <w:t xml:space="preserve"> in real-time</w:t>
      </w:r>
      <w:r w:rsidR="002A7395">
        <w:t>.</w:t>
      </w:r>
      <w:r w:rsidR="004D6430">
        <w:t xml:space="preserve"> It was seen that most studies focus on the classification aspects and leave out the implementation of a feedback platform. So far only 24% (</w:t>
      </w:r>
      <w:r w:rsidR="008C46DA">
        <w:t>9</w:t>
      </w:r>
      <w:r w:rsidR="004D6430">
        <w:t>) of the studies were found to have incorporated a feedback platform that would encourage the user to maintain a correct posture</w:t>
      </w:r>
      <w:r w:rsidR="00393D7A">
        <w:t xml:space="preserve"> as seen in Figure </w:t>
      </w:r>
      <w:r w:rsidR="006A10C7">
        <w:t>6</w:t>
      </w:r>
      <w:r w:rsidR="004D6430">
        <w:t xml:space="preserve">. </w:t>
      </w:r>
      <w:r w:rsidR="00393D7A">
        <w:t>A mobile application was seen as the most used platform</w:t>
      </w:r>
      <w:r w:rsidR="006320B9">
        <w:t xml:space="preserve"> of </w:t>
      </w:r>
      <w:r w:rsidR="00EB2919">
        <w:t>alerting</w:t>
      </w:r>
      <w:r w:rsidR="006320B9">
        <w:t xml:space="preserve"> a user</w:t>
      </w:r>
      <w:r w:rsidR="00EB2919">
        <w:t xml:space="preserve"> whenever an improper sitting posture is being detected.</w:t>
      </w:r>
      <w:r w:rsidR="006320B9">
        <w:t xml:space="preserve"> </w:t>
      </w:r>
      <w:r w:rsidR="00393D7A">
        <w:fldChar w:fldCharType="begin"/>
      </w:r>
      <w:r w:rsidR="0077058C">
        <w:instrText xml:space="preserve"> ADDIN ZOTERO_ITEM CSL_CITATION {"citationID":"cibobv0I","properties":{"formattedCitation":"[27\\uc0\\u8211{}30]","plainCitation":"[27–30]","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00393D7A">
        <w:fldChar w:fldCharType="separate"/>
      </w:r>
      <w:r w:rsidR="0077058C" w:rsidRPr="0077058C">
        <w:rPr>
          <w:rFonts w:ascii="Calibri" w:hAnsi="Calibri" w:cs="Calibri"/>
          <w:szCs w:val="24"/>
        </w:rPr>
        <w:t>[27–30]</w:t>
      </w:r>
      <w:r w:rsidR="00393D7A">
        <w:fldChar w:fldCharType="end"/>
      </w:r>
      <w:r w:rsidR="00393D7A">
        <w:t xml:space="preserve">. </w:t>
      </w:r>
      <w:r w:rsidR="006320B9">
        <w:t>Another common method was the use of a Desktop application which was done by</w:t>
      </w:r>
      <w:r w:rsidR="00055785">
        <w:t xml:space="preserve"> some studies</w:t>
      </w:r>
      <w:r w:rsidR="006320B9">
        <w:t xml:space="preserve"> </w:t>
      </w:r>
      <w:r w:rsidR="006320B9">
        <w:fldChar w:fldCharType="begin"/>
      </w:r>
      <w:r w:rsidR="0077058C">
        <w:instrText xml:space="preserve"> ADDIN ZOTERO_ITEM CSL_CITATION {"citationID":"wm7eydHj","properties":{"formattedCitation":"[11,26,31,32]","plainCitation":"[11,26,31,32]","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id":139,"uris":["http://zotero.org/users/11398818/items/Y3DRPCH2"],"itemData":{"id":139,"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6320B9">
        <w:fldChar w:fldCharType="separate"/>
      </w:r>
      <w:r w:rsidR="0077058C" w:rsidRPr="0077058C">
        <w:rPr>
          <w:rFonts w:ascii="Calibri" w:hAnsi="Calibri" w:cs="Calibri"/>
        </w:rPr>
        <w:t>[11,26,31,32]</w:t>
      </w:r>
      <w:r w:rsidR="006320B9">
        <w:fldChar w:fldCharType="end"/>
      </w:r>
      <w:r w:rsidR="00055785">
        <w:t>.</w:t>
      </w:r>
      <w:r w:rsidR="005525B8">
        <w:t xml:space="preserve"> Alternatively, instead of implementing an interactive platform, </w:t>
      </w:r>
      <w:r w:rsidR="005525B8">
        <w:fldChar w:fldCharType="begin"/>
      </w:r>
      <w:r w:rsidR="0077058C">
        <w:instrText xml:space="preserve"> ADDIN ZOTERO_ITEM CSL_CITATION {"citationID":"ryouQBIn","properties":{"formattedCitation":"[33]","plainCitation":"[33]","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5525B8">
        <w:fldChar w:fldCharType="separate"/>
      </w:r>
      <w:r w:rsidR="0077058C" w:rsidRPr="0077058C">
        <w:rPr>
          <w:rFonts w:ascii="Calibri" w:hAnsi="Calibri" w:cs="Calibri"/>
        </w:rPr>
        <w:t>[33]</w:t>
      </w:r>
      <w:r w:rsidR="005525B8">
        <w:fldChar w:fldCharType="end"/>
      </w:r>
      <w:r w:rsidR="005525B8">
        <w:t xml:space="preserve"> proposed on the use of an haptic motor system integrated into the seating which would vibrate whenever an incorrect sitting posture is being detected. To even make the system as unintrusive as possible, </w:t>
      </w:r>
      <w:r w:rsidR="005525B8">
        <w:fldChar w:fldCharType="begin"/>
      </w:r>
      <w:r w:rsidR="0077058C">
        <w:instrText xml:space="preserve"> ADDIN ZOTERO_ITEM CSL_CITATION {"citationID":"QyeSfKPo","properties":{"formattedCitation":"[34]","plainCitation":"[34]","noteIndex":0},"citationItems":[{"id":226,"uris":["http://zotero.org/users/11398818/items/N6MXDAS2"],"itemData":{"id":226,"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rsidR="005525B8">
        <w:fldChar w:fldCharType="separate"/>
      </w:r>
      <w:r w:rsidR="0077058C" w:rsidRPr="0077058C">
        <w:rPr>
          <w:rFonts w:ascii="Calibri" w:hAnsi="Calibri" w:cs="Calibri"/>
        </w:rPr>
        <w:t>[34]</w:t>
      </w:r>
      <w:r w:rsidR="005525B8">
        <w:fldChar w:fldCharType="end"/>
      </w:r>
      <w:r w:rsidR="005525B8">
        <w:t xml:space="preserve"> used an RGB bulb that would change colors if incorrect postures </w:t>
      </w:r>
      <w:r w:rsidR="00CC6C42">
        <w:t>are</w:t>
      </w:r>
      <w:r w:rsidR="005525B8">
        <w:t xml:space="preserve"> being detected</w:t>
      </w:r>
      <w:r w:rsidR="00B66823">
        <w:t>.</w:t>
      </w:r>
      <w:r w:rsidR="005525B8">
        <w:t xml:space="preserve">   </w:t>
      </w:r>
    </w:p>
    <w:p w14:paraId="548DD03C" w14:textId="0CFE4933" w:rsidR="004D6430" w:rsidRDefault="004D6430" w:rsidP="004D6430">
      <w:pPr>
        <w:jc w:val="center"/>
      </w:pPr>
      <w:r>
        <w:rPr>
          <w:noProof/>
        </w:rPr>
        <w:drawing>
          <wp:inline distT="0" distB="0" distL="0" distR="0" wp14:anchorId="124AE493" wp14:editId="41D21BE6">
            <wp:extent cx="3459892" cy="2158313"/>
            <wp:effectExtent l="0" t="0" r="0" b="0"/>
            <wp:docPr id="1032603376" name="Chart 1">
              <a:extLst xmlns:a="http://schemas.openxmlformats.org/drawingml/2006/main">
                <a:ext uri="{FF2B5EF4-FFF2-40B4-BE49-F238E27FC236}">
                  <a16:creationId xmlns:a16="http://schemas.microsoft.com/office/drawing/2014/main" id="{4D97EC6F-BDF6-10A4-A716-8C4E853500F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07F4A72" w14:textId="68B77F79" w:rsidR="001D162C" w:rsidRDefault="00AD525F" w:rsidP="00E32AC0">
      <w:pPr>
        <w:pStyle w:val="Caption"/>
        <w:jc w:val="center"/>
      </w:pPr>
      <w:bookmarkStart w:id="22" w:name="_Toc152831892"/>
      <w:r>
        <w:t xml:space="preserve">Figure </w:t>
      </w:r>
      <w:fldSimple w:instr=" SEQ Figure \* ARABIC ">
        <w:r w:rsidR="007A29B2">
          <w:rPr>
            <w:noProof/>
          </w:rPr>
          <w:t>6</w:t>
        </w:r>
      </w:fldSimple>
      <w:r>
        <w:t xml:space="preserve"> - Feedback System Percentage</w:t>
      </w:r>
      <w:bookmarkEnd w:id="22"/>
    </w:p>
    <w:p w14:paraId="313E4F85" w14:textId="331C65D5" w:rsidR="002A7395" w:rsidRDefault="002A7395" w:rsidP="002A7395">
      <w:pPr>
        <w:pStyle w:val="Heading3"/>
      </w:pPr>
      <w:bookmarkStart w:id="23" w:name="_Toc153766563"/>
      <w:r>
        <w:t xml:space="preserve">(Internet of Things) IoT Integration </w:t>
      </w:r>
      <w:r w:rsidR="00D65833">
        <w:t>with smart sensing chairs</w:t>
      </w:r>
      <w:bookmarkEnd w:id="23"/>
    </w:p>
    <w:p w14:paraId="517C0EF0" w14:textId="6AE999E9" w:rsidR="00ED7E74" w:rsidRPr="00D83583" w:rsidRDefault="002A7395" w:rsidP="001D162C">
      <w:r>
        <w:t>Over recent years, IoT has gained in popularity and has become a game changer within certain industries.</w:t>
      </w:r>
      <w:r w:rsidR="006B7622">
        <w:t xml:space="preserve"> It</w:t>
      </w:r>
      <w:r w:rsidR="004E7DA7">
        <w:t xml:space="preserve"> was projected that</w:t>
      </w:r>
      <w:r w:rsidR="009D371E">
        <w:t xml:space="preserve"> by</w:t>
      </w:r>
      <w:r w:rsidR="001C2AB8">
        <w:t xml:space="preserve"> </w:t>
      </w:r>
      <w:r w:rsidR="00493A58">
        <w:t xml:space="preserve">year </w:t>
      </w:r>
      <w:r w:rsidR="001C2AB8">
        <w:t>2030</w:t>
      </w:r>
      <w:r w:rsidR="00493A58">
        <w:t>,</w:t>
      </w:r>
      <w:r w:rsidR="00486BDE">
        <w:t xml:space="preserve"> there would </w:t>
      </w:r>
      <w:r w:rsidR="00AD1A82">
        <w:t>be over 50 billion devic</w:t>
      </w:r>
      <w:r w:rsidR="00095BAC">
        <w:t>es interconnected</w:t>
      </w:r>
      <w:r w:rsidR="009D371E">
        <w:t xml:space="preserve"> </w:t>
      </w:r>
      <w:r w:rsidR="004407FD">
        <w:t>through</w:t>
      </w:r>
      <w:r w:rsidR="00095BAC">
        <w:t xml:space="preserve"> IoT</w:t>
      </w:r>
      <w:r w:rsidR="00775B9F">
        <w:t xml:space="preserve"> </w:t>
      </w:r>
      <w:r w:rsidR="00775B9F">
        <w:fldChar w:fldCharType="begin"/>
      </w:r>
      <w:r w:rsidR="0077058C">
        <w:instrText xml:space="preserve"> ADDIN ZOTERO_ITEM CSL_CITATION {"citationID":"8ITI8bfP","properties":{"formattedCitation":"[35]","plainCitation":"[35]","noteIndex":0},"citationItems":[{"id":260,"uris":["http://zotero.org/users/11398818/items/P93EP2MH"],"itemData":{"id":260,"type":"article-journal","container-title":"Internet of Things","DOI":"10.1016/j.iot.2023.100721","ISSN":"25426605","journalAbbreviation":"Internet of Things","language":"en","page":"100721","source":"DOI.org (Crossref)","title":"The Internet of Things (IoT) in healthcare: Taking stock and moving forward","title-short":"The Internet of Things (IoT) in healthcare","volume":"22","author":[{"family":"Rejeb","given":"Abderahman"},{"family":"Rejeb","given":"Karim"},{"family":"Treiblmaier","given":"Horst"},{"family":"Appolloni","given":"Andrea"},{"family":"Alghamdi","given":"Salem"},{"family":"Alhasawi","given":"Yaser"},{"family":"Iranmanesh","given":"Mohammad"}],"issued":{"date-parts":[["2023",7]]}}}],"schema":"https://github.com/citation-style-language/schema/raw/master/csl-citation.json"} </w:instrText>
      </w:r>
      <w:r w:rsidR="00775B9F">
        <w:fldChar w:fldCharType="separate"/>
      </w:r>
      <w:r w:rsidR="0077058C" w:rsidRPr="0077058C">
        <w:rPr>
          <w:rFonts w:ascii="Calibri" w:hAnsi="Calibri" w:cs="Calibri"/>
        </w:rPr>
        <w:t>[35]</w:t>
      </w:r>
      <w:r w:rsidR="00775B9F">
        <w:fldChar w:fldCharType="end"/>
      </w:r>
      <w:r w:rsidR="00095BAC">
        <w:t xml:space="preserve">. </w:t>
      </w:r>
      <w:r w:rsidR="005D3D37">
        <w:t xml:space="preserve"> </w:t>
      </w:r>
      <w:r w:rsidR="005D3D37" w:rsidRPr="00FA46E4">
        <w:rPr>
          <w:rFonts w:ascii="Calibri" w:hAnsi="Calibri" w:cs="Calibri"/>
        </w:rPr>
        <w:t>Ma et al</w:t>
      </w:r>
      <w:r w:rsidR="005D3D37">
        <w:rPr>
          <w:rFonts w:ascii="Calibri" w:hAnsi="Calibri" w:cs="Calibri"/>
        </w:rPr>
        <w:t>.</w:t>
      </w:r>
      <w:r w:rsidR="004E7DA7">
        <w:t xml:space="preserve"> </w:t>
      </w:r>
      <w:r>
        <w:fldChar w:fldCharType="begin"/>
      </w:r>
      <w:r w:rsidR="0077058C">
        <w:instrText xml:space="preserve"> ADDIN ZOTERO_ITEM CSL_CITATION {"citationID":"Ces2b6aa","properties":{"formattedCitation":"[24]","plainCitation":"[24]","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fldChar w:fldCharType="separate"/>
      </w:r>
      <w:r w:rsidR="0077058C" w:rsidRPr="0077058C">
        <w:rPr>
          <w:rFonts w:ascii="Calibri" w:hAnsi="Calibri" w:cs="Calibri"/>
        </w:rPr>
        <w:t>[24]</w:t>
      </w:r>
      <w:r>
        <w:fldChar w:fldCharType="end"/>
      </w:r>
      <w:r>
        <w:t xml:space="preserve"> </w:t>
      </w:r>
      <w:r w:rsidR="008213B0">
        <w:t>highlighted the effectiveness of</w:t>
      </w:r>
      <w:r>
        <w:t xml:space="preserve"> </w:t>
      </w:r>
      <w:r w:rsidR="001F1A79">
        <w:t xml:space="preserve">integrating </w:t>
      </w:r>
      <w:r>
        <w:t>I</w:t>
      </w:r>
      <w:r w:rsidR="000C6D2C">
        <w:t>oT</w:t>
      </w:r>
      <w:r w:rsidR="001F1A79">
        <w:t xml:space="preserve">-based </w:t>
      </w:r>
      <w:r w:rsidR="001E5F02">
        <w:t>systems into</w:t>
      </w:r>
      <w:r w:rsidR="00CE610C">
        <w:t xml:space="preserve"> healthcare</w:t>
      </w:r>
      <w:r w:rsidR="000C6D2C">
        <w:t xml:space="preserve"> </w:t>
      </w:r>
      <w:r w:rsidR="008A3C6C">
        <w:t xml:space="preserve">sensors systems </w:t>
      </w:r>
      <w:r w:rsidR="001F1A79">
        <w:t xml:space="preserve">due to its major advantage of being able to </w:t>
      </w:r>
      <w:r w:rsidR="008A3C6C">
        <w:t xml:space="preserve">seamlessly </w:t>
      </w:r>
      <w:r w:rsidR="004407FD">
        <w:t>monitor</w:t>
      </w:r>
      <w:r w:rsidR="008A3C6C">
        <w:t xml:space="preserve"> user’s</w:t>
      </w:r>
      <w:r w:rsidR="001F1A79">
        <w:t xml:space="preserve"> health data</w:t>
      </w:r>
      <w:r w:rsidR="008A3C6C">
        <w:t xml:space="preserve"> in real-time</w:t>
      </w:r>
      <w:r>
        <w:t xml:space="preserve">. </w:t>
      </w:r>
      <w:r w:rsidR="001E5F02">
        <w:t xml:space="preserve">The </w:t>
      </w:r>
      <w:r w:rsidR="00624E29">
        <w:t>use of IoT systems for remote health monitoring</w:t>
      </w:r>
      <w:r w:rsidR="006B0434">
        <w:t xml:space="preserve"> is</w:t>
      </w:r>
      <w:r w:rsidR="00FE5FD0">
        <w:t xml:space="preserve"> believed</w:t>
      </w:r>
      <w:r w:rsidR="006B0434">
        <w:t xml:space="preserve"> to</w:t>
      </w:r>
      <w:r w:rsidR="00B56A7A">
        <w:t xml:space="preserve"> not only </w:t>
      </w:r>
      <w:r w:rsidR="00FE5FD0">
        <w:t>reduce</w:t>
      </w:r>
      <w:r w:rsidR="00B56A7A">
        <w:t xml:space="preserve"> medical costs </w:t>
      </w:r>
      <w:r w:rsidR="001E5F02">
        <w:t xml:space="preserve">but </w:t>
      </w:r>
      <w:r w:rsidR="006B0434">
        <w:t>could also aid in the early detection o</w:t>
      </w:r>
      <w:r w:rsidR="004407FD">
        <w:t xml:space="preserve">f chronic illnesses. </w:t>
      </w:r>
      <w:r w:rsidR="00FE5FD0">
        <w:t>Subsequently</w:t>
      </w:r>
      <w:r w:rsidR="00193792">
        <w:t xml:space="preserve">, </w:t>
      </w:r>
      <w:r w:rsidR="00FE5FD0">
        <w:t>this could potentially accelerate the</w:t>
      </w:r>
      <w:r w:rsidR="005719AE">
        <w:t xml:space="preserve"> treatment and improve overall life expectancy</w:t>
      </w:r>
      <w:r w:rsidR="00ED7E74">
        <w:t xml:space="preserve"> of an </w:t>
      </w:r>
      <w:r w:rsidR="00ED7E74" w:rsidRPr="00D83583">
        <w:t>individual</w:t>
      </w:r>
      <w:r w:rsidR="005719AE" w:rsidRPr="00D83583">
        <w:t>.</w:t>
      </w:r>
    </w:p>
    <w:p w14:paraId="0CBC5CBC" w14:textId="7140EFE0" w:rsidR="002A7395" w:rsidRPr="001D162C" w:rsidRDefault="00AE3759" w:rsidP="001D162C">
      <w:r w:rsidRPr="00D83583">
        <w:t>Now focusing on papers on smart sensing chairs that utilized IoT-based technology,</w:t>
      </w:r>
      <w:r w:rsidR="005D3D37" w:rsidRPr="00D83583">
        <w:t xml:space="preserve"> </w:t>
      </w:r>
      <w:r w:rsidR="005D3D37" w:rsidRPr="00D83583">
        <w:rPr>
          <w:rFonts w:ascii="Calibri" w:hAnsi="Calibri" w:cs="Calibri"/>
        </w:rPr>
        <w:t>Matuska et al.</w:t>
      </w:r>
      <w:r>
        <w:t xml:space="preserve"> </w:t>
      </w:r>
      <w:r w:rsidR="00446E0B">
        <w:fldChar w:fldCharType="begin"/>
      </w:r>
      <w:r w:rsidR="0077058C">
        <w:instrText xml:space="preserve"> ADDIN ZOTERO_ITEM CSL_CITATION {"citationID":"7epaiXQp","properties":{"formattedCitation":"[28]","plainCitation":"[28]","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sidR="00446E0B">
        <w:fldChar w:fldCharType="separate"/>
      </w:r>
      <w:r w:rsidR="0077058C" w:rsidRPr="0077058C">
        <w:rPr>
          <w:rFonts w:ascii="Calibri" w:hAnsi="Calibri" w:cs="Calibri"/>
        </w:rPr>
        <w:t>[28]</w:t>
      </w:r>
      <w:r w:rsidR="00446E0B">
        <w:fldChar w:fldCharType="end"/>
      </w:r>
      <w:r w:rsidR="00446E0B">
        <w:t xml:space="preserve"> used </w:t>
      </w:r>
      <w:r w:rsidR="001A7228">
        <w:t>an Arduino</w:t>
      </w:r>
      <w:r w:rsidR="008861D2">
        <w:t>-based</w:t>
      </w:r>
      <w:r w:rsidR="001A7228">
        <w:t xml:space="preserve"> microcontroller </w:t>
      </w:r>
      <w:r w:rsidR="008861D2">
        <w:t xml:space="preserve">which communicated using the MQTT telemetry protocol </w:t>
      </w:r>
      <w:r w:rsidR="002205BD">
        <w:t xml:space="preserve">in order </w:t>
      </w:r>
      <w:r w:rsidR="00565D7E">
        <w:t>detect</w:t>
      </w:r>
      <w:r w:rsidR="002205BD">
        <w:t xml:space="preserve"> 9 different sitting postures</w:t>
      </w:r>
      <w:r w:rsidR="00565D7E">
        <w:t>. The sensor</w:t>
      </w:r>
      <w:r w:rsidR="000F7C85">
        <w:t xml:space="preserve"> data was sent in </w:t>
      </w:r>
      <w:r w:rsidR="002E135C">
        <w:t>real-time</w:t>
      </w:r>
      <w:r w:rsidR="00E91167">
        <w:t xml:space="preserve"> dat</w:t>
      </w:r>
      <w:r w:rsidR="000F7C85">
        <w:t>a</w:t>
      </w:r>
      <w:r w:rsidR="00E91167">
        <w:t xml:space="preserve"> to a mobile application</w:t>
      </w:r>
      <w:r w:rsidR="002205BD">
        <w:t xml:space="preserve"> that alert</w:t>
      </w:r>
      <w:r w:rsidR="000F7C85">
        <w:t>ed</w:t>
      </w:r>
      <w:r w:rsidR="002205BD">
        <w:t xml:space="preserve"> </w:t>
      </w:r>
      <w:r w:rsidR="000F7C85">
        <w:t xml:space="preserve">a user </w:t>
      </w:r>
      <w:r w:rsidR="002205BD">
        <w:t>if an incorrect posture is being detected</w:t>
      </w:r>
      <w:r w:rsidR="000F7C85">
        <w:t xml:space="preserve"> by signify ‘green”</w:t>
      </w:r>
      <w:r w:rsidR="00C51DD0">
        <w:t xml:space="preserve">, “orange”, and “red” for standard </w:t>
      </w:r>
      <w:r w:rsidR="00445847">
        <w:t xml:space="preserve">sitting, bad sitting, and heavy load on backbone </w:t>
      </w:r>
      <w:r w:rsidR="00681813">
        <w:t>respectively.</w:t>
      </w:r>
      <w:r w:rsidR="002205BD">
        <w:t xml:space="preserve"> </w:t>
      </w:r>
      <w:r w:rsidR="00F84A27">
        <w:t xml:space="preserve">Similarly </w:t>
      </w:r>
      <w:r w:rsidR="00132B4E">
        <w:fldChar w:fldCharType="begin"/>
      </w:r>
      <w:r w:rsidR="0077058C">
        <w:instrText xml:space="preserve"> ADDIN ZOTERO_ITEM CSL_CITATION {"citationID":"acNIoixm","properties":{"formattedCitation":"[30]","plainCitation":"[30]","noteIndex":0},"citationItems":[{"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00132B4E">
        <w:fldChar w:fldCharType="separate"/>
      </w:r>
      <w:r w:rsidR="0077058C" w:rsidRPr="0077058C">
        <w:rPr>
          <w:rFonts w:ascii="Calibri" w:hAnsi="Calibri" w:cs="Calibri"/>
        </w:rPr>
        <w:t>[30]</w:t>
      </w:r>
      <w:r w:rsidR="00132B4E">
        <w:fldChar w:fldCharType="end"/>
      </w:r>
      <w:r w:rsidR="002E135C">
        <w:t xml:space="preserve"> </w:t>
      </w:r>
      <w:r w:rsidR="003033F4">
        <w:t>developed a smart sensing chair which used the Bl</w:t>
      </w:r>
      <w:r w:rsidR="00787E54">
        <w:t xml:space="preserve">ynk 2.0 platform </w:t>
      </w:r>
      <w:r w:rsidR="002C2ED8">
        <w:t>to stream the sensor data to the web.</w:t>
      </w:r>
      <w:r w:rsidR="0025721D">
        <w:t xml:space="preserve"> Other studies such as </w:t>
      </w:r>
      <w:r w:rsidR="0025721D">
        <w:fldChar w:fldCharType="begin"/>
      </w:r>
      <w:r w:rsidR="0077058C">
        <w:instrText xml:space="preserve"> ADDIN ZOTERO_ITEM CSL_CITATION {"citationID":"SVVReCi6","properties":{"formattedCitation":"[13]","plainCitation":"[13]","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0025721D">
        <w:fldChar w:fldCharType="separate"/>
      </w:r>
      <w:r w:rsidR="0077058C" w:rsidRPr="0077058C">
        <w:rPr>
          <w:rFonts w:ascii="Calibri" w:hAnsi="Calibri" w:cs="Calibri"/>
        </w:rPr>
        <w:t>[13]</w:t>
      </w:r>
      <w:r w:rsidR="0025721D">
        <w:fldChar w:fldCharType="end"/>
      </w:r>
      <w:r w:rsidR="00C36698">
        <w:t xml:space="preserve"> and </w:t>
      </w:r>
      <w:r w:rsidR="00C36698">
        <w:fldChar w:fldCharType="begin"/>
      </w:r>
      <w:r w:rsidR="0077058C">
        <w:instrText xml:space="preserve"> ADDIN ZOTERO_ITEM CSL_CITATION {"citationID":"ljDQB5Yq","properties":{"formattedCitation":"[32]","plainCitation":"[32]","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rsidR="00C36698">
        <w:fldChar w:fldCharType="separate"/>
      </w:r>
      <w:r w:rsidR="0077058C" w:rsidRPr="0077058C">
        <w:rPr>
          <w:rFonts w:ascii="Calibri" w:hAnsi="Calibri" w:cs="Calibri"/>
        </w:rPr>
        <w:t>[32]</w:t>
      </w:r>
      <w:r w:rsidR="00C36698">
        <w:fldChar w:fldCharType="end"/>
      </w:r>
      <w:r w:rsidR="00C36698">
        <w:t xml:space="preserve"> </w:t>
      </w:r>
      <w:r w:rsidR="00B151D8">
        <w:t>similarly</w:t>
      </w:r>
      <w:r w:rsidR="00C36698">
        <w:t xml:space="preserve"> </w:t>
      </w:r>
      <w:r w:rsidR="00B151D8">
        <w:t xml:space="preserve">used </w:t>
      </w:r>
      <w:r w:rsidR="00C36698">
        <w:t>IoT</w:t>
      </w:r>
      <w:r w:rsidR="00B151D8">
        <w:t xml:space="preserve"> for </w:t>
      </w:r>
      <w:r w:rsidR="00C36698">
        <w:t>bad</w:t>
      </w:r>
      <w:r w:rsidR="00CF63D9">
        <w:t xml:space="preserve"> postures</w:t>
      </w:r>
      <w:r w:rsidR="00B151D8">
        <w:t xml:space="preserve"> detection as well as</w:t>
      </w:r>
      <w:r w:rsidR="00CF63D9">
        <w:t xml:space="preserve"> providing valuable feedback to the end-user. </w:t>
      </w:r>
      <w:r w:rsidR="00C36698">
        <w:t xml:space="preserve"> </w:t>
      </w:r>
    </w:p>
    <w:p w14:paraId="6B095E7B" w14:textId="43828632" w:rsidR="000800F1" w:rsidRPr="000800F1" w:rsidRDefault="00F7019B" w:rsidP="006E4E08">
      <w:pPr>
        <w:pStyle w:val="Heading3"/>
      </w:pPr>
      <w:bookmarkStart w:id="24" w:name="_Toc153766564"/>
      <w:r>
        <w:lastRenderedPageBreak/>
        <w:t>Challenges and Limitation</w:t>
      </w:r>
      <w:r w:rsidR="00E45BC5">
        <w:t>s</w:t>
      </w:r>
      <w:bookmarkEnd w:id="24"/>
    </w:p>
    <w:p w14:paraId="1FC8CD39" w14:textId="400157BF" w:rsidR="00E32AC0" w:rsidRDefault="00E32AC0" w:rsidP="005C6364">
      <w:pPr>
        <w:pStyle w:val="Heading3"/>
      </w:pPr>
    </w:p>
    <w:p w14:paraId="7570EDC5" w14:textId="1D173E96" w:rsidR="005C6364" w:rsidRDefault="005C6364" w:rsidP="005C6364">
      <w:pPr>
        <w:pStyle w:val="Heading3"/>
      </w:pPr>
      <w:bookmarkStart w:id="25" w:name="_Toc153766565"/>
      <w:r>
        <w:t>Research Gaps</w:t>
      </w:r>
      <w:bookmarkEnd w:id="25"/>
    </w:p>
    <w:p w14:paraId="59989064" w14:textId="02FB6FED" w:rsidR="000800F1" w:rsidRDefault="000800F1" w:rsidP="000800F1">
      <w:pPr>
        <w:pStyle w:val="ListParagraph"/>
        <w:numPr>
          <w:ilvl w:val="0"/>
          <w:numId w:val="4"/>
        </w:numPr>
      </w:pPr>
      <w:r>
        <w:t xml:space="preserve">Most </w:t>
      </w:r>
      <w:r w:rsidR="002A2F8E">
        <w:t>research</w:t>
      </w:r>
      <w:r>
        <w:t xml:space="preserve"> </w:t>
      </w:r>
      <w:r w:rsidR="00993A09">
        <w:t>stops</w:t>
      </w:r>
      <w:r>
        <w:t xml:space="preserve"> at the posture classification </w:t>
      </w:r>
      <w:r w:rsidR="00DD15F1">
        <w:t>phase.</w:t>
      </w:r>
    </w:p>
    <w:p w14:paraId="5A3A0C6F" w14:textId="0F3E5DF6" w:rsidR="00DD15F1" w:rsidRPr="00DD15F1" w:rsidRDefault="000800F1" w:rsidP="00DD15F1">
      <w:pPr>
        <w:pStyle w:val="ListParagraph"/>
        <w:numPr>
          <w:ilvl w:val="0"/>
          <w:numId w:val="4"/>
        </w:numPr>
      </w:pPr>
      <w:r>
        <w:t xml:space="preserve">Not much effort is focused on the user feedback </w:t>
      </w:r>
      <w:r w:rsidR="00FE21B7">
        <w:t>aspects.</w:t>
      </w:r>
    </w:p>
    <w:p w14:paraId="0482EE10" w14:textId="2DF38DA4" w:rsidR="004A7D7D" w:rsidRDefault="004A7D7D" w:rsidP="004A7D7D">
      <w:pPr>
        <w:pStyle w:val="Heading3"/>
      </w:pPr>
      <w:bookmarkStart w:id="26" w:name="_Toc153766566"/>
      <w:r>
        <w:t>The use and impact of Mobile apps in the healthcare sector</w:t>
      </w:r>
      <w:bookmarkEnd w:id="26"/>
    </w:p>
    <w:p w14:paraId="72CAAC16" w14:textId="22288693" w:rsidR="00DD15F1" w:rsidRDefault="00DD15F1" w:rsidP="00DD15F1">
      <w:r>
        <w:t xml:space="preserve">The use of mobile phones in the healthcare sector has rapidly been gaining in popularity in recent times. Mobile Health (MHealth) apps are mobile applications that are mostly tailored towards assisting both medical professionals and patients in the aspects of health management. According to </w:t>
      </w:r>
      <w:r w:rsidR="00E70376">
        <w:t>(</w:t>
      </w:r>
      <w:r w:rsidR="00E70376" w:rsidRPr="00E70376">
        <w:t>Lohnar</w:t>
      </w:r>
      <w:r w:rsidR="00E70376">
        <w:t>, 2016</w:t>
      </w:r>
      <w:r>
        <w:t xml:space="preserve">), the number of mHealth apps are expected to </w:t>
      </w:r>
      <w:r w:rsidR="00E70376">
        <w:t xml:space="preserve">be on an upward trend.   </w:t>
      </w:r>
    </w:p>
    <w:p w14:paraId="6EE6D49E" w14:textId="08E5B791" w:rsidR="00DD15F1" w:rsidRPr="00DD15F1" w:rsidRDefault="00DD15F1" w:rsidP="00DD15F1">
      <w:r>
        <w:t xml:space="preserve">According to various studies, there are a series of hurdles and issues that must be put into consideration </w:t>
      </w:r>
      <w:r w:rsidRPr="00DD15F1">
        <w:t>during the implementation of</w:t>
      </w:r>
      <w:r w:rsidR="007407A9">
        <w:t xml:space="preserve"> a</w:t>
      </w:r>
      <w:r w:rsidRPr="00DD15F1">
        <w:t xml:space="preserve"> mHealth app</w:t>
      </w:r>
      <w:r>
        <w:t>.</w:t>
      </w:r>
    </w:p>
    <w:p w14:paraId="3ABDC0FC" w14:textId="751E156B" w:rsidR="004C7037" w:rsidRDefault="004C7037" w:rsidP="004C7037">
      <w:pPr>
        <w:pStyle w:val="Heading3"/>
      </w:pPr>
      <w:bookmarkStart w:id="27" w:name="_Toc153766567"/>
      <w:r>
        <w:t>Commercialization</w:t>
      </w:r>
      <w:bookmarkEnd w:id="27"/>
    </w:p>
    <w:p w14:paraId="7F90E58F" w14:textId="77777777" w:rsidR="000B09B2" w:rsidRDefault="000B09B2" w:rsidP="000B09B2">
      <w:pPr>
        <w:pStyle w:val="Heading3"/>
      </w:pPr>
      <w:bookmarkStart w:id="28" w:name="_Toc153766568"/>
      <w:r>
        <w:t>Future Directives and Trends</w:t>
      </w:r>
      <w:bookmarkEnd w:id="28"/>
    </w:p>
    <w:p w14:paraId="3DC9BE28" w14:textId="77777777" w:rsidR="000B09B2" w:rsidRDefault="000B09B2" w:rsidP="000B09B2"/>
    <w:p w14:paraId="612CFCE8" w14:textId="15EF2ADF" w:rsidR="008E4DEE" w:rsidRDefault="000B09B2" w:rsidP="008E4DEE">
      <w:pPr>
        <w:jc w:val="center"/>
      </w:pPr>
      <w:r w:rsidRPr="000B09B2">
        <w:rPr>
          <w:noProof/>
        </w:rPr>
        <w:drawing>
          <wp:inline distT="0" distB="0" distL="0" distR="0" wp14:anchorId="1DA668CF" wp14:editId="07173229">
            <wp:extent cx="4174009" cy="2734065"/>
            <wp:effectExtent l="19050" t="19050" r="0" b="9525"/>
            <wp:docPr id="2" name="Picture 1" descr="A computer screen shot of a computer&#10;&#10;Description automatically generated">
              <a:extLst xmlns:a="http://schemas.openxmlformats.org/drawingml/2006/main">
                <a:ext uri="{FF2B5EF4-FFF2-40B4-BE49-F238E27FC236}">
                  <a16:creationId xmlns:a16="http://schemas.microsoft.com/office/drawing/2014/main" id="{B4151DB6-04F8-1556-4658-C689AD9B0BD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computer screen shot of a computer&#10;&#10;Description automatically generated">
                      <a:extLst>
                        <a:ext uri="{FF2B5EF4-FFF2-40B4-BE49-F238E27FC236}">
                          <a16:creationId xmlns:a16="http://schemas.microsoft.com/office/drawing/2014/main" id="{B4151DB6-04F8-1556-4658-C689AD9B0BD1}"/>
                        </a:ext>
                      </a:extLst>
                    </pic:cNvPr>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4187331" cy="2742791"/>
                    </a:xfrm>
                    <a:prstGeom prst="rect">
                      <a:avLst/>
                    </a:prstGeom>
                    <a:ln>
                      <a:solidFill>
                        <a:schemeClr val="tx1"/>
                      </a:solidFill>
                    </a:ln>
                    <a:effectLst/>
                  </pic:spPr>
                </pic:pic>
              </a:graphicData>
            </a:graphic>
          </wp:inline>
        </w:drawing>
      </w:r>
    </w:p>
    <w:p w14:paraId="7796A51E" w14:textId="77777777" w:rsidR="008E4DEE" w:rsidRDefault="008E4DEE" w:rsidP="008E4DEE">
      <w:pPr>
        <w:jc w:val="center"/>
      </w:pPr>
    </w:p>
    <w:p w14:paraId="403094D9" w14:textId="77777777" w:rsidR="008E4DEE" w:rsidRDefault="008E4DEE" w:rsidP="008E4DEE">
      <w:pPr>
        <w:jc w:val="center"/>
      </w:pPr>
    </w:p>
    <w:p w14:paraId="55EF48C6" w14:textId="77777777" w:rsidR="007152D8" w:rsidRDefault="007152D8" w:rsidP="007152D8">
      <w:pPr>
        <w:pStyle w:val="Heading3"/>
      </w:pPr>
      <w:bookmarkStart w:id="29" w:name="_Toc153766569"/>
      <w:r>
        <w:lastRenderedPageBreak/>
        <w:t>Systematic Mapping</w:t>
      </w:r>
      <w:bookmarkEnd w:id="29"/>
    </w:p>
    <w:p w14:paraId="57C7C6F2" w14:textId="77777777" w:rsidR="007152D8" w:rsidRDefault="007152D8" w:rsidP="007152D8">
      <w:pPr>
        <w:jc w:val="center"/>
      </w:pPr>
      <w:r w:rsidRPr="00ED7EC0">
        <w:rPr>
          <w:noProof/>
        </w:rPr>
        <w:drawing>
          <wp:inline distT="0" distB="0" distL="0" distR="0" wp14:anchorId="684C68CF" wp14:editId="565DCC94">
            <wp:extent cx="3056238" cy="2153080"/>
            <wp:effectExtent l="0" t="0" r="0" b="0"/>
            <wp:docPr id="2101375464" name="Picture 1" descr="A chart of a data 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1375464" name="Picture 1" descr="A chart of a data analysis"/>
                    <pic:cNvPicPr/>
                  </pic:nvPicPr>
                  <pic:blipFill>
                    <a:blip r:embed="rId19"/>
                    <a:stretch>
                      <a:fillRect/>
                    </a:stretch>
                  </pic:blipFill>
                  <pic:spPr>
                    <a:xfrm>
                      <a:off x="0" y="0"/>
                      <a:ext cx="3062658" cy="2157603"/>
                    </a:xfrm>
                    <a:prstGeom prst="rect">
                      <a:avLst/>
                    </a:prstGeom>
                  </pic:spPr>
                </pic:pic>
              </a:graphicData>
            </a:graphic>
          </wp:inline>
        </w:drawing>
      </w:r>
    </w:p>
    <w:p w14:paraId="262804C9" w14:textId="77777777" w:rsidR="007152D8" w:rsidRDefault="007152D8" w:rsidP="007152D8">
      <w:pPr>
        <w:jc w:val="center"/>
        <w:rPr>
          <w:color w:val="FF0000"/>
        </w:rPr>
      </w:pPr>
      <w:r>
        <w:rPr>
          <w:color w:val="FF0000"/>
        </w:rPr>
        <w:t>DO SOMETHING SIMILAR TO THIS (Reno et al)</w:t>
      </w:r>
    </w:p>
    <w:p w14:paraId="29DFD075" w14:textId="77777777" w:rsidR="008E4DEE" w:rsidRDefault="008E4DEE" w:rsidP="008E4DEE">
      <w:pPr>
        <w:jc w:val="center"/>
      </w:pPr>
    </w:p>
    <w:p w14:paraId="55916DB5" w14:textId="08773B5C" w:rsidR="000131AC" w:rsidRPr="000131AC" w:rsidRDefault="003562ED" w:rsidP="000131AC">
      <w:pPr>
        <w:pStyle w:val="Heading2"/>
      </w:pPr>
      <w:bookmarkStart w:id="30" w:name="_Toc153766570"/>
      <w:r>
        <w:t>C</w:t>
      </w:r>
      <w:r w:rsidR="00D73E9A">
        <w:t>onclusion</w:t>
      </w:r>
      <w:bookmarkEnd w:id="30"/>
    </w:p>
    <w:p w14:paraId="16AA53A3" w14:textId="77777777" w:rsidR="00625171" w:rsidRDefault="00625171" w:rsidP="00625171"/>
    <w:p w14:paraId="625BEE7B" w14:textId="77777777" w:rsidR="006F4E40" w:rsidRDefault="006F4E40" w:rsidP="00625171"/>
    <w:p w14:paraId="27A0BE0C" w14:textId="77777777" w:rsidR="006F4E40" w:rsidRDefault="006F4E40" w:rsidP="00625171"/>
    <w:p w14:paraId="26104303" w14:textId="77777777" w:rsidR="006F4E40" w:rsidRDefault="006F4E40" w:rsidP="00625171"/>
    <w:p w14:paraId="4943B63D" w14:textId="77777777" w:rsidR="006F4E40" w:rsidRDefault="006F4E40" w:rsidP="00625171"/>
    <w:p w14:paraId="00C7DA63" w14:textId="77777777" w:rsidR="006F4E40" w:rsidRDefault="006F4E40" w:rsidP="00625171"/>
    <w:p w14:paraId="585F3A96" w14:textId="77777777" w:rsidR="006F4E40" w:rsidRDefault="006F4E40" w:rsidP="00625171"/>
    <w:p w14:paraId="2DC817F6" w14:textId="77777777" w:rsidR="006F4E40" w:rsidRDefault="006F4E40" w:rsidP="00625171"/>
    <w:p w14:paraId="3112D08C" w14:textId="77777777" w:rsidR="006F4E40" w:rsidRDefault="006F4E40" w:rsidP="00625171"/>
    <w:p w14:paraId="173EF8B4" w14:textId="77777777" w:rsidR="006F4E40" w:rsidRDefault="006F4E40" w:rsidP="00625171"/>
    <w:p w14:paraId="21970B19" w14:textId="77777777" w:rsidR="006F4E40" w:rsidRDefault="006F4E40" w:rsidP="00625171"/>
    <w:p w14:paraId="7C61A2B7" w14:textId="77777777" w:rsidR="006F4E40" w:rsidRDefault="006F4E40" w:rsidP="00625171"/>
    <w:p w14:paraId="152EAD2B" w14:textId="77777777" w:rsidR="006F4E40" w:rsidRDefault="006F4E40" w:rsidP="00625171"/>
    <w:p w14:paraId="734C31F7" w14:textId="77777777" w:rsidR="006F4E40" w:rsidRDefault="006F4E40" w:rsidP="00625171"/>
    <w:p w14:paraId="3EE151BE" w14:textId="77777777" w:rsidR="006F4E40" w:rsidRDefault="006F4E40" w:rsidP="00625171"/>
    <w:p w14:paraId="762ED763" w14:textId="77777777" w:rsidR="00625171" w:rsidRDefault="00625171" w:rsidP="00625171"/>
    <w:p w14:paraId="3DA21306" w14:textId="6E973130" w:rsidR="00625171" w:rsidRPr="009862E7" w:rsidRDefault="009862E7" w:rsidP="009862E7">
      <w:pPr>
        <w:pStyle w:val="Heading2"/>
        <w:rPr>
          <w:rStyle w:val="IntenseReference"/>
          <w:b w:val="0"/>
          <w:bCs w:val="0"/>
          <w:smallCaps w:val="0"/>
          <w:color w:val="2F5496" w:themeColor="accent1" w:themeShade="BF"/>
          <w:spacing w:val="0"/>
        </w:rPr>
      </w:pPr>
      <w:bookmarkStart w:id="31" w:name="_Toc153766571"/>
      <w:r w:rsidRPr="009862E7">
        <w:rPr>
          <w:rStyle w:val="IntenseReference"/>
          <w:b w:val="0"/>
          <w:bCs w:val="0"/>
          <w:smallCaps w:val="0"/>
          <w:color w:val="2F5496" w:themeColor="accent1" w:themeShade="BF"/>
          <w:spacing w:val="0"/>
        </w:rPr>
        <w:lastRenderedPageBreak/>
        <w:t>References</w:t>
      </w:r>
      <w:bookmarkEnd w:id="31"/>
    </w:p>
    <w:p w14:paraId="477B812E" w14:textId="77777777" w:rsidR="00175BA6" w:rsidRPr="00175BA6" w:rsidRDefault="00290E31" w:rsidP="00175BA6">
      <w:pPr>
        <w:pStyle w:val="Bibliography"/>
        <w:rPr>
          <w:rFonts w:ascii="Calibri" w:hAnsi="Calibri" w:cs="Calibri"/>
        </w:rPr>
      </w:pPr>
      <w:r>
        <w:fldChar w:fldCharType="begin"/>
      </w:r>
      <w:r w:rsidR="00175BA6">
        <w:instrText xml:space="preserve"> ADDIN ZOTERO_BIBL {"uncited":[],"omitted":[],"custom":[]} CSL_BIBLIOGRAPHY </w:instrText>
      </w:r>
      <w:r>
        <w:fldChar w:fldCharType="separate"/>
      </w:r>
      <w:r w:rsidR="00175BA6" w:rsidRPr="00175BA6">
        <w:rPr>
          <w:rFonts w:ascii="Calibri" w:hAnsi="Calibri" w:cs="Calibri"/>
        </w:rPr>
        <w:t xml:space="preserve">1. </w:t>
      </w:r>
      <w:r w:rsidR="00175BA6" w:rsidRPr="00175BA6">
        <w:rPr>
          <w:rFonts w:ascii="Calibri" w:hAnsi="Calibri" w:cs="Calibri"/>
        </w:rPr>
        <w:tab/>
        <w:t xml:space="preserve">Gill, T.K.; Mittinty, M.M.; March, L.M.; Steinmetz, J.D.; Culbreth, G.T.; Cross, M.; Kopec, J.A.; Woolf, A.D.; Haile, L.M.; Hagins, H.; et al. Global, Regional, and National Burden of Other Musculoskeletal Disorders, 1990–2020, and Projections to 2050: A Systematic Analysis of the Global Burden of Disease Study 2021. </w:t>
      </w:r>
      <w:r w:rsidR="00175BA6" w:rsidRPr="00175BA6">
        <w:rPr>
          <w:rFonts w:ascii="Calibri" w:hAnsi="Calibri" w:cs="Calibri"/>
          <w:i/>
          <w:iCs/>
        </w:rPr>
        <w:t>The Lancet Rheumatology</w:t>
      </w:r>
      <w:r w:rsidR="00175BA6" w:rsidRPr="00175BA6">
        <w:rPr>
          <w:rFonts w:ascii="Calibri" w:hAnsi="Calibri" w:cs="Calibri"/>
        </w:rPr>
        <w:t xml:space="preserve"> </w:t>
      </w:r>
      <w:r w:rsidR="00175BA6" w:rsidRPr="00175BA6">
        <w:rPr>
          <w:rFonts w:ascii="Calibri" w:hAnsi="Calibri" w:cs="Calibri"/>
          <w:b/>
          <w:bCs/>
        </w:rPr>
        <w:t>2023</w:t>
      </w:r>
      <w:r w:rsidR="00175BA6" w:rsidRPr="00175BA6">
        <w:rPr>
          <w:rFonts w:ascii="Calibri" w:hAnsi="Calibri" w:cs="Calibri"/>
        </w:rPr>
        <w:t xml:space="preserve">, </w:t>
      </w:r>
      <w:r w:rsidR="00175BA6" w:rsidRPr="00175BA6">
        <w:rPr>
          <w:rFonts w:ascii="Calibri" w:hAnsi="Calibri" w:cs="Calibri"/>
          <w:i/>
          <w:iCs/>
        </w:rPr>
        <w:t>5</w:t>
      </w:r>
      <w:r w:rsidR="00175BA6" w:rsidRPr="00175BA6">
        <w:rPr>
          <w:rFonts w:ascii="Calibri" w:hAnsi="Calibri" w:cs="Calibri"/>
        </w:rPr>
        <w:t>, e670–e682, doi:10.1016/S2665-9913(23)00232-1.</w:t>
      </w:r>
    </w:p>
    <w:p w14:paraId="681794BB" w14:textId="77777777" w:rsidR="00175BA6" w:rsidRPr="00175BA6" w:rsidRDefault="00175BA6" w:rsidP="00175BA6">
      <w:pPr>
        <w:pStyle w:val="Bibliography"/>
        <w:rPr>
          <w:rFonts w:ascii="Calibri" w:hAnsi="Calibri" w:cs="Calibri"/>
        </w:rPr>
      </w:pPr>
      <w:r w:rsidRPr="00175BA6">
        <w:rPr>
          <w:rFonts w:ascii="Calibri" w:hAnsi="Calibri" w:cs="Calibri"/>
        </w:rPr>
        <w:t xml:space="preserve">2. </w:t>
      </w:r>
      <w:r w:rsidRPr="00175BA6">
        <w:rPr>
          <w:rFonts w:ascii="Calibri" w:hAnsi="Calibri" w:cs="Calibri"/>
        </w:rPr>
        <w:tab/>
        <w:t xml:space="preserve">Martimo, K.-P. </w:t>
      </w:r>
      <w:r w:rsidRPr="00175BA6">
        <w:rPr>
          <w:rFonts w:ascii="Calibri" w:hAnsi="Calibri" w:cs="Calibri"/>
          <w:i/>
          <w:iCs/>
        </w:rPr>
        <w:t>Musculoskeletal Disorders, Disability, and Work</w:t>
      </w:r>
      <w:r w:rsidRPr="00175BA6">
        <w:rPr>
          <w:rFonts w:ascii="Calibri" w:hAnsi="Calibri" w:cs="Calibri"/>
        </w:rPr>
        <w:t>; Finnish Institute of Occupational Health: Helsinki, Finland, 2010; ISBN 978-951-802-987-1.</w:t>
      </w:r>
    </w:p>
    <w:p w14:paraId="6BB1ADA9" w14:textId="77777777" w:rsidR="00175BA6" w:rsidRPr="00175BA6" w:rsidRDefault="00175BA6" w:rsidP="00175BA6">
      <w:pPr>
        <w:pStyle w:val="Bibliography"/>
        <w:rPr>
          <w:rFonts w:ascii="Calibri" w:hAnsi="Calibri" w:cs="Calibri"/>
        </w:rPr>
      </w:pPr>
      <w:r w:rsidRPr="00175BA6">
        <w:rPr>
          <w:rFonts w:ascii="Calibri" w:hAnsi="Calibri" w:cs="Calibri"/>
        </w:rPr>
        <w:t xml:space="preserve">3. </w:t>
      </w:r>
      <w:r w:rsidRPr="00175BA6">
        <w:rPr>
          <w:rFonts w:ascii="Calibri" w:hAnsi="Calibri" w:cs="Calibri"/>
        </w:rPr>
        <w:tab/>
        <w:t xml:space="preserve">European Agency for Safety and Health at Work. </w:t>
      </w:r>
      <w:r w:rsidRPr="00175BA6">
        <w:rPr>
          <w:rFonts w:ascii="Calibri" w:hAnsi="Calibri" w:cs="Calibri"/>
          <w:i/>
          <w:iCs/>
        </w:rPr>
        <w:t>Musculoskeletal Disorders among Children and Young People: Prevalence, Risk Factors and Preventive Measures : A Scoping Review.</w:t>
      </w:r>
      <w:r w:rsidRPr="00175BA6">
        <w:rPr>
          <w:rFonts w:ascii="Calibri" w:hAnsi="Calibri" w:cs="Calibri"/>
        </w:rPr>
        <w:t>; Publications Office: LU, 2021;</w:t>
      </w:r>
    </w:p>
    <w:p w14:paraId="1A602388" w14:textId="77777777" w:rsidR="00175BA6" w:rsidRPr="00175BA6" w:rsidRDefault="00175BA6" w:rsidP="00175BA6">
      <w:pPr>
        <w:pStyle w:val="Bibliography"/>
        <w:rPr>
          <w:rFonts w:ascii="Calibri" w:hAnsi="Calibri" w:cs="Calibri"/>
        </w:rPr>
      </w:pPr>
      <w:r w:rsidRPr="00175BA6">
        <w:rPr>
          <w:rFonts w:ascii="Calibri" w:hAnsi="Calibri" w:cs="Calibri"/>
        </w:rPr>
        <w:t xml:space="preserve">4. </w:t>
      </w:r>
      <w:r w:rsidRPr="00175BA6">
        <w:rPr>
          <w:rFonts w:ascii="Calibri" w:hAnsi="Calibri" w:cs="Calibri"/>
        </w:rPr>
        <w:tab/>
        <w:t xml:space="preserve">Bevan, S. Economic Impact of Musculoskeletal Disorders (MSDs) on Work in Europe. </w:t>
      </w:r>
      <w:r w:rsidRPr="00175BA6">
        <w:rPr>
          <w:rFonts w:ascii="Calibri" w:hAnsi="Calibri" w:cs="Calibri"/>
          <w:i/>
          <w:iCs/>
        </w:rPr>
        <w:t>Best Practice &amp; Research Clinical Rheumatology</w:t>
      </w:r>
      <w:r w:rsidRPr="00175BA6">
        <w:rPr>
          <w:rFonts w:ascii="Calibri" w:hAnsi="Calibri" w:cs="Calibri"/>
        </w:rPr>
        <w:t xml:space="preserve"> </w:t>
      </w:r>
      <w:r w:rsidRPr="00175BA6">
        <w:rPr>
          <w:rFonts w:ascii="Calibri" w:hAnsi="Calibri" w:cs="Calibri"/>
          <w:b/>
          <w:bCs/>
        </w:rPr>
        <w:t>2015</w:t>
      </w:r>
      <w:r w:rsidRPr="00175BA6">
        <w:rPr>
          <w:rFonts w:ascii="Calibri" w:hAnsi="Calibri" w:cs="Calibri"/>
        </w:rPr>
        <w:t xml:space="preserve">, </w:t>
      </w:r>
      <w:r w:rsidRPr="00175BA6">
        <w:rPr>
          <w:rFonts w:ascii="Calibri" w:hAnsi="Calibri" w:cs="Calibri"/>
          <w:i/>
          <w:iCs/>
        </w:rPr>
        <w:t>29</w:t>
      </w:r>
      <w:r w:rsidRPr="00175BA6">
        <w:rPr>
          <w:rFonts w:ascii="Calibri" w:hAnsi="Calibri" w:cs="Calibri"/>
        </w:rPr>
        <w:t>, 356–373, doi:10.1016/j.berh.2015.08.002.</w:t>
      </w:r>
    </w:p>
    <w:p w14:paraId="753FEB0D" w14:textId="77777777" w:rsidR="00175BA6" w:rsidRPr="00175BA6" w:rsidRDefault="00175BA6" w:rsidP="00175BA6">
      <w:pPr>
        <w:pStyle w:val="Bibliography"/>
        <w:rPr>
          <w:rFonts w:ascii="Calibri" w:hAnsi="Calibri" w:cs="Calibri"/>
        </w:rPr>
      </w:pPr>
      <w:r w:rsidRPr="00175BA6">
        <w:rPr>
          <w:rFonts w:ascii="Calibri" w:hAnsi="Calibri" w:cs="Calibri"/>
        </w:rPr>
        <w:t xml:space="preserve">5. </w:t>
      </w:r>
      <w:r w:rsidRPr="00175BA6">
        <w:rPr>
          <w:rFonts w:ascii="Calibri" w:hAnsi="Calibri" w:cs="Calibri"/>
        </w:rPr>
        <w:tab/>
        <w:t xml:space="preserve">Summers, K.; Jinnett, K.J.; Bevan, S. Musculoskeletal Disorders, Workforce Health and Productivity in the United States. </w:t>
      </w:r>
      <w:r w:rsidRPr="00175BA6">
        <w:rPr>
          <w:rFonts w:ascii="Calibri" w:hAnsi="Calibri" w:cs="Calibri"/>
          <w:i/>
          <w:iCs/>
        </w:rPr>
        <w:t>The Center for Workforce Health and Performance</w:t>
      </w:r>
      <w:r w:rsidRPr="00175BA6">
        <w:rPr>
          <w:rFonts w:ascii="Calibri" w:hAnsi="Calibri" w:cs="Calibri"/>
        </w:rPr>
        <w:t xml:space="preserve"> </w:t>
      </w:r>
      <w:r w:rsidRPr="00175BA6">
        <w:rPr>
          <w:rFonts w:ascii="Calibri" w:hAnsi="Calibri" w:cs="Calibri"/>
          <w:b/>
          <w:bCs/>
        </w:rPr>
        <w:t>2015</w:t>
      </w:r>
      <w:r w:rsidRPr="00175BA6">
        <w:rPr>
          <w:rFonts w:ascii="Calibri" w:hAnsi="Calibri" w:cs="Calibri"/>
        </w:rPr>
        <w:t>.</w:t>
      </w:r>
    </w:p>
    <w:p w14:paraId="302938FA" w14:textId="77777777" w:rsidR="00175BA6" w:rsidRPr="00175BA6" w:rsidRDefault="00175BA6" w:rsidP="00175BA6">
      <w:pPr>
        <w:pStyle w:val="Bibliography"/>
        <w:rPr>
          <w:rFonts w:ascii="Calibri" w:hAnsi="Calibri" w:cs="Calibri"/>
        </w:rPr>
      </w:pPr>
      <w:r w:rsidRPr="00175BA6">
        <w:rPr>
          <w:rFonts w:ascii="Calibri" w:hAnsi="Calibri" w:cs="Calibri"/>
        </w:rPr>
        <w:t xml:space="preserve">6. </w:t>
      </w:r>
      <w:r w:rsidRPr="00175BA6">
        <w:rPr>
          <w:rFonts w:ascii="Calibri" w:hAnsi="Calibri" w:cs="Calibri"/>
        </w:rPr>
        <w:tab/>
        <w:t xml:space="preserve">Arora, S.N.; Khatri, S. Prevalence of Work-Related Musculoskeletal Disorder in Sitting Professionals. </w:t>
      </w:r>
      <w:r w:rsidRPr="00175BA6">
        <w:rPr>
          <w:rFonts w:ascii="Calibri" w:hAnsi="Calibri" w:cs="Calibri"/>
          <w:i/>
          <w:iCs/>
        </w:rPr>
        <w:t>Int J Community Med Public Health</w:t>
      </w:r>
      <w:r w:rsidRPr="00175BA6">
        <w:rPr>
          <w:rFonts w:ascii="Calibri" w:hAnsi="Calibri" w:cs="Calibri"/>
        </w:rPr>
        <w:t xml:space="preserve"> </w:t>
      </w:r>
      <w:r w:rsidRPr="00175BA6">
        <w:rPr>
          <w:rFonts w:ascii="Calibri" w:hAnsi="Calibri" w:cs="Calibri"/>
          <w:b/>
          <w:bCs/>
        </w:rPr>
        <w:t>2022</w:t>
      </w:r>
      <w:r w:rsidRPr="00175BA6">
        <w:rPr>
          <w:rFonts w:ascii="Calibri" w:hAnsi="Calibri" w:cs="Calibri"/>
        </w:rPr>
        <w:t xml:space="preserve">, </w:t>
      </w:r>
      <w:r w:rsidRPr="00175BA6">
        <w:rPr>
          <w:rFonts w:ascii="Calibri" w:hAnsi="Calibri" w:cs="Calibri"/>
          <w:i/>
          <w:iCs/>
        </w:rPr>
        <w:t>9</w:t>
      </w:r>
      <w:r w:rsidRPr="00175BA6">
        <w:rPr>
          <w:rFonts w:ascii="Calibri" w:hAnsi="Calibri" w:cs="Calibri"/>
        </w:rPr>
        <w:t>, 892, doi:10.18203/2394-6040.ijcmph20220259.</w:t>
      </w:r>
    </w:p>
    <w:p w14:paraId="387B8DFC" w14:textId="77777777" w:rsidR="00175BA6" w:rsidRPr="00175BA6" w:rsidRDefault="00175BA6" w:rsidP="00175BA6">
      <w:pPr>
        <w:pStyle w:val="Bibliography"/>
        <w:rPr>
          <w:rFonts w:ascii="Calibri" w:hAnsi="Calibri" w:cs="Calibri"/>
        </w:rPr>
      </w:pPr>
      <w:r w:rsidRPr="00175BA6">
        <w:rPr>
          <w:rFonts w:ascii="Calibri" w:hAnsi="Calibri" w:cs="Calibri"/>
        </w:rPr>
        <w:t xml:space="preserve">7. </w:t>
      </w:r>
      <w:r w:rsidRPr="00175BA6">
        <w:rPr>
          <w:rFonts w:ascii="Calibri" w:hAnsi="Calibri" w:cs="Calibri"/>
        </w:rPr>
        <w:tab/>
        <w:t xml:space="preserve">Putsa, B.; Jalayondeja, W.; Mekhora, K.; Bhuanantanondh, P.; Jalayondeja, C. Factors Associated with Reduced Risk of Musculoskeletal Disorders among Office Workers: A Cross-Sectional Study 2017 to 2020. </w:t>
      </w:r>
      <w:r w:rsidRPr="00175BA6">
        <w:rPr>
          <w:rFonts w:ascii="Calibri" w:hAnsi="Calibri" w:cs="Calibri"/>
          <w:i/>
          <w:iCs/>
        </w:rPr>
        <w:t>BMC Public Health</w:t>
      </w:r>
      <w:r w:rsidRPr="00175BA6">
        <w:rPr>
          <w:rFonts w:ascii="Calibri" w:hAnsi="Calibri" w:cs="Calibri"/>
        </w:rPr>
        <w:t xml:space="preserve"> </w:t>
      </w:r>
      <w:r w:rsidRPr="00175BA6">
        <w:rPr>
          <w:rFonts w:ascii="Calibri" w:hAnsi="Calibri" w:cs="Calibri"/>
          <w:b/>
          <w:bCs/>
        </w:rPr>
        <w:t>2022</w:t>
      </w:r>
      <w:r w:rsidRPr="00175BA6">
        <w:rPr>
          <w:rFonts w:ascii="Calibri" w:hAnsi="Calibri" w:cs="Calibri"/>
        </w:rPr>
        <w:t xml:space="preserve">, </w:t>
      </w:r>
      <w:r w:rsidRPr="00175BA6">
        <w:rPr>
          <w:rFonts w:ascii="Calibri" w:hAnsi="Calibri" w:cs="Calibri"/>
          <w:i/>
          <w:iCs/>
        </w:rPr>
        <w:t>22</w:t>
      </w:r>
      <w:r w:rsidRPr="00175BA6">
        <w:rPr>
          <w:rFonts w:ascii="Calibri" w:hAnsi="Calibri" w:cs="Calibri"/>
        </w:rPr>
        <w:t>, 1503, doi:10.1186/s12889-022-13940-0.</w:t>
      </w:r>
    </w:p>
    <w:p w14:paraId="7702DB1A" w14:textId="77777777" w:rsidR="00175BA6" w:rsidRPr="00175BA6" w:rsidRDefault="00175BA6" w:rsidP="00175BA6">
      <w:pPr>
        <w:pStyle w:val="Bibliography"/>
        <w:rPr>
          <w:rFonts w:ascii="Calibri" w:hAnsi="Calibri" w:cs="Calibri"/>
        </w:rPr>
      </w:pPr>
      <w:r w:rsidRPr="00175BA6">
        <w:rPr>
          <w:rFonts w:ascii="Calibri" w:hAnsi="Calibri" w:cs="Calibri"/>
        </w:rPr>
        <w:t xml:space="preserve">8. </w:t>
      </w:r>
      <w:r w:rsidRPr="00175BA6">
        <w:rPr>
          <w:rFonts w:ascii="Calibri" w:hAnsi="Calibri" w:cs="Calibri"/>
        </w:rPr>
        <w:tab/>
        <w:t xml:space="preserve">Tan, H.Z.; Slivovsky, L.A.; Pentland, A. A Sensing Chair Using Pressure Distribution Sensors. </w:t>
      </w:r>
      <w:r w:rsidRPr="00175BA6">
        <w:rPr>
          <w:rFonts w:ascii="Calibri" w:hAnsi="Calibri" w:cs="Calibri"/>
          <w:i/>
          <w:iCs/>
        </w:rPr>
        <w:t>IEEE/ASME Trans. Mechatron.</w:t>
      </w:r>
      <w:r w:rsidRPr="00175BA6">
        <w:rPr>
          <w:rFonts w:ascii="Calibri" w:hAnsi="Calibri" w:cs="Calibri"/>
        </w:rPr>
        <w:t xml:space="preserve"> </w:t>
      </w:r>
      <w:r w:rsidRPr="00175BA6">
        <w:rPr>
          <w:rFonts w:ascii="Calibri" w:hAnsi="Calibri" w:cs="Calibri"/>
          <w:b/>
          <w:bCs/>
        </w:rPr>
        <w:t>2001</w:t>
      </w:r>
      <w:r w:rsidRPr="00175BA6">
        <w:rPr>
          <w:rFonts w:ascii="Calibri" w:hAnsi="Calibri" w:cs="Calibri"/>
        </w:rPr>
        <w:t xml:space="preserve">, </w:t>
      </w:r>
      <w:r w:rsidRPr="00175BA6">
        <w:rPr>
          <w:rFonts w:ascii="Calibri" w:hAnsi="Calibri" w:cs="Calibri"/>
          <w:i/>
          <w:iCs/>
        </w:rPr>
        <w:t>6</w:t>
      </w:r>
      <w:r w:rsidRPr="00175BA6">
        <w:rPr>
          <w:rFonts w:ascii="Calibri" w:hAnsi="Calibri" w:cs="Calibri"/>
        </w:rPr>
        <w:t>, 261–268, doi:10.1109/3516.951364.</w:t>
      </w:r>
    </w:p>
    <w:p w14:paraId="439C7D7D" w14:textId="77777777" w:rsidR="00175BA6" w:rsidRPr="00175BA6" w:rsidRDefault="00175BA6" w:rsidP="00175BA6">
      <w:pPr>
        <w:pStyle w:val="Bibliography"/>
        <w:rPr>
          <w:rFonts w:ascii="Calibri" w:hAnsi="Calibri" w:cs="Calibri"/>
        </w:rPr>
      </w:pPr>
      <w:r w:rsidRPr="00175BA6">
        <w:rPr>
          <w:rFonts w:ascii="Calibri" w:hAnsi="Calibri" w:cs="Calibri"/>
        </w:rPr>
        <w:t xml:space="preserve">9. </w:t>
      </w:r>
      <w:r w:rsidRPr="00175BA6">
        <w:rPr>
          <w:rFonts w:ascii="Calibri" w:hAnsi="Calibri" w:cs="Calibri"/>
        </w:rPr>
        <w:tab/>
        <w:t>Sadun, A.S.; Jalani, J.; Sukor, J.A. Force Sensing Resistor (FSR): A Brief Overview and the Low-Cost Sensor for Active Compliance Control.; Jiang, X., Chen, G., Capi, G., Ishll, C., Eds.; Tokyo, Japan, July 11 2016; p. 1001112.</w:t>
      </w:r>
    </w:p>
    <w:p w14:paraId="658706CA" w14:textId="77777777" w:rsidR="00175BA6" w:rsidRPr="00175BA6" w:rsidRDefault="00175BA6" w:rsidP="00175BA6">
      <w:pPr>
        <w:pStyle w:val="Bibliography"/>
        <w:rPr>
          <w:rFonts w:ascii="Calibri" w:hAnsi="Calibri" w:cs="Calibri"/>
        </w:rPr>
      </w:pPr>
      <w:r w:rsidRPr="00175BA6">
        <w:rPr>
          <w:rFonts w:ascii="Calibri" w:hAnsi="Calibri" w:cs="Calibri"/>
        </w:rPr>
        <w:t xml:space="preserve">10. </w:t>
      </w:r>
      <w:r w:rsidRPr="00175BA6">
        <w:rPr>
          <w:rFonts w:ascii="Calibri" w:hAnsi="Calibri" w:cs="Calibri"/>
        </w:rPr>
        <w:tab/>
        <w:t>Mutlu, B.; Krause, A.; Forlizzi, J.; Guestrin, C.; Hodgins, J. Robust, Low-Cost, Non-Intrusive Sensing and Recognition of Seated Postures. In Proceedings of the Proceedings of the 20th annual ACM symposium on User interface software and technology; ACM: Newport Rhode Island USA, October 7 2007; pp. 149–158.</w:t>
      </w:r>
    </w:p>
    <w:p w14:paraId="081C602F" w14:textId="77777777" w:rsidR="00175BA6" w:rsidRPr="00175BA6" w:rsidRDefault="00175BA6" w:rsidP="00175BA6">
      <w:pPr>
        <w:pStyle w:val="Bibliography"/>
        <w:rPr>
          <w:rFonts w:ascii="Calibri" w:hAnsi="Calibri" w:cs="Calibri"/>
        </w:rPr>
      </w:pPr>
      <w:r w:rsidRPr="00175BA6">
        <w:rPr>
          <w:rFonts w:ascii="Calibri" w:hAnsi="Calibri" w:cs="Calibri"/>
        </w:rPr>
        <w:t xml:space="preserve">11. </w:t>
      </w:r>
      <w:r w:rsidRPr="00175BA6">
        <w:rPr>
          <w:rFonts w:ascii="Calibri" w:hAnsi="Calibri" w:cs="Calibri"/>
        </w:rPr>
        <w:tab/>
        <w:t xml:space="preserve">Tsai, M.-C.; Chu, E.T.-H.; Lee, C.-R. An Automated Sitting Posture Recognition System Utilizing Pressure Sensors. </w:t>
      </w:r>
      <w:r w:rsidRPr="00175BA6">
        <w:rPr>
          <w:rFonts w:ascii="Calibri" w:hAnsi="Calibri" w:cs="Calibri"/>
          <w:i/>
          <w:iCs/>
        </w:rPr>
        <w:t>Sensors</w:t>
      </w:r>
      <w:r w:rsidRPr="00175BA6">
        <w:rPr>
          <w:rFonts w:ascii="Calibri" w:hAnsi="Calibri" w:cs="Calibri"/>
        </w:rPr>
        <w:t xml:space="preserve"> </w:t>
      </w:r>
      <w:r w:rsidRPr="00175BA6">
        <w:rPr>
          <w:rFonts w:ascii="Calibri" w:hAnsi="Calibri" w:cs="Calibri"/>
          <w:b/>
          <w:bCs/>
        </w:rPr>
        <w:t>2023</w:t>
      </w:r>
      <w:r w:rsidRPr="00175BA6">
        <w:rPr>
          <w:rFonts w:ascii="Calibri" w:hAnsi="Calibri" w:cs="Calibri"/>
        </w:rPr>
        <w:t xml:space="preserve">, </w:t>
      </w:r>
      <w:r w:rsidRPr="00175BA6">
        <w:rPr>
          <w:rFonts w:ascii="Calibri" w:hAnsi="Calibri" w:cs="Calibri"/>
          <w:i/>
          <w:iCs/>
        </w:rPr>
        <w:t>23</w:t>
      </w:r>
      <w:r w:rsidRPr="00175BA6">
        <w:rPr>
          <w:rFonts w:ascii="Calibri" w:hAnsi="Calibri" w:cs="Calibri"/>
        </w:rPr>
        <w:t>, 5894, doi:10.3390/s23135894.</w:t>
      </w:r>
    </w:p>
    <w:p w14:paraId="43A294A9" w14:textId="77777777" w:rsidR="00175BA6" w:rsidRPr="00175BA6" w:rsidRDefault="00175BA6" w:rsidP="00175BA6">
      <w:pPr>
        <w:pStyle w:val="Bibliography"/>
        <w:rPr>
          <w:rFonts w:ascii="Calibri" w:hAnsi="Calibri" w:cs="Calibri"/>
        </w:rPr>
      </w:pPr>
      <w:r w:rsidRPr="00175BA6">
        <w:rPr>
          <w:rFonts w:ascii="Calibri" w:hAnsi="Calibri" w:cs="Calibri"/>
        </w:rPr>
        <w:t xml:space="preserve">12. </w:t>
      </w:r>
      <w:r w:rsidRPr="00175BA6">
        <w:rPr>
          <w:rFonts w:ascii="Calibri" w:hAnsi="Calibri" w:cs="Calibri"/>
        </w:rPr>
        <w:tab/>
        <w:t xml:space="preserve">Aminosharieh Najafi, T.; Abramo, A.; Kyamakya, K.; Affanni, A. Development of a Smart Chair Sensors System and Classification of Sitting Postures with Deep Learning Algorithms. </w:t>
      </w:r>
      <w:r w:rsidRPr="00175BA6">
        <w:rPr>
          <w:rFonts w:ascii="Calibri" w:hAnsi="Calibri" w:cs="Calibri"/>
          <w:i/>
          <w:iCs/>
        </w:rPr>
        <w:t>Sensors</w:t>
      </w:r>
      <w:r w:rsidRPr="00175BA6">
        <w:rPr>
          <w:rFonts w:ascii="Calibri" w:hAnsi="Calibri" w:cs="Calibri"/>
        </w:rPr>
        <w:t xml:space="preserve"> </w:t>
      </w:r>
      <w:r w:rsidRPr="00175BA6">
        <w:rPr>
          <w:rFonts w:ascii="Calibri" w:hAnsi="Calibri" w:cs="Calibri"/>
          <w:b/>
          <w:bCs/>
        </w:rPr>
        <w:t>2022</w:t>
      </w:r>
      <w:r w:rsidRPr="00175BA6">
        <w:rPr>
          <w:rFonts w:ascii="Calibri" w:hAnsi="Calibri" w:cs="Calibri"/>
        </w:rPr>
        <w:t xml:space="preserve">, </w:t>
      </w:r>
      <w:r w:rsidRPr="00175BA6">
        <w:rPr>
          <w:rFonts w:ascii="Calibri" w:hAnsi="Calibri" w:cs="Calibri"/>
          <w:i/>
          <w:iCs/>
        </w:rPr>
        <w:t>22</w:t>
      </w:r>
      <w:r w:rsidRPr="00175BA6">
        <w:rPr>
          <w:rFonts w:ascii="Calibri" w:hAnsi="Calibri" w:cs="Calibri"/>
        </w:rPr>
        <w:t>, 5585, doi:10.3390/s22155585.</w:t>
      </w:r>
    </w:p>
    <w:p w14:paraId="4F2DE9F7" w14:textId="77777777" w:rsidR="00175BA6" w:rsidRPr="00175BA6" w:rsidRDefault="00175BA6" w:rsidP="00175BA6">
      <w:pPr>
        <w:pStyle w:val="Bibliography"/>
        <w:rPr>
          <w:rFonts w:ascii="Calibri" w:hAnsi="Calibri" w:cs="Calibri"/>
        </w:rPr>
      </w:pPr>
      <w:r w:rsidRPr="00175BA6">
        <w:rPr>
          <w:rFonts w:ascii="Calibri" w:hAnsi="Calibri" w:cs="Calibri"/>
        </w:rPr>
        <w:t xml:space="preserve">13. </w:t>
      </w:r>
      <w:r w:rsidRPr="00175BA6">
        <w:rPr>
          <w:rFonts w:ascii="Calibri" w:hAnsi="Calibri" w:cs="Calibri"/>
        </w:rPr>
        <w:tab/>
        <w:t xml:space="preserve">Luna-Perejón, F.; Montes-Sánchez, J.M.; Durán-López, L.; Vazquez-Baeza, A.; Beasley-Bohórquez, I.; Sevillano-Ramos, J.L. IoT Device for Sitting Posture Classification Using Artificial Neural Networks. </w:t>
      </w:r>
      <w:r w:rsidRPr="00175BA6">
        <w:rPr>
          <w:rFonts w:ascii="Calibri" w:hAnsi="Calibri" w:cs="Calibri"/>
          <w:i/>
          <w:iCs/>
        </w:rPr>
        <w:t>Electronics</w:t>
      </w:r>
      <w:r w:rsidRPr="00175BA6">
        <w:rPr>
          <w:rFonts w:ascii="Calibri" w:hAnsi="Calibri" w:cs="Calibri"/>
        </w:rPr>
        <w:t xml:space="preserve"> </w:t>
      </w:r>
      <w:r w:rsidRPr="00175BA6">
        <w:rPr>
          <w:rFonts w:ascii="Calibri" w:hAnsi="Calibri" w:cs="Calibri"/>
          <w:b/>
          <w:bCs/>
        </w:rPr>
        <w:t>2021</w:t>
      </w:r>
      <w:r w:rsidRPr="00175BA6">
        <w:rPr>
          <w:rFonts w:ascii="Calibri" w:hAnsi="Calibri" w:cs="Calibri"/>
        </w:rPr>
        <w:t xml:space="preserve">, </w:t>
      </w:r>
      <w:r w:rsidRPr="00175BA6">
        <w:rPr>
          <w:rFonts w:ascii="Calibri" w:hAnsi="Calibri" w:cs="Calibri"/>
          <w:i/>
          <w:iCs/>
        </w:rPr>
        <w:t>10</w:t>
      </w:r>
      <w:r w:rsidRPr="00175BA6">
        <w:rPr>
          <w:rFonts w:ascii="Calibri" w:hAnsi="Calibri" w:cs="Calibri"/>
        </w:rPr>
        <w:t>, 1825, doi:10.3390/electronics10151825.</w:t>
      </w:r>
    </w:p>
    <w:p w14:paraId="2F758904" w14:textId="77777777" w:rsidR="00175BA6" w:rsidRPr="00175BA6" w:rsidRDefault="00175BA6" w:rsidP="00175BA6">
      <w:pPr>
        <w:pStyle w:val="Bibliography"/>
        <w:rPr>
          <w:rFonts w:ascii="Calibri" w:hAnsi="Calibri" w:cs="Calibri"/>
        </w:rPr>
      </w:pPr>
      <w:r w:rsidRPr="00175BA6">
        <w:rPr>
          <w:rFonts w:ascii="Calibri" w:hAnsi="Calibri" w:cs="Calibri"/>
        </w:rPr>
        <w:t xml:space="preserve">14. </w:t>
      </w:r>
      <w:r w:rsidRPr="00175BA6">
        <w:rPr>
          <w:rFonts w:ascii="Calibri" w:hAnsi="Calibri" w:cs="Calibri"/>
        </w:rPr>
        <w:tab/>
        <w:t xml:space="preserve">Roh, J.; Park, H.; Lee, K.; Hyeong, J.; Kim, S.; Lee, B. Sitting Posture Monitoring System Based on a Low-Cost Load Cell Using Machine Learning. </w:t>
      </w:r>
      <w:r w:rsidRPr="00175BA6">
        <w:rPr>
          <w:rFonts w:ascii="Calibri" w:hAnsi="Calibri" w:cs="Calibri"/>
          <w:i/>
          <w:iCs/>
        </w:rPr>
        <w:t>Sensors</w:t>
      </w:r>
      <w:r w:rsidRPr="00175BA6">
        <w:rPr>
          <w:rFonts w:ascii="Calibri" w:hAnsi="Calibri" w:cs="Calibri"/>
        </w:rPr>
        <w:t xml:space="preserve"> </w:t>
      </w:r>
      <w:r w:rsidRPr="00175BA6">
        <w:rPr>
          <w:rFonts w:ascii="Calibri" w:hAnsi="Calibri" w:cs="Calibri"/>
          <w:b/>
          <w:bCs/>
        </w:rPr>
        <w:t>2018</w:t>
      </w:r>
      <w:r w:rsidRPr="00175BA6">
        <w:rPr>
          <w:rFonts w:ascii="Calibri" w:hAnsi="Calibri" w:cs="Calibri"/>
        </w:rPr>
        <w:t xml:space="preserve">, </w:t>
      </w:r>
      <w:r w:rsidRPr="00175BA6">
        <w:rPr>
          <w:rFonts w:ascii="Calibri" w:hAnsi="Calibri" w:cs="Calibri"/>
          <w:i/>
          <w:iCs/>
        </w:rPr>
        <w:t>18</w:t>
      </w:r>
      <w:r w:rsidRPr="00175BA6">
        <w:rPr>
          <w:rFonts w:ascii="Calibri" w:hAnsi="Calibri" w:cs="Calibri"/>
        </w:rPr>
        <w:t>, 208, doi:10.3390/s18010208.</w:t>
      </w:r>
    </w:p>
    <w:p w14:paraId="4B162197" w14:textId="77777777" w:rsidR="00175BA6" w:rsidRPr="00175BA6" w:rsidRDefault="00175BA6" w:rsidP="00175BA6">
      <w:pPr>
        <w:pStyle w:val="Bibliography"/>
        <w:rPr>
          <w:rFonts w:ascii="Calibri" w:hAnsi="Calibri" w:cs="Calibri"/>
        </w:rPr>
      </w:pPr>
      <w:r w:rsidRPr="00175BA6">
        <w:rPr>
          <w:rFonts w:ascii="Calibri" w:hAnsi="Calibri" w:cs="Calibri"/>
        </w:rPr>
        <w:t xml:space="preserve">15. </w:t>
      </w:r>
      <w:r w:rsidRPr="00175BA6">
        <w:rPr>
          <w:rFonts w:ascii="Calibri" w:hAnsi="Calibri" w:cs="Calibri"/>
        </w:rPr>
        <w:tab/>
        <w:t xml:space="preserve">Pereira, L.; Plácido Da Silva, H. A Novel Smart Chair System for Posture Classification and Invisible ECG Monitoring. </w:t>
      </w:r>
      <w:r w:rsidRPr="00175BA6">
        <w:rPr>
          <w:rFonts w:ascii="Calibri" w:hAnsi="Calibri" w:cs="Calibri"/>
          <w:i/>
          <w:iCs/>
        </w:rPr>
        <w:t>Sensors</w:t>
      </w:r>
      <w:r w:rsidRPr="00175BA6">
        <w:rPr>
          <w:rFonts w:ascii="Calibri" w:hAnsi="Calibri" w:cs="Calibri"/>
        </w:rPr>
        <w:t xml:space="preserve"> </w:t>
      </w:r>
      <w:r w:rsidRPr="00175BA6">
        <w:rPr>
          <w:rFonts w:ascii="Calibri" w:hAnsi="Calibri" w:cs="Calibri"/>
          <w:b/>
          <w:bCs/>
        </w:rPr>
        <w:t>2023</w:t>
      </w:r>
      <w:r w:rsidRPr="00175BA6">
        <w:rPr>
          <w:rFonts w:ascii="Calibri" w:hAnsi="Calibri" w:cs="Calibri"/>
        </w:rPr>
        <w:t xml:space="preserve">, </w:t>
      </w:r>
      <w:r w:rsidRPr="00175BA6">
        <w:rPr>
          <w:rFonts w:ascii="Calibri" w:hAnsi="Calibri" w:cs="Calibri"/>
          <w:i/>
          <w:iCs/>
        </w:rPr>
        <w:t>23</w:t>
      </w:r>
      <w:r w:rsidRPr="00175BA6">
        <w:rPr>
          <w:rFonts w:ascii="Calibri" w:hAnsi="Calibri" w:cs="Calibri"/>
        </w:rPr>
        <w:t>, 719, doi:10.3390/s23020719.</w:t>
      </w:r>
    </w:p>
    <w:p w14:paraId="2B136E1B" w14:textId="77777777" w:rsidR="00175BA6" w:rsidRPr="00175BA6" w:rsidRDefault="00175BA6" w:rsidP="00175BA6">
      <w:pPr>
        <w:pStyle w:val="Bibliography"/>
        <w:rPr>
          <w:rFonts w:ascii="Calibri" w:hAnsi="Calibri" w:cs="Calibri"/>
        </w:rPr>
      </w:pPr>
      <w:r w:rsidRPr="00175BA6">
        <w:rPr>
          <w:rFonts w:ascii="Calibri" w:hAnsi="Calibri" w:cs="Calibri"/>
        </w:rPr>
        <w:t xml:space="preserve">16. </w:t>
      </w:r>
      <w:r w:rsidRPr="00175BA6">
        <w:rPr>
          <w:rFonts w:ascii="Calibri" w:hAnsi="Calibri" w:cs="Calibri"/>
        </w:rPr>
        <w:tab/>
        <w:t xml:space="preserve">Pizarro, F.; Villavicencio, P.; Yunge, D.; Rodríguez, M.; Hermosilla, G.; Leiva, A. Easy-to-Build Textile Pressure Sensor. </w:t>
      </w:r>
      <w:r w:rsidRPr="00175BA6">
        <w:rPr>
          <w:rFonts w:ascii="Calibri" w:hAnsi="Calibri" w:cs="Calibri"/>
          <w:i/>
          <w:iCs/>
        </w:rPr>
        <w:t>Sensors</w:t>
      </w:r>
      <w:r w:rsidRPr="00175BA6">
        <w:rPr>
          <w:rFonts w:ascii="Calibri" w:hAnsi="Calibri" w:cs="Calibri"/>
        </w:rPr>
        <w:t xml:space="preserve"> </w:t>
      </w:r>
      <w:r w:rsidRPr="00175BA6">
        <w:rPr>
          <w:rFonts w:ascii="Calibri" w:hAnsi="Calibri" w:cs="Calibri"/>
          <w:b/>
          <w:bCs/>
        </w:rPr>
        <w:t>2018</w:t>
      </w:r>
      <w:r w:rsidRPr="00175BA6">
        <w:rPr>
          <w:rFonts w:ascii="Calibri" w:hAnsi="Calibri" w:cs="Calibri"/>
        </w:rPr>
        <w:t xml:space="preserve">, </w:t>
      </w:r>
      <w:r w:rsidRPr="00175BA6">
        <w:rPr>
          <w:rFonts w:ascii="Calibri" w:hAnsi="Calibri" w:cs="Calibri"/>
          <w:i/>
          <w:iCs/>
        </w:rPr>
        <w:t>18</w:t>
      </w:r>
      <w:r w:rsidRPr="00175BA6">
        <w:rPr>
          <w:rFonts w:ascii="Calibri" w:hAnsi="Calibri" w:cs="Calibri"/>
        </w:rPr>
        <w:t>, 1190, doi:10.3390/s18041190.</w:t>
      </w:r>
    </w:p>
    <w:p w14:paraId="2373C9E4" w14:textId="77777777" w:rsidR="00175BA6" w:rsidRPr="00175BA6" w:rsidRDefault="00175BA6" w:rsidP="00175BA6">
      <w:pPr>
        <w:pStyle w:val="Bibliography"/>
        <w:rPr>
          <w:rFonts w:ascii="Calibri" w:hAnsi="Calibri" w:cs="Calibri"/>
        </w:rPr>
      </w:pPr>
      <w:r w:rsidRPr="00175BA6">
        <w:rPr>
          <w:rFonts w:ascii="Calibri" w:hAnsi="Calibri" w:cs="Calibri"/>
        </w:rPr>
        <w:t xml:space="preserve">17. </w:t>
      </w:r>
      <w:r w:rsidRPr="00175BA6">
        <w:rPr>
          <w:rFonts w:ascii="Calibri" w:hAnsi="Calibri" w:cs="Calibri"/>
        </w:rPr>
        <w:tab/>
        <w:t xml:space="preserve">Kim, M.; Kim, H.; Park, J.; Jee, K.-K.; Lim, J.A.; Park, M.-C. Real-Time Sitting Posture Correction System Based on Highly Durable and Washable Electronic Textile Pressure Sensors. </w:t>
      </w:r>
      <w:r w:rsidRPr="00175BA6">
        <w:rPr>
          <w:rFonts w:ascii="Calibri" w:hAnsi="Calibri" w:cs="Calibri"/>
          <w:i/>
          <w:iCs/>
        </w:rPr>
        <w:t>Sensors and Actuators A: Physical</w:t>
      </w:r>
      <w:r w:rsidRPr="00175BA6">
        <w:rPr>
          <w:rFonts w:ascii="Calibri" w:hAnsi="Calibri" w:cs="Calibri"/>
        </w:rPr>
        <w:t xml:space="preserve"> </w:t>
      </w:r>
      <w:r w:rsidRPr="00175BA6">
        <w:rPr>
          <w:rFonts w:ascii="Calibri" w:hAnsi="Calibri" w:cs="Calibri"/>
          <w:b/>
          <w:bCs/>
        </w:rPr>
        <w:t>2018</w:t>
      </w:r>
      <w:r w:rsidRPr="00175BA6">
        <w:rPr>
          <w:rFonts w:ascii="Calibri" w:hAnsi="Calibri" w:cs="Calibri"/>
        </w:rPr>
        <w:t xml:space="preserve">, </w:t>
      </w:r>
      <w:r w:rsidRPr="00175BA6">
        <w:rPr>
          <w:rFonts w:ascii="Calibri" w:hAnsi="Calibri" w:cs="Calibri"/>
          <w:i/>
          <w:iCs/>
        </w:rPr>
        <w:t>269</w:t>
      </w:r>
      <w:r w:rsidRPr="00175BA6">
        <w:rPr>
          <w:rFonts w:ascii="Calibri" w:hAnsi="Calibri" w:cs="Calibri"/>
        </w:rPr>
        <w:t>, 394–400, doi:10.1016/j.sna.2017.11.054.</w:t>
      </w:r>
    </w:p>
    <w:p w14:paraId="2C14FFA1" w14:textId="77777777" w:rsidR="00175BA6" w:rsidRPr="00175BA6" w:rsidRDefault="00175BA6" w:rsidP="00175BA6">
      <w:pPr>
        <w:pStyle w:val="Bibliography"/>
        <w:rPr>
          <w:rFonts w:ascii="Calibri" w:hAnsi="Calibri" w:cs="Calibri"/>
        </w:rPr>
      </w:pPr>
      <w:r w:rsidRPr="00175BA6">
        <w:rPr>
          <w:rFonts w:ascii="Calibri" w:hAnsi="Calibri" w:cs="Calibri"/>
        </w:rPr>
        <w:lastRenderedPageBreak/>
        <w:t xml:space="preserve">18. </w:t>
      </w:r>
      <w:r w:rsidRPr="00175BA6">
        <w:rPr>
          <w:rFonts w:ascii="Calibri" w:hAnsi="Calibri" w:cs="Calibri"/>
        </w:rPr>
        <w:tab/>
        <w:t xml:space="preserve">Xu, W.; Huang, M.-C.; Amini, N.; He, L.; Sarrafzadeh, M. eCushion: A Textile Pressure Sensor Array Design and Calibration for Sitting Posture Analysis. </w:t>
      </w:r>
      <w:r w:rsidRPr="00175BA6">
        <w:rPr>
          <w:rFonts w:ascii="Calibri" w:hAnsi="Calibri" w:cs="Calibri"/>
          <w:i/>
          <w:iCs/>
        </w:rPr>
        <w:t>IEEE Sensors J.</w:t>
      </w:r>
      <w:r w:rsidRPr="00175BA6">
        <w:rPr>
          <w:rFonts w:ascii="Calibri" w:hAnsi="Calibri" w:cs="Calibri"/>
        </w:rPr>
        <w:t xml:space="preserve"> </w:t>
      </w:r>
      <w:r w:rsidRPr="00175BA6">
        <w:rPr>
          <w:rFonts w:ascii="Calibri" w:hAnsi="Calibri" w:cs="Calibri"/>
          <w:b/>
          <w:bCs/>
        </w:rPr>
        <w:t>2013</w:t>
      </w:r>
      <w:r w:rsidRPr="00175BA6">
        <w:rPr>
          <w:rFonts w:ascii="Calibri" w:hAnsi="Calibri" w:cs="Calibri"/>
        </w:rPr>
        <w:t xml:space="preserve">, </w:t>
      </w:r>
      <w:r w:rsidRPr="00175BA6">
        <w:rPr>
          <w:rFonts w:ascii="Calibri" w:hAnsi="Calibri" w:cs="Calibri"/>
          <w:i/>
          <w:iCs/>
        </w:rPr>
        <w:t>13</w:t>
      </w:r>
      <w:r w:rsidRPr="00175BA6">
        <w:rPr>
          <w:rFonts w:ascii="Calibri" w:hAnsi="Calibri" w:cs="Calibri"/>
        </w:rPr>
        <w:t>, 3926–3934, doi:10.1109/JSEN.2013.2259589.</w:t>
      </w:r>
    </w:p>
    <w:p w14:paraId="3C9F8820" w14:textId="77777777" w:rsidR="00175BA6" w:rsidRPr="00175BA6" w:rsidRDefault="00175BA6" w:rsidP="00175BA6">
      <w:pPr>
        <w:pStyle w:val="Bibliography"/>
        <w:rPr>
          <w:rFonts w:ascii="Calibri" w:hAnsi="Calibri" w:cs="Calibri"/>
        </w:rPr>
      </w:pPr>
      <w:r w:rsidRPr="00175BA6">
        <w:rPr>
          <w:rFonts w:ascii="Calibri" w:hAnsi="Calibri" w:cs="Calibri"/>
        </w:rPr>
        <w:t xml:space="preserve">19. </w:t>
      </w:r>
      <w:r w:rsidRPr="00175BA6">
        <w:rPr>
          <w:rFonts w:ascii="Calibri" w:hAnsi="Calibri" w:cs="Calibri"/>
        </w:rPr>
        <w:tab/>
        <w:t xml:space="preserve">Martínez-Estrada, M.; Vuohijoki, T.; Poberznik, A.; Shaikh, A.; Virkki, J.; Gil, I.; Fernández-García, R. A Smart Chair to Monitor Sitting Posture by Capacitive Textile Sensors. </w:t>
      </w:r>
      <w:r w:rsidRPr="00175BA6">
        <w:rPr>
          <w:rFonts w:ascii="Calibri" w:hAnsi="Calibri" w:cs="Calibri"/>
          <w:i/>
          <w:iCs/>
        </w:rPr>
        <w:t>Materials</w:t>
      </w:r>
      <w:r w:rsidRPr="00175BA6">
        <w:rPr>
          <w:rFonts w:ascii="Calibri" w:hAnsi="Calibri" w:cs="Calibri"/>
        </w:rPr>
        <w:t xml:space="preserve"> </w:t>
      </w:r>
      <w:r w:rsidRPr="00175BA6">
        <w:rPr>
          <w:rFonts w:ascii="Calibri" w:hAnsi="Calibri" w:cs="Calibri"/>
          <w:b/>
          <w:bCs/>
        </w:rPr>
        <w:t>2023</w:t>
      </w:r>
      <w:r w:rsidRPr="00175BA6">
        <w:rPr>
          <w:rFonts w:ascii="Calibri" w:hAnsi="Calibri" w:cs="Calibri"/>
        </w:rPr>
        <w:t xml:space="preserve">, </w:t>
      </w:r>
      <w:r w:rsidRPr="00175BA6">
        <w:rPr>
          <w:rFonts w:ascii="Calibri" w:hAnsi="Calibri" w:cs="Calibri"/>
          <w:i/>
          <w:iCs/>
        </w:rPr>
        <w:t>16</w:t>
      </w:r>
      <w:r w:rsidRPr="00175BA6">
        <w:rPr>
          <w:rFonts w:ascii="Calibri" w:hAnsi="Calibri" w:cs="Calibri"/>
        </w:rPr>
        <w:t>, 4838, doi:10.3390/ma16134838.</w:t>
      </w:r>
    </w:p>
    <w:p w14:paraId="4F35F5C9" w14:textId="77777777" w:rsidR="00175BA6" w:rsidRPr="00175BA6" w:rsidRDefault="00175BA6" w:rsidP="00175BA6">
      <w:pPr>
        <w:pStyle w:val="Bibliography"/>
        <w:rPr>
          <w:rFonts w:ascii="Calibri" w:hAnsi="Calibri" w:cs="Calibri"/>
        </w:rPr>
      </w:pPr>
      <w:r w:rsidRPr="00175BA6">
        <w:rPr>
          <w:rFonts w:ascii="Calibri" w:hAnsi="Calibri" w:cs="Calibri"/>
        </w:rPr>
        <w:t xml:space="preserve">20. </w:t>
      </w:r>
      <w:r w:rsidRPr="00175BA6">
        <w:rPr>
          <w:rFonts w:ascii="Calibri" w:hAnsi="Calibri" w:cs="Calibri"/>
        </w:rPr>
        <w:tab/>
        <w:t xml:space="preserve">Sreejan, A.; Narayan, Y.S. A Review on Applications of Flex Sensors. </w:t>
      </w:r>
      <w:r w:rsidRPr="00175BA6">
        <w:rPr>
          <w:rFonts w:ascii="Calibri" w:hAnsi="Calibri" w:cs="Calibri"/>
          <w:i/>
          <w:iCs/>
        </w:rPr>
        <w:t>International Journal of Emerging Technology and Advanced Engineering</w:t>
      </w:r>
      <w:r w:rsidRPr="00175BA6">
        <w:rPr>
          <w:rFonts w:ascii="Calibri" w:hAnsi="Calibri" w:cs="Calibri"/>
        </w:rPr>
        <w:t xml:space="preserve"> </w:t>
      </w:r>
      <w:r w:rsidRPr="00175BA6">
        <w:rPr>
          <w:rFonts w:ascii="Calibri" w:hAnsi="Calibri" w:cs="Calibri"/>
          <w:b/>
          <w:bCs/>
        </w:rPr>
        <w:t>2017</w:t>
      </w:r>
      <w:r w:rsidRPr="00175BA6">
        <w:rPr>
          <w:rFonts w:ascii="Calibri" w:hAnsi="Calibri" w:cs="Calibri"/>
        </w:rPr>
        <w:t xml:space="preserve">, </w:t>
      </w:r>
      <w:r w:rsidRPr="00175BA6">
        <w:rPr>
          <w:rFonts w:ascii="Calibri" w:hAnsi="Calibri" w:cs="Calibri"/>
          <w:i/>
          <w:iCs/>
        </w:rPr>
        <w:t>7</w:t>
      </w:r>
      <w:r w:rsidRPr="00175BA6">
        <w:rPr>
          <w:rFonts w:ascii="Calibri" w:hAnsi="Calibri" w:cs="Calibri"/>
        </w:rPr>
        <w:t>, 97–100.</w:t>
      </w:r>
    </w:p>
    <w:p w14:paraId="642308C4" w14:textId="77777777" w:rsidR="00175BA6" w:rsidRPr="00175BA6" w:rsidRDefault="00175BA6" w:rsidP="00175BA6">
      <w:pPr>
        <w:pStyle w:val="Bibliography"/>
        <w:rPr>
          <w:rFonts w:ascii="Calibri" w:hAnsi="Calibri" w:cs="Calibri"/>
        </w:rPr>
      </w:pPr>
      <w:r w:rsidRPr="00175BA6">
        <w:rPr>
          <w:rFonts w:ascii="Calibri" w:hAnsi="Calibri" w:cs="Calibri"/>
        </w:rPr>
        <w:t xml:space="preserve">21. </w:t>
      </w:r>
      <w:r w:rsidRPr="00175BA6">
        <w:rPr>
          <w:rFonts w:ascii="Calibri" w:hAnsi="Calibri" w:cs="Calibri"/>
        </w:rPr>
        <w:tab/>
        <w:t xml:space="preserve">Hu, Q.; Tang, X.; Tang, W. A Smart Chair Sitting Posture Recognition System Using Flex Sensors and FPGA Implemented Artificial Neural Network. </w:t>
      </w:r>
      <w:r w:rsidRPr="00175BA6">
        <w:rPr>
          <w:rFonts w:ascii="Calibri" w:hAnsi="Calibri" w:cs="Calibri"/>
          <w:i/>
          <w:iCs/>
        </w:rPr>
        <w:t>IEEE Sensors J.</w:t>
      </w:r>
      <w:r w:rsidRPr="00175BA6">
        <w:rPr>
          <w:rFonts w:ascii="Calibri" w:hAnsi="Calibri" w:cs="Calibri"/>
        </w:rPr>
        <w:t xml:space="preserve"> </w:t>
      </w:r>
      <w:r w:rsidRPr="00175BA6">
        <w:rPr>
          <w:rFonts w:ascii="Calibri" w:hAnsi="Calibri" w:cs="Calibri"/>
          <w:b/>
          <w:bCs/>
        </w:rPr>
        <w:t>2020</w:t>
      </w:r>
      <w:r w:rsidRPr="00175BA6">
        <w:rPr>
          <w:rFonts w:ascii="Calibri" w:hAnsi="Calibri" w:cs="Calibri"/>
        </w:rPr>
        <w:t xml:space="preserve">, </w:t>
      </w:r>
      <w:r w:rsidRPr="00175BA6">
        <w:rPr>
          <w:rFonts w:ascii="Calibri" w:hAnsi="Calibri" w:cs="Calibri"/>
          <w:i/>
          <w:iCs/>
        </w:rPr>
        <w:t>20</w:t>
      </w:r>
      <w:r w:rsidRPr="00175BA6">
        <w:rPr>
          <w:rFonts w:ascii="Calibri" w:hAnsi="Calibri" w:cs="Calibri"/>
        </w:rPr>
        <w:t>, 8007–8016, doi:10.1109/JSEN.2020.2980207.</w:t>
      </w:r>
    </w:p>
    <w:p w14:paraId="2F1444DC" w14:textId="77777777" w:rsidR="00175BA6" w:rsidRPr="00175BA6" w:rsidRDefault="00175BA6" w:rsidP="00175BA6">
      <w:pPr>
        <w:pStyle w:val="Bibliography"/>
        <w:rPr>
          <w:rFonts w:ascii="Calibri" w:hAnsi="Calibri" w:cs="Calibri"/>
        </w:rPr>
      </w:pPr>
      <w:r w:rsidRPr="00175BA6">
        <w:rPr>
          <w:rFonts w:ascii="Calibri" w:hAnsi="Calibri" w:cs="Calibri"/>
        </w:rPr>
        <w:t xml:space="preserve">22. </w:t>
      </w:r>
      <w:r w:rsidRPr="00175BA6">
        <w:rPr>
          <w:rFonts w:ascii="Calibri" w:hAnsi="Calibri" w:cs="Calibri"/>
        </w:rPr>
        <w:tab/>
        <w:t>AbuTerkia, I.; Hannoun, M.; Suwal, B.; Ahmed, M.S.; Sundaravdivel, P. FPGA-Based Smart Chair Recognition System Using Flex Sensors. In Proceedings of the 2022 IEEE 15th Dallas Circuit And System Conference (DCAS); IEEE: Dallas, TX, USA, June 17 2022; pp. 1–2.</w:t>
      </w:r>
    </w:p>
    <w:p w14:paraId="37A276DA" w14:textId="77777777" w:rsidR="00175BA6" w:rsidRPr="00175BA6" w:rsidRDefault="00175BA6" w:rsidP="00175BA6">
      <w:pPr>
        <w:pStyle w:val="Bibliography"/>
        <w:rPr>
          <w:rFonts w:ascii="Calibri" w:hAnsi="Calibri" w:cs="Calibri"/>
        </w:rPr>
      </w:pPr>
      <w:r w:rsidRPr="00175BA6">
        <w:rPr>
          <w:rFonts w:ascii="Calibri" w:hAnsi="Calibri" w:cs="Calibri"/>
        </w:rPr>
        <w:t xml:space="preserve">23. </w:t>
      </w:r>
      <w:r w:rsidRPr="00175BA6">
        <w:rPr>
          <w:rFonts w:ascii="Calibri" w:hAnsi="Calibri" w:cs="Calibri"/>
        </w:rPr>
        <w:tab/>
        <w:t xml:space="preserve">Jeong, H.; Park, W. Developing and Evaluating a Mixed Sensor Smart Chair System for Real-Time Posture Classification: Combining Pressure and Distance Sensors. </w:t>
      </w:r>
      <w:r w:rsidRPr="00175BA6">
        <w:rPr>
          <w:rFonts w:ascii="Calibri" w:hAnsi="Calibri" w:cs="Calibri"/>
          <w:i/>
          <w:iCs/>
        </w:rPr>
        <w:t>IEEE J. Biomed. Health Inform.</w:t>
      </w:r>
      <w:r w:rsidRPr="00175BA6">
        <w:rPr>
          <w:rFonts w:ascii="Calibri" w:hAnsi="Calibri" w:cs="Calibri"/>
        </w:rPr>
        <w:t xml:space="preserve"> </w:t>
      </w:r>
      <w:r w:rsidRPr="00175BA6">
        <w:rPr>
          <w:rFonts w:ascii="Calibri" w:hAnsi="Calibri" w:cs="Calibri"/>
          <w:b/>
          <w:bCs/>
        </w:rPr>
        <w:t>2021</w:t>
      </w:r>
      <w:r w:rsidRPr="00175BA6">
        <w:rPr>
          <w:rFonts w:ascii="Calibri" w:hAnsi="Calibri" w:cs="Calibri"/>
        </w:rPr>
        <w:t xml:space="preserve">, </w:t>
      </w:r>
      <w:r w:rsidRPr="00175BA6">
        <w:rPr>
          <w:rFonts w:ascii="Calibri" w:hAnsi="Calibri" w:cs="Calibri"/>
          <w:i/>
          <w:iCs/>
        </w:rPr>
        <w:t>25</w:t>
      </w:r>
      <w:r w:rsidRPr="00175BA6">
        <w:rPr>
          <w:rFonts w:ascii="Calibri" w:hAnsi="Calibri" w:cs="Calibri"/>
        </w:rPr>
        <w:t>, 1805–1813, doi:10.1109/JBHI.2020.3030096.</w:t>
      </w:r>
    </w:p>
    <w:p w14:paraId="6EB6553F" w14:textId="77777777" w:rsidR="00175BA6" w:rsidRPr="00175BA6" w:rsidRDefault="00175BA6" w:rsidP="00175BA6">
      <w:pPr>
        <w:pStyle w:val="Bibliography"/>
        <w:rPr>
          <w:rFonts w:ascii="Calibri" w:hAnsi="Calibri" w:cs="Calibri"/>
        </w:rPr>
      </w:pPr>
      <w:r w:rsidRPr="00175BA6">
        <w:rPr>
          <w:rFonts w:ascii="Calibri" w:hAnsi="Calibri" w:cs="Calibri"/>
        </w:rPr>
        <w:t xml:space="preserve">24. </w:t>
      </w:r>
      <w:r w:rsidRPr="00175BA6">
        <w:rPr>
          <w:rFonts w:ascii="Calibri" w:hAnsi="Calibri" w:cs="Calibri"/>
        </w:rPr>
        <w:tab/>
        <w:t xml:space="preserve">Ma, C.; Li, W.; Gravina, R.; Du, J.; Li, Q.; Fortino, G. Smart Cushion-Based Activity Recognition: Prompting Users to Maintain a Healthy Seated Posture. </w:t>
      </w:r>
      <w:r w:rsidRPr="00175BA6">
        <w:rPr>
          <w:rFonts w:ascii="Calibri" w:hAnsi="Calibri" w:cs="Calibri"/>
          <w:i/>
          <w:iCs/>
        </w:rPr>
        <w:t>IEEE Syst. Man Cybern. Mag.</w:t>
      </w:r>
      <w:r w:rsidRPr="00175BA6">
        <w:rPr>
          <w:rFonts w:ascii="Calibri" w:hAnsi="Calibri" w:cs="Calibri"/>
        </w:rPr>
        <w:t xml:space="preserve"> </w:t>
      </w:r>
      <w:r w:rsidRPr="00175BA6">
        <w:rPr>
          <w:rFonts w:ascii="Calibri" w:hAnsi="Calibri" w:cs="Calibri"/>
          <w:b/>
          <w:bCs/>
        </w:rPr>
        <w:t>2020</w:t>
      </w:r>
      <w:r w:rsidRPr="00175BA6">
        <w:rPr>
          <w:rFonts w:ascii="Calibri" w:hAnsi="Calibri" w:cs="Calibri"/>
        </w:rPr>
        <w:t xml:space="preserve">, </w:t>
      </w:r>
      <w:r w:rsidRPr="00175BA6">
        <w:rPr>
          <w:rFonts w:ascii="Calibri" w:hAnsi="Calibri" w:cs="Calibri"/>
          <w:i/>
          <w:iCs/>
        </w:rPr>
        <w:t>6</w:t>
      </w:r>
      <w:r w:rsidRPr="00175BA6">
        <w:rPr>
          <w:rFonts w:ascii="Calibri" w:hAnsi="Calibri" w:cs="Calibri"/>
        </w:rPr>
        <w:t>, 6–14, doi:10.1109/MSMC.2019.2962226.</w:t>
      </w:r>
    </w:p>
    <w:p w14:paraId="63F139BC" w14:textId="77777777" w:rsidR="00175BA6" w:rsidRPr="00175BA6" w:rsidRDefault="00175BA6" w:rsidP="00175BA6">
      <w:pPr>
        <w:pStyle w:val="Bibliography"/>
        <w:rPr>
          <w:rFonts w:ascii="Calibri" w:hAnsi="Calibri" w:cs="Calibri"/>
        </w:rPr>
      </w:pPr>
      <w:r w:rsidRPr="00175BA6">
        <w:rPr>
          <w:rFonts w:ascii="Calibri" w:hAnsi="Calibri" w:cs="Calibri"/>
        </w:rPr>
        <w:t xml:space="preserve">25. </w:t>
      </w:r>
      <w:r w:rsidRPr="00175BA6">
        <w:rPr>
          <w:rFonts w:ascii="Calibri" w:hAnsi="Calibri" w:cs="Calibri"/>
        </w:rPr>
        <w:tab/>
        <w:t>Feng, L.; Li, Z.; Liu, C. Are You Sitting Right?-Sitting Posture Recognition Using RF Signals. In Proceedings of the 2019 IEEE Pacific Rim Conference on Communications, Computers and Signal Processing (PACRIM); IEEE: Victoria, BC, Canada, August 2019; pp. 1–6.</w:t>
      </w:r>
    </w:p>
    <w:p w14:paraId="3840D835" w14:textId="77777777" w:rsidR="00175BA6" w:rsidRPr="00175BA6" w:rsidRDefault="00175BA6" w:rsidP="00175BA6">
      <w:pPr>
        <w:pStyle w:val="Bibliography"/>
        <w:rPr>
          <w:rFonts w:ascii="Calibri" w:hAnsi="Calibri" w:cs="Calibri"/>
        </w:rPr>
      </w:pPr>
      <w:r w:rsidRPr="00175BA6">
        <w:rPr>
          <w:rFonts w:ascii="Calibri" w:hAnsi="Calibri" w:cs="Calibri"/>
        </w:rPr>
        <w:t xml:space="preserve">26. </w:t>
      </w:r>
      <w:r w:rsidRPr="00175BA6">
        <w:rPr>
          <w:rFonts w:ascii="Calibri" w:hAnsi="Calibri" w:cs="Calibri"/>
        </w:rPr>
        <w:tab/>
        <w:t xml:space="preserve">Wang, J.; Hafidh, B.; Dong, H.; El Saddik, A. Sitting Posture Recognition Using a Spiking Neural Network. </w:t>
      </w:r>
      <w:r w:rsidRPr="00175BA6">
        <w:rPr>
          <w:rFonts w:ascii="Calibri" w:hAnsi="Calibri" w:cs="Calibri"/>
          <w:i/>
          <w:iCs/>
        </w:rPr>
        <w:t>IEEE Sensors J.</w:t>
      </w:r>
      <w:r w:rsidRPr="00175BA6">
        <w:rPr>
          <w:rFonts w:ascii="Calibri" w:hAnsi="Calibri" w:cs="Calibri"/>
        </w:rPr>
        <w:t xml:space="preserve"> </w:t>
      </w:r>
      <w:r w:rsidRPr="00175BA6">
        <w:rPr>
          <w:rFonts w:ascii="Calibri" w:hAnsi="Calibri" w:cs="Calibri"/>
          <w:b/>
          <w:bCs/>
        </w:rPr>
        <w:t>2021</w:t>
      </w:r>
      <w:r w:rsidRPr="00175BA6">
        <w:rPr>
          <w:rFonts w:ascii="Calibri" w:hAnsi="Calibri" w:cs="Calibri"/>
        </w:rPr>
        <w:t xml:space="preserve">, </w:t>
      </w:r>
      <w:r w:rsidRPr="00175BA6">
        <w:rPr>
          <w:rFonts w:ascii="Calibri" w:hAnsi="Calibri" w:cs="Calibri"/>
          <w:i/>
          <w:iCs/>
        </w:rPr>
        <w:t>21</w:t>
      </w:r>
      <w:r w:rsidRPr="00175BA6">
        <w:rPr>
          <w:rFonts w:ascii="Calibri" w:hAnsi="Calibri" w:cs="Calibri"/>
        </w:rPr>
        <w:t>, 1779–1786, doi:10.1109/JSEN.2020.3016611.</w:t>
      </w:r>
    </w:p>
    <w:p w14:paraId="2AB34D36" w14:textId="77777777" w:rsidR="00175BA6" w:rsidRPr="00175BA6" w:rsidRDefault="00175BA6" w:rsidP="00175BA6">
      <w:pPr>
        <w:pStyle w:val="Bibliography"/>
        <w:rPr>
          <w:rFonts w:ascii="Calibri" w:hAnsi="Calibri" w:cs="Calibri"/>
        </w:rPr>
      </w:pPr>
      <w:r w:rsidRPr="00175BA6">
        <w:rPr>
          <w:rFonts w:ascii="Calibri" w:hAnsi="Calibri" w:cs="Calibri"/>
        </w:rPr>
        <w:t xml:space="preserve">27. </w:t>
      </w:r>
      <w:r w:rsidRPr="00175BA6">
        <w:rPr>
          <w:rFonts w:ascii="Calibri" w:hAnsi="Calibri" w:cs="Calibri"/>
        </w:rPr>
        <w:tab/>
        <w:t xml:space="preserve">Martins, L.; Lucena, R.; Belo, J.; Santos, M.; Quaresma, C.; Jesus, A.P.; Vieira, P. Intelligent Chair Sensor. In </w:t>
      </w:r>
      <w:r w:rsidRPr="00175BA6">
        <w:rPr>
          <w:rFonts w:ascii="Calibri" w:hAnsi="Calibri" w:cs="Calibri"/>
          <w:i/>
          <w:iCs/>
        </w:rPr>
        <w:t>Engineering Applications of Neural Networks</w:t>
      </w:r>
      <w:r w:rsidRPr="00175BA6">
        <w:rPr>
          <w:rFonts w:ascii="Calibri" w:hAnsi="Calibri" w:cs="Calibri"/>
        </w:rPr>
        <w:t>; Iliadis, L., Papadopoulos, H., Jayne, C., Eds.; Communications in Computer and Information Science; Springer Berlin Heidelberg: Berlin, Heidelberg, 2013; Vol. 383, pp. 182–191 ISBN 978-3-642-41012-3.</w:t>
      </w:r>
    </w:p>
    <w:p w14:paraId="3BA5CFEF" w14:textId="77777777" w:rsidR="00175BA6" w:rsidRPr="00175BA6" w:rsidRDefault="00175BA6" w:rsidP="00175BA6">
      <w:pPr>
        <w:pStyle w:val="Bibliography"/>
        <w:rPr>
          <w:rFonts w:ascii="Calibri" w:hAnsi="Calibri" w:cs="Calibri"/>
        </w:rPr>
      </w:pPr>
      <w:r w:rsidRPr="00175BA6">
        <w:rPr>
          <w:rFonts w:ascii="Calibri" w:hAnsi="Calibri" w:cs="Calibri"/>
        </w:rPr>
        <w:t xml:space="preserve">28. </w:t>
      </w:r>
      <w:r w:rsidRPr="00175BA6">
        <w:rPr>
          <w:rFonts w:ascii="Calibri" w:hAnsi="Calibri" w:cs="Calibri"/>
        </w:rPr>
        <w:tab/>
        <w:t xml:space="preserve">Matuska, S.; Paralic, M.; Hudec, R. A Smart System for Sitting Posture Detection Based on Force Sensors and Mobile Application. </w:t>
      </w:r>
      <w:r w:rsidRPr="00175BA6">
        <w:rPr>
          <w:rFonts w:ascii="Calibri" w:hAnsi="Calibri" w:cs="Calibri"/>
          <w:i/>
          <w:iCs/>
        </w:rPr>
        <w:t>Mobile Information Systems</w:t>
      </w:r>
      <w:r w:rsidRPr="00175BA6">
        <w:rPr>
          <w:rFonts w:ascii="Calibri" w:hAnsi="Calibri" w:cs="Calibri"/>
        </w:rPr>
        <w:t xml:space="preserve"> </w:t>
      </w:r>
      <w:r w:rsidRPr="00175BA6">
        <w:rPr>
          <w:rFonts w:ascii="Calibri" w:hAnsi="Calibri" w:cs="Calibri"/>
          <w:b/>
          <w:bCs/>
        </w:rPr>
        <w:t>2020</w:t>
      </w:r>
      <w:r w:rsidRPr="00175BA6">
        <w:rPr>
          <w:rFonts w:ascii="Calibri" w:hAnsi="Calibri" w:cs="Calibri"/>
        </w:rPr>
        <w:t xml:space="preserve">, </w:t>
      </w:r>
      <w:r w:rsidRPr="00175BA6">
        <w:rPr>
          <w:rFonts w:ascii="Calibri" w:hAnsi="Calibri" w:cs="Calibri"/>
          <w:i/>
          <w:iCs/>
        </w:rPr>
        <w:t>2020</w:t>
      </w:r>
      <w:r w:rsidRPr="00175BA6">
        <w:rPr>
          <w:rFonts w:ascii="Calibri" w:hAnsi="Calibri" w:cs="Calibri"/>
        </w:rPr>
        <w:t>, 1–13, doi:10.1155/2020/6625797.</w:t>
      </w:r>
    </w:p>
    <w:p w14:paraId="6326C9F5" w14:textId="77777777" w:rsidR="00175BA6" w:rsidRPr="00175BA6" w:rsidRDefault="00175BA6" w:rsidP="00175BA6">
      <w:pPr>
        <w:pStyle w:val="Bibliography"/>
        <w:rPr>
          <w:rFonts w:ascii="Calibri" w:hAnsi="Calibri" w:cs="Calibri"/>
        </w:rPr>
      </w:pPr>
      <w:r w:rsidRPr="00175BA6">
        <w:rPr>
          <w:rFonts w:ascii="Calibri" w:hAnsi="Calibri" w:cs="Calibri"/>
        </w:rPr>
        <w:t xml:space="preserve">29. </w:t>
      </w:r>
      <w:r w:rsidRPr="00175BA6">
        <w:rPr>
          <w:rFonts w:ascii="Calibri" w:hAnsi="Calibri" w:cs="Calibri"/>
        </w:rPr>
        <w:tab/>
        <w:t xml:space="preserve">Cai, W.; Zhao, D.; Zhang, M.; Xu, Y.; Li, Z. Improved Self-Organizing Map-Based Unsupervised Learning Algorithm for Sitting Posture Recognition System. </w:t>
      </w:r>
      <w:r w:rsidRPr="00175BA6">
        <w:rPr>
          <w:rFonts w:ascii="Calibri" w:hAnsi="Calibri" w:cs="Calibri"/>
          <w:i/>
          <w:iCs/>
        </w:rPr>
        <w:t>Sensors</w:t>
      </w:r>
      <w:r w:rsidRPr="00175BA6">
        <w:rPr>
          <w:rFonts w:ascii="Calibri" w:hAnsi="Calibri" w:cs="Calibri"/>
        </w:rPr>
        <w:t xml:space="preserve"> </w:t>
      </w:r>
      <w:r w:rsidRPr="00175BA6">
        <w:rPr>
          <w:rFonts w:ascii="Calibri" w:hAnsi="Calibri" w:cs="Calibri"/>
          <w:b/>
          <w:bCs/>
        </w:rPr>
        <w:t>2021</w:t>
      </w:r>
      <w:r w:rsidRPr="00175BA6">
        <w:rPr>
          <w:rFonts w:ascii="Calibri" w:hAnsi="Calibri" w:cs="Calibri"/>
        </w:rPr>
        <w:t xml:space="preserve">, </w:t>
      </w:r>
      <w:r w:rsidRPr="00175BA6">
        <w:rPr>
          <w:rFonts w:ascii="Calibri" w:hAnsi="Calibri" w:cs="Calibri"/>
          <w:i/>
          <w:iCs/>
        </w:rPr>
        <w:t>21</w:t>
      </w:r>
      <w:r w:rsidRPr="00175BA6">
        <w:rPr>
          <w:rFonts w:ascii="Calibri" w:hAnsi="Calibri" w:cs="Calibri"/>
        </w:rPr>
        <w:t>, 6246, doi:10.3390/s21186246.</w:t>
      </w:r>
    </w:p>
    <w:p w14:paraId="621E9671" w14:textId="77777777" w:rsidR="00175BA6" w:rsidRPr="00175BA6" w:rsidRDefault="00175BA6" w:rsidP="00175BA6">
      <w:pPr>
        <w:pStyle w:val="Bibliography"/>
        <w:rPr>
          <w:rFonts w:ascii="Calibri" w:hAnsi="Calibri" w:cs="Calibri"/>
        </w:rPr>
      </w:pPr>
      <w:r w:rsidRPr="00175BA6">
        <w:rPr>
          <w:rFonts w:ascii="Calibri" w:hAnsi="Calibri" w:cs="Calibri"/>
        </w:rPr>
        <w:t xml:space="preserve">30. </w:t>
      </w:r>
      <w:r w:rsidRPr="00175BA6">
        <w:rPr>
          <w:rFonts w:ascii="Calibri" w:hAnsi="Calibri" w:cs="Calibri"/>
        </w:rPr>
        <w:tab/>
        <w:t xml:space="preserve">Kundaliya, B.; Patel, S.; Patel, J.; Barot, P.; Hadia, S.K. </w:t>
      </w:r>
      <w:r w:rsidRPr="00175BA6">
        <w:rPr>
          <w:rFonts w:ascii="Calibri" w:hAnsi="Calibri" w:cs="Calibri"/>
          <w:i/>
          <w:iCs/>
        </w:rPr>
        <w:t>An IoT and Cloud Enabled Smart Chair for Detection and Notification of Wrong Seating Posture</w:t>
      </w:r>
      <w:r w:rsidRPr="00175BA6">
        <w:rPr>
          <w:rFonts w:ascii="Calibri" w:hAnsi="Calibri" w:cs="Calibri"/>
        </w:rPr>
        <w:t>; In Review, 2022;</w:t>
      </w:r>
    </w:p>
    <w:p w14:paraId="4A7E501B" w14:textId="77777777" w:rsidR="00175BA6" w:rsidRPr="00175BA6" w:rsidRDefault="00175BA6" w:rsidP="00175BA6">
      <w:pPr>
        <w:pStyle w:val="Bibliography"/>
        <w:rPr>
          <w:rFonts w:ascii="Calibri" w:hAnsi="Calibri" w:cs="Calibri"/>
        </w:rPr>
      </w:pPr>
      <w:r w:rsidRPr="00175BA6">
        <w:rPr>
          <w:rFonts w:ascii="Calibri" w:hAnsi="Calibri" w:cs="Calibri"/>
        </w:rPr>
        <w:t xml:space="preserve">31. </w:t>
      </w:r>
      <w:r w:rsidRPr="00175BA6">
        <w:rPr>
          <w:rFonts w:ascii="Calibri" w:hAnsi="Calibri" w:cs="Calibri"/>
        </w:rPr>
        <w:tab/>
        <w:t xml:space="preserve">Chen, K. Sitting Posture Recognition Based on OpenPose. </w:t>
      </w:r>
      <w:r w:rsidRPr="00175BA6">
        <w:rPr>
          <w:rFonts w:ascii="Calibri" w:hAnsi="Calibri" w:cs="Calibri"/>
          <w:i/>
          <w:iCs/>
        </w:rPr>
        <w:t>IOP Conf. Ser.: Mater. Sci. Eng.</w:t>
      </w:r>
      <w:r w:rsidRPr="00175BA6">
        <w:rPr>
          <w:rFonts w:ascii="Calibri" w:hAnsi="Calibri" w:cs="Calibri"/>
        </w:rPr>
        <w:t xml:space="preserve"> </w:t>
      </w:r>
      <w:r w:rsidRPr="00175BA6">
        <w:rPr>
          <w:rFonts w:ascii="Calibri" w:hAnsi="Calibri" w:cs="Calibri"/>
          <w:b/>
          <w:bCs/>
        </w:rPr>
        <w:t>2019</w:t>
      </w:r>
      <w:r w:rsidRPr="00175BA6">
        <w:rPr>
          <w:rFonts w:ascii="Calibri" w:hAnsi="Calibri" w:cs="Calibri"/>
        </w:rPr>
        <w:t xml:space="preserve">, </w:t>
      </w:r>
      <w:r w:rsidRPr="00175BA6">
        <w:rPr>
          <w:rFonts w:ascii="Calibri" w:hAnsi="Calibri" w:cs="Calibri"/>
          <w:i/>
          <w:iCs/>
        </w:rPr>
        <w:t>677</w:t>
      </w:r>
      <w:r w:rsidRPr="00175BA6">
        <w:rPr>
          <w:rFonts w:ascii="Calibri" w:hAnsi="Calibri" w:cs="Calibri"/>
        </w:rPr>
        <w:t>, 032057, doi:10.1088/1757-899X/677/3/032057.</w:t>
      </w:r>
    </w:p>
    <w:p w14:paraId="6AD3FA97" w14:textId="77777777" w:rsidR="00175BA6" w:rsidRPr="00175BA6" w:rsidRDefault="00175BA6" w:rsidP="00175BA6">
      <w:pPr>
        <w:pStyle w:val="Bibliography"/>
        <w:rPr>
          <w:rFonts w:ascii="Calibri" w:hAnsi="Calibri" w:cs="Calibri"/>
        </w:rPr>
      </w:pPr>
      <w:r w:rsidRPr="00175BA6">
        <w:rPr>
          <w:rFonts w:ascii="Calibri" w:hAnsi="Calibri" w:cs="Calibri"/>
        </w:rPr>
        <w:t xml:space="preserve">32. </w:t>
      </w:r>
      <w:r w:rsidRPr="00175BA6">
        <w:rPr>
          <w:rFonts w:ascii="Calibri" w:hAnsi="Calibri" w:cs="Calibri"/>
        </w:rPr>
        <w:tab/>
        <w:t xml:space="preserve">La Mura, M.; De Gregorio, M.; Lamberti, P.; Tucci, V. IoT System for Real-Time Posture Asymmetry Detection. </w:t>
      </w:r>
      <w:r w:rsidRPr="00175BA6">
        <w:rPr>
          <w:rFonts w:ascii="Calibri" w:hAnsi="Calibri" w:cs="Calibri"/>
          <w:i/>
          <w:iCs/>
        </w:rPr>
        <w:t>Sensors</w:t>
      </w:r>
      <w:r w:rsidRPr="00175BA6">
        <w:rPr>
          <w:rFonts w:ascii="Calibri" w:hAnsi="Calibri" w:cs="Calibri"/>
        </w:rPr>
        <w:t xml:space="preserve"> </w:t>
      </w:r>
      <w:r w:rsidRPr="00175BA6">
        <w:rPr>
          <w:rFonts w:ascii="Calibri" w:hAnsi="Calibri" w:cs="Calibri"/>
          <w:b/>
          <w:bCs/>
        </w:rPr>
        <w:t>2023</w:t>
      </w:r>
      <w:r w:rsidRPr="00175BA6">
        <w:rPr>
          <w:rFonts w:ascii="Calibri" w:hAnsi="Calibri" w:cs="Calibri"/>
        </w:rPr>
        <w:t xml:space="preserve">, </w:t>
      </w:r>
      <w:r w:rsidRPr="00175BA6">
        <w:rPr>
          <w:rFonts w:ascii="Calibri" w:hAnsi="Calibri" w:cs="Calibri"/>
          <w:i/>
          <w:iCs/>
        </w:rPr>
        <w:t>23</w:t>
      </w:r>
      <w:r w:rsidRPr="00175BA6">
        <w:rPr>
          <w:rFonts w:ascii="Calibri" w:hAnsi="Calibri" w:cs="Calibri"/>
        </w:rPr>
        <w:t>, 4830, doi:10.3390/s23104830.</w:t>
      </w:r>
    </w:p>
    <w:p w14:paraId="61416A70" w14:textId="77777777" w:rsidR="00175BA6" w:rsidRPr="00175BA6" w:rsidRDefault="00175BA6" w:rsidP="00175BA6">
      <w:pPr>
        <w:pStyle w:val="Bibliography"/>
        <w:rPr>
          <w:rFonts w:ascii="Calibri" w:hAnsi="Calibri" w:cs="Calibri"/>
        </w:rPr>
      </w:pPr>
      <w:r w:rsidRPr="00175BA6">
        <w:rPr>
          <w:rFonts w:ascii="Calibri" w:hAnsi="Calibri" w:cs="Calibri"/>
        </w:rPr>
        <w:t xml:space="preserve">33. </w:t>
      </w:r>
      <w:r w:rsidRPr="00175BA6">
        <w:rPr>
          <w:rFonts w:ascii="Calibri" w:hAnsi="Calibri" w:cs="Calibri"/>
        </w:rPr>
        <w:tab/>
        <w:t xml:space="preserve">Ran, X.; Wang, C.; Xiao, Y.; Gao, X.; Zhu, Z.; Chen, B. A Portable Sitting Posture Monitoring System Based on a Pressure Sensor Array and Machine Learning. </w:t>
      </w:r>
      <w:r w:rsidRPr="00175BA6">
        <w:rPr>
          <w:rFonts w:ascii="Calibri" w:hAnsi="Calibri" w:cs="Calibri"/>
          <w:i/>
          <w:iCs/>
        </w:rPr>
        <w:t>Sensors and Actuators A: Physical</w:t>
      </w:r>
      <w:r w:rsidRPr="00175BA6">
        <w:rPr>
          <w:rFonts w:ascii="Calibri" w:hAnsi="Calibri" w:cs="Calibri"/>
        </w:rPr>
        <w:t xml:space="preserve"> </w:t>
      </w:r>
      <w:r w:rsidRPr="00175BA6">
        <w:rPr>
          <w:rFonts w:ascii="Calibri" w:hAnsi="Calibri" w:cs="Calibri"/>
          <w:b/>
          <w:bCs/>
        </w:rPr>
        <w:t>2021</w:t>
      </w:r>
      <w:r w:rsidRPr="00175BA6">
        <w:rPr>
          <w:rFonts w:ascii="Calibri" w:hAnsi="Calibri" w:cs="Calibri"/>
        </w:rPr>
        <w:t xml:space="preserve">, </w:t>
      </w:r>
      <w:r w:rsidRPr="00175BA6">
        <w:rPr>
          <w:rFonts w:ascii="Calibri" w:hAnsi="Calibri" w:cs="Calibri"/>
          <w:i/>
          <w:iCs/>
        </w:rPr>
        <w:t>331</w:t>
      </w:r>
      <w:r w:rsidRPr="00175BA6">
        <w:rPr>
          <w:rFonts w:ascii="Calibri" w:hAnsi="Calibri" w:cs="Calibri"/>
        </w:rPr>
        <w:t>, 112900, doi:10.1016/j.sna.2021.112900.</w:t>
      </w:r>
    </w:p>
    <w:p w14:paraId="259D46FF" w14:textId="77777777" w:rsidR="00175BA6" w:rsidRPr="00175BA6" w:rsidRDefault="00175BA6" w:rsidP="00175BA6">
      <w:pPr>
        <w:pStyle w:val="Bibliography"/>
        <w:rPr>
          <w:rFonts w:ascii="Calibri" w:hAnsi="Calibri" w:cs="Calibri"/>
        </w:rPr>
      </w:pPr>
      <w:r w:rsidRPr="00175BA6">
        <w:rPr>
          <w:rFonts w:ascii="Calibri" w:hAnsi="Calibri" w:cs="Calibri"/>
        </w:rPr>
        <w:t xml:space="preserve">34. </w:t>
      </w:r>
      <w:r w:rsidRPr="00175BA6">
        <w:rPr>
          <w:rFonts w:ascii="Calibri" w:hAnsi="Calibri" w:cs="Calibri"/>
        </w:rPr>
        <w:tab/>
        <w:t xml:space="preserve">Ren, X.; Yu, B.; Lu, Y.; Zhang, B.; Hu, J.; Brombacher, A. LightSit: An Unobtrusive Health-Promoting System for Relaxation and Fitness Microbreaks at Work. </w:t>
      </w:r>
      <w:r w:rsidRPr="00175BA6">
        <w:rPr>
          <w:rFonts w:ascii="Calibri" w:hAnsi="Calibri" w:cs="Calibri"/>
          <w:i/>
          <w:iCs/>
        </w:rPr>
        <w:t>Sensors</w:t>
      </w:r>
      <w:r w:rsidRPr="00175BA6">
        <w:rPr>
          <w:rFonts w:ascii="Calibri" w:hAnsi="Calibri" w:cs="Calibri"/>
        </w:rPr>
        <w:t xml:space="preserve"> </w:t>
      </w:r>
      <w:r w:rsidRPr="00175BA6">
        <w:rPr>
          <w:rFonts w:ascii="Calibri" w:hAnsi="Calibri" w:cs="Calibri"/>
          <w:b/>
          <w:bCs/>
        </w:rPr>
        <w:t>2019</w:t>
      </w:r>
      <w:r w:rsidRPr="00175BA6">
        <w:rPr>
          <w:rFonts w:ascii="Calibri" w:hAnsi="Calibri" w:cs="Calibri"/>
        </w:rPr>
        <w:t xml:space="preserve">, </w:t>
      </w:r>
      <w:r w:rsidRPr="00175BA6">
        <w:rPr>
          <w:rFonts w:ascii="Calibri" w:hAnsi="Calibri" w:cs="Calibri"/>
          <w:i/>
          <w:iCs/>
        </w:rPr>
        <w:t>19</w:t>
      </w:r>
      <w:r w:rsidRPr="00175BA6">
        <w:rPr>
          <w:rFonts w:ascii="Calibri" w:hAnsi="Calibri" w:cs="Calibri"/>
        </w:rPr>
        <w:t>, 2162, doi:10.3390/s19092162.</w:t>
      </w:r>
    </w:p>
    <w:p w14:paraId="1DB9653A" w14:textId="77777777" w:rsidR="00175BA6" w:rsidRPr="00175BA6" w:rsidRDefault="00175BA6" w:rsidP="00175BA6">
      <w:pPr>
        <w:pStyle w:val="Bibliography"/>
        <w:rPr>
          <w:rFonts w:ascii="Calibri" w:hAnsi="Calibri" w:cs="Calibri"/>
        </w:rPr>
      </w:pPr>
      <w:r w:rsidRPr="00175BA6">
        <w:rPr>
          <w:rFonts w:ascii="Calibri" w:hAnsi="Calibri" w:cs="Calibri"/>
        </w:rPr>
        <w:lastRenderedPageBreak/>
        <w:t xml:space="preserve">35. </w:t>
      </w:r>
      <w:r w:rsidRPr="00175BA6">
        <w:rPr>
          <w:rFonts w:ascii="Calibri" w:hAnsi="Calibri" w:cs="Calibri"/>
        </w:rPr>
        <w:tab/>
        <w:t xml:space="preserve">Rejeb, A.; Rejeb, K.; Treiblmaier, H.; Appolloni, A.; Alghamdi, S.; Alhasawi, Y.; Iranmanesh, M. The Internet of Things (IoT) in Healthcare: Taking Stock and Moving Forward. </w:t>
      </w:r>
      <w:r w:rsidRPr="00175BA6">
        <w:rPr>
          <w:rFonts w:ascii="Calibri" w:hAnsi="Calibri" w:cs="Calibri"/>
          <w:i/>
          <w:iCs/>
        </w:rPr>
        <w:t>Internet of Things</w:t>
      </w:r>
      <w:r w:rsidRPr="00175BA6">
        <w:rPr>
          <w:rFonts w:ascii="Calibri" w:hAnsi="Calibri" w:cs="Calibri"/>
        </w:rPr>
        <w:t xml:space="preserve"> </w:t>
      </w:r>
      <w:r w:rsidRPr="00175BA6">
        <w:rPr>
          <w:rFonts w:ascii="Calibri" w:hAnsi="Calibri" w:cs="Calibri"/>
          <w:b/>
          <w:bCs/>
        </w:rPr>
        <w:t>2023</w:t>
      </w:r>
      <w:r w:rsidRPr="00175BA6">
        <w:rPr>
          <w:rFonts w:ascii="Calibri" w:hAnsi="Calibri" w:cs="Calibri"/>
        </w:rPr>
        <w:t xml:space="preserve">, </w:t>
      </w:r>
      <w:r w:rsidRPr="00175BA6">
        <w:rPr>
          <w:rFonts w:ascii="Calibri" w:hAnsi="Calibri" w:cs="Calibri"/>
          <w:i/>
          <w:iCs/>
        </w:rPr>
        <w:t>22</w:t>
      </w:r>
      <w:r w:rsidRPr="00175BA6">
        <w:rPr>
          <w:rFonts w:ascii="Calibri" w:hAnsi="Calibri" w:cs="Calibri"/>
        </w:rPr>
        <w:t>, 100721, doi:10.1016/j.iot.2023.100721.</w:t>
      </w:r>
    </w:p>
    <w:p w14:paraId="6C6D2B93" w14:textId="77777777" w:rsidR="00175BA6" w:rsidRPr="00175BA6" w:rsidRDefault="00175BA6" w:rsidP="00175BA6">
      <w:pPr>
        <w:pStyle w:val="Bibliography"/>
        <w:rPr>
          <w:rFonts w:ascii="Calibri" w:hAnsi="Calibri" w:cs="Calibri"/>
        </w:rPr>
      </w:pPr>
      <w:r w:rsidRPr="00175BA6">
        <w:rPr>
          <w:rFonts w:ascii="Calibri" w:hAnsi="Calibri" w:cs="Calibri"/>
        </w:rPr>
        <w:t xml:space="preserve">36. </w:t>
      </w:r>
      <w:r w:rsidRPr="00175BA6">
        <w:rPr>
          <w:rFonts w:ascii="Calibri" w:hAnsi="Calibri" w:cs="Calibri"/>
        </w:rPr>
        <w:tab/>
        <w:t xml:space="preserve">Ahmad, J.; Sidén, J.; Andersson, H. A Proposal of Implementation of Sitting Posture Monitoring System for Wheelchair Utilizing Machine Learning Methods. </w:t>
      </w:r>
      <w:r w:rsidRPr="00175BA6">
        <w:rPr>
          <w:rFonts w:ascii="Calibri" w:hAnsi="Calibri" w:cs="Calibri"/>
          <w:i/>
          <w:iCs/>
        </w:rPr>
        <w:t>Sensors</w:t>
      </w:r>
      <w:r w:rsidRPr="00175BA6">
        <w:rPr>
          <w:rFonts w:ascii="Calibri" w:hAnsi="Calibri" w:cs="Calibri"/>
        </w:rPr>
        <w:t xml:space="preserve"> </w:t>
      </w:r>
      <w:r w:rsidRPr="00175BA6">
        <w:rPr>
          <w:rFonts w:ascii="Calibri" w:hAnsi="Calibri" w:cs="Calibri"/>
          <w:b/>
          <w:bCs/>
        </w:rPr>
        <w:t>2021</w:t>
      </w:r>
      <w:r w:rsidRPr="00175BA6">
        <w:rPr>
          <w:rFonts w:ascii="Calibri" w:hAnsi="Calibri" w:cs="Calibri"/>
        </w:rPr>
        <w:t xml:space="preserve">, </w:t>
      </w:r>
      <w:r w:rsidRPr="00175BA6">
        <w:rPr>
          <w:rFonts w:ascii="Calibri" w:hAnsi="Calibri" w:cs="Calibri"/>
          <w:i/>
          <w:iCs/>
        </w:rPr>
        <w:t>21</w:t>
      </w:r>
      <w:r w:rsidRPr="00175BA6">
        <w:rPr>
          <w:rFonts w:ascii="Calibri" w:hAnsi="Calibri" w:cs="Calibri"/>
        </w:rPr>
        <w:t>, 6349, doi:10.3390/s21196349.</w:t>
      </w:r>
    </w:p>
    <w:p w14:paraId="332D8783" w14:textId="77777777" w:rsidR="00175BA6" w:rsidRPr="00175BA6" w:rsidRDefault="00175BA6" w:rsidP="00175BA6">
      <w:pPr>
        <w:pStyle w:val="Bibliography"/>
        <w:rPr>
          <w:rFonts w:ascii="Calibri" w:hAnsi="Calibri" w:cs="Calibri"/>
        </w:rPr>
      </w:pPr>
      <w:r w:rsidRPr="00175BA6">
        <w:rPr>
          <w:rFonts w:ascii="Calibri" w:hAnsi="Calibri" w:cs="Calibri"/>
        </w:rPr>
        <w:t xml:space="preserve">37. </w:t>
      </w:r>
      <w:r w:rsidRPr="00175BA6">
        <w:rPr>
          <w:rFonts w:ascii="Calibri" w:hAnsi="Calibri" w:cs="Calibri"/>
        </w:rPr>
        <w:tab/>
        <w:t xml:space="preserve">Huang, M.; Gibson, I.; Yang, R. Smart Chair for Monitoring of Sitting Behavior. </w:t>
      </w:r>
      <w:r w:rsidRPr="00175BA6">
        <w:rPr>
          <w:rFonts w:ascii="Calibri" w:hAnsi="Calibri" w:cs="Calibri"/>
          <w:i/>
          <w:iCs/>
        </w:rPr>
        <w:t>KEG</w:t>
      </w:r>
      <w:r w:rsidRPr="00175BA6">
        <w:rPr>
          <w:rFonts w:ascii="Calibri" w:hAnsi="Calibri" w:cs="Calibri"/>
        </w:rPr>
        <w:t xml:space="preserve"> </w:t>
      </w:r>
      <w:r w:rsidRPr="00175BA6">
        <w:rPr>
          <w:rFonts w:ascii="Calibri" w:hAnsi="Calibri" w:cs="Calibri"/>
          <w:b/>
          <w:bCs/>
        </w:rPr>
        <w:t>2017</w:t>
      </w:r>
      <w:r w:rsidRPr="00175BA6">
        <w:rPr>
          <w:rFonts w:ascii="Calibri" w:hAnsi="Calibri" w:cs="Calibri"/>
        </w:rPr>
        <w:t xml:space="preserve">, </w:t>
      </w:r>
      <w:r w:rsidRPr="00175BA6">
        <w:rPr>
          <w:rFonts w:ascii="Calibri" w:hAnsi="Calibri" w:cs="Calibri"/>
          <w:i/>
          <w:iCs/>
        </w:rPr>
        <w:t>2</w:t>
      </w:r>
      <w:r w:rsidRPr="00175BA6">
        <w:rPr>
          <w:rFonts w:ascii="Calibri" w:hAnsi="Calibri" w:cs="Calibri"/>
        </w:rPr>
        <w:t>, 274, doi:10.18502/keg.v2i2.626.</w:t>
      </w:r>
    </w:p>
    <w:p w14:paraId="74B46FA6" w14:textId="77777777" w:rsidR="00175BA6" w:rsidRPr="00175BA6" w:rsidRDefault="00175BA6" w:rsidP="00175BA6">
      <w:pPr>
        <w:pStyle w:val="Bibliography"/>
        <w:rPr>
          <w:rFonts w:ascii="Calibri" w:hAnsi="Calibri" w:cs="Calibri"/>
        </w:rPr>
      </w:pPr>
      <w:r w:rsidRPr="00175BA6">
        <w:rPr>
          <w:rFonts w:ascii="Calibri" w:hAnsi="Calibri" w:cs="Calibri"/>
        </w:rPr>
        <w:t xml:space="preserve">38. </w:t>
      </w:r>
      <w:r w:rsidRPr="00175BA6">
        <w:rPr>
          <w:rFonts w:ascii="Calibri" w:hAnsi="Calibri" w:cs="Calibri"/>
        </w:rPr>
        <w:tab/>
        <w:t xml:space="preserve">Kim, J.S.; Arvind, V.; Oermann, E.K.; Kaji, D.; Ranson, W.; Ukogu, C.; Hussain, A.K.; Caridi, J.; Cho, S.K. Predicting Surgical Complications in Patients Undergoing Elective Adult Spinal Deformity Procedures Using Machine Learning. </w:t>
      </w:r>
      <w:r w:rsidRPr="00175BA6">
        <w:rPr>
          <w:rFonts w:ascii="Calibri" w:hAnsi="Calibri" w:cs="Calibri"/>
          <w:i/>
          <w:iCs/>
        </w:rPr>
        <w:t>Spine Deform</w:t>
      </w:r>
      <w:r w:rsidRPr="00175BA6">
        <w:rPr>
          <w:rFonts w:ascii="Calibri" w:hAnsi="Calibri" w:cs="Calibri"/>
        </w:rPr>
        <w:t xml:space="preserve"> </w:t>
      </w:r>
      <w:r w:rsidRPr="00175BA6">
        <w:rPr>
          <w:rFonts w:ascii="Calibri" w:hAnsi="Calibri" w:cs="Calibri"/>
          <w:b/>
          <w:bCs/>
        </w:rPr>
        <w:t>2018</w:t>
      </w:r>
      <w:r w:rsidRPr="00175BA6">
        <w:rPr>
          <w:rFonts w:ascii="Calibri" w:hAnsi="Calibri" w:cs="Calibri"/>
        </w:rPr>
        <w:t>, 762–770, doi:10.1016/j.jspd.2018.03.003.</w:t>
      </w:r>
    </w:p>
    <w:p w14:paraId="492C22F3" w14:textId="77777777" w:rsidR="00175BA6" w:rsidRPr="00175BA6" w:rsidRDefault="00175BA6" w:rsidP="00175BA6">
      <w:pPr>
        <w:pStyle w:val="Bibliography"/>
        <w:rPr>
          <w:rFonts w:ascii="Calibri" w:hAnsi="Calibri" w:cs="Calibri"/>
        </w:rPr>
      </w:pPr>
      <w:r w:rsidRPr="00175BA6">
        <w:rPr>
          <w:rFonts w:ascii="Calibri" w:hAnsi="Calibri" w:cs="Calibri"/>
        </w:rPr>
        <w:t xml:space="preserve">39. </w:t>
      </w:r>
      <w:r w:rsidRPr="00175BA6">
        <w:rPr>
          <w:rFonts w:ascii="Calibri" w:hAnsi="Calibri" w:cs="Calibri"/>
        </w:rPr>
        <w:tab/>
        <w:t xml:space="preserve">Ma, C.; Li, W.; Gravina, R.; Fortino, G. Posture Detection Based on Smart Cushion for Wheelchair Users. </w:t>
      </w:r>
      <w:r w:rsidRPr="00175BA6">
        <w:rPr>
          <w:rFonts w:ascii="Calibri" w:hAnsi="Calibri" w:cs="Calibri"/>
          <w:i/>
          <w:iCs/>
        </w:rPr>
        <w:t>Sensors</w:t>
      </w:r>
      <w:r w:rsidRPr="00175BA6">
        <w:rPr>
          <w:rFonts w:ascii="Calibri" w:hAnsi="Calibri" w:cs="Calibri"/>
        </w:rPr>
        <w:t xml:space="preserve"> </w:t>
      </w:r>
      <w:r w:rsidRPr="00175BA6">
        <w:rPr>
          <w:rFonts w:ascii="Calibri" w:hAnsi="Calibri" w:cs="Calibri"/>
          <w:b/>
          <w:bCs/>
        </w:rPr>
        <w:t>2017</w:t>
      </w:r>
      <w:r w:rsidRPr="00175BA6">
        <w:rPr>
          <w:rFonts w:ascii="Calibri" w:hAnsi="Calibri" w:cs="Calibri"/>
        </w:rPr>
        <w:t xml:space="preserve">, </w:t>
      </w:r>
      <w:r w:rsidRPr="00175BA6">
        <w:rPr>
          <w:rFonts w:ascii="Calibri" w:hAnsi="Calibri" w:cs="Calibri"/>
          <w:i/>
          <w:iCs/>
        </w:rPr>
        <w:t>17</w:t>
      </w:r>
      <w:r w:rsidRPr="00175BA6">
        <w:rPr>
          <w:rFonts w:ascii="Calibri" w:hAnsi="Calibri" w:cs="Calibri"/>
        </w:rPr>
        <w:t>, 719, doi:10.3390/s17040719.</w:t>
      </w:r>
    </w:p>
    <w:p w14:paraId="3D4590A1" w14:textId="77777777" w:rsidR="00175BA6" w:rsidRPr="00175BA6" w:rsidRDefault="00175BA6" w:rsidP="00175BA6">
      <w:pPr>
        <w:pStyle w:val="Bibliography"/>
        <w:rPr>
          <w:rFonts w:ascii="Calibri" w:hAnsi="Calibri" w:cs="Calibri"/>
        </w:rPr>
      </w:pPr>
      <w:r w:rsidRPr="00175BA6">
        <w:rPr>
          <w:rFonts w:ascii="Calibri" w:hAnsi="Calibri" w:cs="Calibri"/>
        </w:rPr>
        <w:t xml:space="preserve">40. </w:t>
      </w:r>
      <w:r w:rsidRPr="00175BA6">
        <w:rPr>
          <w:rFonts w:ascii="Calibri" w:hAnsi="Calibri" w:cs="Calibri"/>
        </w:rPr>
        <w:tab/>
        <w:t xml:space="preserve">Zemp, R.; Tanadini, M.; Plüss, S.; Schnüriger, K.; Singh, N.B.; Taylor, W.R.; Lorenzetti, S. Application of Machine Learning Approaches for Classifying Sitting Posture Based on Force and Acceleration Sensors. </w:t>
      </w:r>
      <w:r w:rsidRPr="00175BA6">
        <w:rPr>
          <w:rFonts w:ascii="Calibri" w:hAnsi="Calibri" w:cs="Calibri"/>
          <w:i/>
          <w:iCs/>
        </w:rPr>
        <w:t>BioMed Research International</w:t>
      </w:r>
      <w:r w:rsidRPr="00175BA6">
        <w:rPr>
          <w:rFonts w:ascii="Calibri" w:hAnsi="Calibri" w:cs="Calibri"/>
        </w:rPr>
        <w:t xml:space="preserve"> </w:t>
      </w:r>
      <w:r w:rsidRPr="00175BA6">
        <w:rPr>
          <w:rFonts w:ascii="Calibri" w:hAnsi="Calibri" w:cs="Calibri"/>
          <w:b/>
          <w:bCs/>
        </w:rPr>
        <w:t>2016</w:t>
      </w:r>
      <w:r w:rsidRPr="00175BA6">
        <w:rPr>
          <w:rFonts w:ascii="Calibri" w:hAnsi="Calibri" w:cs="Calibri"/>
        </w:rPr>
        <w:t xml:space="preserve">, </w:t>
      </w:r>
      <w:r w:rsidRPr="00175BA6">
        <w:rPr>
          <w:rFonts w:ascii="Calibri" w:hAnsi="Calibri" w:cs="Calibri"/>
          <w:i/>
          <w:iCs/>
        </w:rPr>
        <w:t>2016</w:t>
      </w:r>
      <w:r w:rsidRPr="00175BA6">
        <w:rPr>
          <w:rFonts w:ascii="Calibri" w:hAnsi="Calibri" w:cs="Calibri"/>
        </w:rPr>
        <w:t>, 1–9, doi:10.1155/2016/5978489.</w:t>
      </w:r>
    </w:p>
    <w:p w14:paraId="30CA4DDA" w14:textId="77777777" w:rsidR="00175BA6" w:rsidRPr="00175BA6" w:rsidRDefault="00175BA6" w:rsidP="00175BA6">
      <w:pPr>
        <w:pStyle w:val="Bibliography"/>
        <w:rPr>
          <w:rFonts w:ascii="Calibri" w:hAnsi="Calibri" w:cs="Calibri"/>
        </w:rPr>
      </w:pPr>
      <w:r w:rsidRPr="00175BA6">
        <w:rPr>
          <w:rFonts w:ascii="Calibri" w:hAnsi="Calibri" w:cs="Calibri"/>
        </w:rPr>
        <w:t xml:space="preserve">41. </w:t>
      </w:r>
      <w:r w:rsidRPr="00175BA6">
        <w:rPr>
          <w:rFonts w:ascii="Calibri" w:hAnsi="Calibri" w:cs="Calibri"/>
        </w:rPr>
        <w:tab/>
        <w:t xml:space="preserve">Fan, Z.; Hu, X.; Chen, W.-M.; Zhang, D.-W.; Ma, X. A Deep Learning Based 2-Dimensional Hip Pressure Signals Analysis Method for Sitting Posture Recognition. </w:t>
      </w:r>
      <w:r w:rsidRPr="00175BA6">
        <w:rPr>
          <w:rFonts w:ascii="Calibri" w:hAnsi="Calibri" w:cs="Calibri"/>
          <w:i/>
          <w:iCs/>
        </w:rPr>
        <w:t>Biomedical Signal Processing and Control</w:t>
      </w:r>
      <w:r w:rsidRPr="00175BA6">
        <w:rPr>
          <w:rFonts w:ascii="Calibri" w:hAnsi="Calibri" w:cs="Calibri"/>
        </w:rPr>
        <w:t xml:space="preserve"> </w:t>
      </w:r>
      <w:r w:rsidRPr="00175BA6">
        <w:rPr>
          <w:rFonts w:ascii="Calibri" w:hAnsi="Calibri" w:cs="Calibri"/>
          <w:b/>
          <w:bCs/>
        </w:rPr>
        <w:t>2022</w:t>
      </w:r>
      <w:r w:rsidRPr="00175BA6">
        <w:rPr>
          <w:rFonts w:ascii="Calibri" w:hAnsi="Calibri" w:cs="Calibri"/>
        </w:rPr>
        <w:t xml:space="preserve">, </w:t>
      </w:r>
      <w:r w:rsidRPr="00175BA6">
        <w:rPr>
          <w:rFonts w:ascii="Calibri" w:hAnsi="Calibri" w:cs="Calibri"/>
          <w:i/>
          <w:iCs/>
        </w:rPr>
        <w:t>73</w:t>
      </w:r>
      <w:r w:rsidRPr="00175BA6">
        <w:rPr>
          <w:rFonts w:ascii="Calibri" w:hAnsi="Calibri" w:cs="Calibri"/>
        </w:rPr>
        <w:t>, 103432, doi:10.1016/j.bspc.2021.103432.</w:t>
      </w:r>
    </w:p>
    <w:p w14:paraId="5C19641C" w14:textId="77777777" w:rsidR="00175BA6" w:rsidRPr="00175BA6" w:rsidRDefault="00175BA6" w:rsidP="00175BA6">
      <w:pPr>
        <w:pStyle w:val="Bibliography"/>
        <w:rPr>
          <w:rFonts w:ascii="Calibri" w:hAnsi="Calibri" w:cs="Calibri"/>
        </w:rPr>
      </w:pPr>
      <w:r w:rsidRPr="00175BA6">
        <w:rPr>
          <w:rFonts w:ascii="Calibri" w:hAnsi="Calibri" w:cs="Calibri"/>
        </w:rPr>
        <w:t xml:space="preserve">42. </w:t>
      </w:r>
      <w:r w:rsidRPr="00175BA6">
        <w:rPr>
          <w:rFonts w:ascii="Calibri" w:hAnsi="Calibri" w:cs="Calibri"/>
        </w:rPr>
        <w:tab/>
        <w:t xml:space="preserve">Fard, F.D.; Moghimi, S.; Lotfi, R. Evaluating Pressure Ulcer Development in Wheelchair-Bound Population Using Sitting Posture Identification. </w:t>
      </w:r>
      <w:r w:rsidRPr="00175BA6">
        <w:rPr>
          <w:rFonts w:ascii="Calibri" w:hAnsi="Calibri" w:cs="Calibri"/>
          <w:i/>
          <w:iCs/>
        </w:rPr>
        <w:t>ENG</w:t>
      </w:r>
      <w:r w:rsidRPr="00175BA6">
        <w:rPr>
          <w:rFonts w:ascii="Calibri" w:hAnsi="Calibri" w:cs="Calibri"/>
        </w:rPr>
        <w:t xml:space="preserve"> </w:t>
      </w:r>
      <w:r w:rsidRPr="00175BA6">
        <w:rPr>
          <w:rFonts w:ascii="Calibri" w:hAnsi="Calibri" w:cs="Calibri"/>
          <w:b/>
          <w:bCs/>
        </w:rPr>
        <w:t>2013</w:t>
      </w:r>
      <w:r w:rsidRPr="00175BA6">
        <w:rPr>
          <w:rFonts w:ascii="Calibri" w:hAnsi="Calibri" w:cs="Calibri"/>
        </w:rPr>
        <w:t xml:space="preserve">, </w:t>
      </w:r>
      <w:r w:rsidRPr="00175BA6">
        <w:rPr>
          <w:rFonts w:ascii="Calibri" w:hAnsi="Calibri" w:cs="Calibri"/>
          <w:i/>
          <w:iCs/>
        </w:rPr>
        <w:t>05</w:t>
      </w:r>
      <w:r w:rsidRPr="00175BA6">
        <w:rPr>
          <w:rFonts w:ascii="Calibri" w:hAnsi="Calibri" w:cs="Calibri"/>
        </w:rPr>
        <w:t>, 132–136, doi:10.4236/eng.2013.510B027.</w:t>
      </w:r>
    </w:p>
    <w:p w14:paraId="55225DB0" w14:textId="77777777" w:rsidR="00175BA6" w:rsidRPr="00175BA6" w:rsidRDefault="00175BA6" w:rsidP="00175BA6">
      <w:pPr>
        <w:pStyle w:val="Bibliography"/>
        <w:rPr>
          <w:rFonts w:ascii="Calibri" w:hAnsi="Calibri" w:cs="Calibri"/>
        </w:rPr>
      </w:pPr>
      <w:r w:rsidRPr="00175BA6">
        <w:rPr>
          <w:rFonts w:ascii="Calibri" w:hAnsi="Calibri" w:cs="Calibri"/>
        </w:rPr>
        <w:t xml:space="preserve">43. </w:t>
      </w:r>
      <w:r w:rsidRPr="00175BA6">
        <w:rPr>
          <w:rFonts w:ascii="Calibri" w:hAnsi="Calibri" w:cs="Calibri"/>
        </w:rPr>
        <w:tab/>
        <w:t xml:space="preserve">Ren, X.; Yu, B.; Lu, Y.; Chen, Y.; Pu, P. HealthSit: Designing Posture-Based Interaction to Promote Exercise during Fitness Breaks. </w:t>
      </w:r>
      <w:r w:rsidRPr="00175BA6">
        <w:rPr>
          <w:rFonts w:ascii="Calibri" w:hAnsi="Calibri" w:cs="Calibri"/>
          <w:i/>
          <w:iCs/>
        </w:rPr>
        <w:t>International Journal of Human–Computer Interaction</w:t>
      </w:r>
      <w:r w:rsidRPr="00175BA6">
        <w:rPr>
          <w:rFonts w:ascii="Calibri" w:hAnsi="Calibri" w:cs="Calibri"/>
        </w:rPr>
        <w:t xml:space="preserve"> </w:t>
      </w:r>
      <w:r w:rsidRPr="00175BA6">
        <w:rPr>
          <w:rFonts w:ascii="Calibri" w:hAnsi="Calibri" w:cs="Calibri"/>
          <w:b/>
          <w:bCs/>
        </w:rPr>
        <w:t>2019</w:t>
      </w:r>
      <w:r w:rsidRPr="00175BA6">
        <w:rPr>
          <w:rFonts w:ascii="Calibri" w:hAnsi="Calibri" w:cs="Calibri"/>
        </w:rPr>
        <w:t xml:space="preserve">, </w:t>
      </w:r>
      <w:r w:rsidRPr="00175BA6">
        <w:rPr>
          <w:rFonts w:ascii="Calibri" w:hAnsi="Calibri" w:cs="Calibri"/>
          <w:i/>
          <w:iCs/>
        </w:rPr>
        <w:t>35</w:t>
      </w:r>
      <w:r w:rsidRPr="00175BA6">
        <w:rPr>
          <w:rFonts w:ascii="Calibri" w:hAnsi="Calibri" w:cs="Calibri"/>
        </w:rPr>
        <w:t>, 870–885, doi:10.1080/10447318.2018.1506641.</w:t>
      </w:r>
    </w:p>
    <w:p w14:paraId="227108C6" w14:textId="77777777" w:rsidR="00175BA6" w:rsidRPr="00175BA6" w:rsidRDefault="00175BA6" w:rsidP="00175BA6">
      <w:pPr>
        <w:pStyle w:val="Bibliography"/>
        <w:rPr>
          <w:rFonts w:ascii="Calibri" w:hAnsi="Calibri" w:cs="Calibri"/>
        </w:rPr>
      </w:pPr>
      <w:r w:rsidRPr="00175BA6">
        <w:rPr>
          <w:rFonts w:ascii="Calibri" w:hAnsi="Calibri" w:cs="Calibri"/>
        </w:rPr>
        <w:t xml:space="preserve">44. </w:t>
      </w:r>
      <w:r w:rsidRPr="00175BA6">
        <w:rPr>
          <w:rFonts w:ascii="Calibri" w:hAnsi="Calibri" w:cs="Calibri"/>
        </w:rPr>
        <w:tab/>
        <w:t>R, N.; Sudhakar, T.; Bethanney Janney, J.; Krishnamoorthy, N.R.; Dhanalakshmi, K.; Vigneshwaran, S. Sitting Posture Analysis Using CNN and RCNN. In Proceedings of the 2023 International Conference on Bio Signals, Images, and Instrumentation (ICBSII); IEEE: Chennai, India, March 16 2023; pp. 1–5.</w:t>
      </w:r>
    </w:p>
    <w:p w14:paraId="656A539E" w14:textId="77777777" w:rsidR="00175BA6" w:rsidRPr="00175BA6" w:rsidRDefault="00175BA6" w:rsidP="00175BA6">
      <w:pPr>
        <w:pStyle w:val="Bibliography"/>
        <w:rPr>
          <w:rFonts w:ascii="Calibri" w:hAnsi="Calibri" w:cs="Calibri"/>
        </w:rPr>
      </w:pPr>
      <w:r w:rsidRPr="00175BA6">
        <w:rPr>
          <w:rFonts w:ascii="Calibri" w:hAnsi="Calibri" w:cs="Calibri"/>
        </w:rPr>
        <w:t xml:space="preserve">45. </w:t>
      </w:r>
      <w:r w:rsidRPr="00175BA6">
        <w:rPr>
          <w:rFonts w:ascii="Calibri" w:hAnsi="Calibri" w:cs="Calibri"/>
        </w:rPr>
        <w:tab/>
        <w:t>Fu, T.; Macleod, A. IntelliChair: An Approach for Activity Detection and Prediction via Posture Analysis. In Proceedings of the 2014 International Conference on Intelligent Environments; IEEE: China, June 2014; pp. 211–213.</w:t>
      </w:r>
    </w:p>
    <w:p w14:paraId="71624422" w14:textId="726BD1B5" w:rsidR="00195653" w:rsidRDefault="00290E31" w:rsidP="00136AAB">
      <w:pPr>
        <w:pStyle w:val="Heading2"/>
      </w:pPr>
      <w:r>
        <w:fldChar w:fldCharType="end"/>
      </w:r>
    </w:p>
    <w:p w14:paraId="6B8C98C4" w14:textId="77777777" w:rsidR="00195653" w:rsidRDefault="00195653" w:rsidP="00195653"/>
    <w:p w14:paraId="66EEBCB4" w14:textId="77777777" w:rsidR="00195653" w:rsidRDefault="00195653" w:rsidP="00195653"/>
    <w:p w14:paraId="2D7D5227" w14:textId="77777777" w:rsidR="00195653" w:rsidRDefault="00195653" w:rsidP="00195653"/>
    <w:p w14:paraId="78380490" w14:textId="77777777" w:rsidR="00B17771" w:rsidRDefault="00B17771" w:rsidP="00195653"/>
    <w:p w14:paraId="50CBC1FA" w14:textId="77777777" w:rsidR="00B17771" w:rsidRDefault="00B17771" w:rsidP="00195653"/>
    <w:p w14:paraId="51575778" w14:textId="77777777" w:rsidR="00B17771" w:rsidRDefault="00B17771" w:rsidP="00195653"/>
    <w:p w14:paraId="4DAB623E" w14:textId="77777777" w:rsidR="00B17771" w:rsidRDefault="00B17771" w:rsidP="00195653"/>
    <w:p w14:paraId="5C1FEAB0" w14:textId="77777777" w:rsidR="00B17771" w:rsidRDefault="00B17771" w:rsidP="00195653"/>
    <w:p w14:paraId="1D64E1C1" w14:textId="77777777" w:rsidR="00195653" w:rsidRDefault="00195653" w:rsidP="00195653"/>
    <w:p w14:paraId="13FA20DC" w14:textId="77777777" w:rsidR="00195653" w:rsidRPr="00195653" w:rsidRDefault="00195653" w:rsidP="00195653"/>
    <w:p w14:paraId="07F453BB" w14:textId="43460CB5" w:rsidR="00290E31" w:rsidRDefault="00136AAB" w:rsidP="00136AAB">
      <w:pPr>
        <w:pStyle w:val="Heading2"/>
      </w:pPr>
      <w:bookmarkStart w:id="32" w:name="_Toc153766572"/>
      <w:r>
        <w:t>Appendixes</w:t>
      </w:r>
      <w:bookmarkEnd w:id="32"/>
    </w:p>
    <w:p w14:paraId="616B319E" w14:textId="356AE1E7" w:rsidR="007D1E2D" w:rsidRDefault="007D1E2D" w:rsidP="007D1E2D">
      <w:pPr>
        <w:jc w:val="center"/>
      </w:pPr>
      <w:r>
        <w:t xml:space="preserve">Tables 1 – </w:t>
      </w:r>
      <w:r w:rsidR="00EC4F6A">
        <w:t>Sitting Posture Monitoring Research Papers</w:t>
      </w:r>
    </w:p>
    <w:tbl>
      <w:tblPr>
        <w:tblStyle w:val="TableGrid"/>
        <w:tblW w:w="9907" w:type="dxa"/>
        <w:tblInd w:w="-522" w:type="dxa"/>
        <w:tblLook w:val="04A0" w:firstRow="1" w:lastRow="0" w:firstColumn="1" w:lastColumn="0" w:noHBand="0" w:noVBand="1"/>
      </w:tblPr>
      <w:tblGrid>
        <w:gridCol w:w="1873"/>
        <w:gridCol w:w="1143"/>
        <w:gridCol w:w="925"/>
        <w:gridCol w:w="901"/>
        <w:gridCol w:w="871"/>
        <w:gridCol w:w="633"/>
        <w:gridCol w:w="1870"/>
        <w:gridCol w:w="1029"/>
        <w:gridCol w:w="662"/>
      </w:tblGrid>
      <w:tr w:rsidR="007D1E2D" w:rsidRPr="00A80407" w14:paraId="5B5B6E53" w14:textId="77777777" w:rsidTr="007D1E2D">
        <w:trPr>
          <w:trHeight w:val="440"/>
        </w:trPr>
        <w:tc>
          <w:tcPr>
            <w:tcW w:w="1873" w:type="dxa"/>
            <w:noWrap/>
            <w:hideMark/>
          </w:tcPr>
          <w:p w14:paraId="577C8928" w14:textId="77777777" w:rsidR="0005709F" w:rsidRPr="00A80407" w:rsidRDefault="0005709F">
            <w:pPr>
              <w:rPr>
                <w:b/>
                <w:bCs/>
                <w:sz w:val="12"/>
                <w:szCs w:val="12"/>
              </w:rPr>
            </w:pPr>
            <w:r w:rsidRPr="00A80407">
              <w:rPr>
                <w:b/>
                <w:bCs/>
                <w:sz w:val="12"/>
                <w:szCs w:val="12"/>
              </w:rPr>
              <w:t>Reference</w:t>
            </w:r>
          </w:p>
        </w:tc>
        <w:tc>
          <w:tcPr>
            <w:tcW w:w="1143" w:type="dxa"/>
            <w:noWrap/>
            <w:hideMark/>
          </w:tcPr>
          <w:p w14:paraId="5FA6A28A" w14:textId="77777777" w:rsidR="0005709F" w:rsidRPr="00A80407" w:rsidRDefault="0005709F">
            <w:pPr>
              <w:rPr>
                <w:b/>
                <w:bCs/>
                <w:sz w:val="12"/>
                <w:szCs w:val="12"/>
              </w:rPr>
            </w:pPr>
            <w:r w:rsidRPr="00A80407">
              <w:rPr>
                <w:b/>
                <w:bCs/>
                <w:sz w:val="12"/>
                <w:szCs w:val="12"/>
              </w:rPr>
              <w:t>Sensors</w:t>
            </w:r>
          </w:p>
        </w:tc>
        <w:tc>
          <w:tcPr>
            <w:tcW w:w="925" w:type="dxa"/>
            <w:noWrap/>
            <w:hideMark/>
          </w:tcPr>
          <w:p w14:paraId="6FB0C9EB" w14:textId="77777777" w:rsidR="0005709F" w:rsidRPr="00A80407" w:rsidRDefault="0005709F">
            <w:pPr>
              <w:rPr>
                <w:b/>
                <w:bCs/>
                <w:sz w:val="12"/>
                <w:szCs w:val="12"/>
              </w:rPr>
            </w:pPr>
            <w:r w:rsidRPr="00A80407">
              <w:rPr>
                <w:b/>
                <w:bCs/>
                <w:sz w:val="12"/>
                <w:szCs w:val="12"/>
              </w:rPr>
              <w:t>Number of Postures</w:t>
            </w:r>
          </w:p>
        </w:tc>
        <w:tc>
          <w:tcPr>
            <w:tcW w:w="901" w:type="dxa"/>
            <w:noWrap/>
            <w:hideMark/>
          </w:tcPr>
          <w:p w14:paraId="4D660ECB" w14:textId="77777777" w:rsidR="0005709F" w:rsidRPr="00A80407" w:rsidRDefault="0005709F">
            <w:pPr>
              <w:rPr>
                <w:b/>
                <w:bCs/>
                <w:sz w:val="12"/>
                <w:szCs w:val="12"/>
              </w:rPr>
            </w:pPr>
            <w:r w:rsidRPr="00A80407">
              <w:rPr>
                <w:b/>
                <w:bCs/>
                <w:sz w:val="12"/>
                <w:szCs w:val="12"/>
              </w:rPr>
              <w:t>Classification Method</w:t>
            </w:r>
          </w:p>
        </w:tc>
        <w:tc>
          <w:tcPr>
            <w:tcW w:w="871" w:type="dxa"/>
            <w:noWrap/>
            <w:hideMark/>
          </w:tcPr>
          <w:p w14:paraId="5F525271" w14:textId="77777777" w:rsidR="0005709F" w:rsidRPr="00A80407" w:rsidRDefault="0005709F">
            <w:pPr>
              <w:rPr>
                <w:b/>
                <w:bCs/>
                <w:sz w:val="12"/>
                <w:szCs w:val="12"/>
              </w:rPr>
            </w:pPr>
            <w:r w:rsidRPr="00A80407">
              <w:rPr>
                <w:b/>
                <w:bCs/>
                <w:sz w:val="12"/>
                <w:szCs w:val="12"/>
              </w:rPr>
              <w:t>Classification Accuracy</w:t>
            </w:r>
          </w:p>
        </w:tc>
        <w:tc>
          <w:tcPr>
            <w:tcW w:w="633" w:type="dxa"/>
            <w:noWrap/>
            <w:hideMark/>
          </w:tcPr>
          <w:p w14:paraId="7431AAF0" w14:textId="77777777" w:rsidR="0005709F" w:rsidRPr="00A80407" w:rsidRDefault="0005709F">
            <w:pPr>
              <w:rPr>
                <w:b/>
                <w:bCs/>
                <w:sz w:val="12"/>
                <w:szCs w:val="12"/>
              </w:rPr>
            </w:pPr>
            <w:r w:rsidRPr="00A80407">
              <w:rPr>
                <w:b/>
                <w:bCs/>
                <w:sz w:val="12"/>
                <w:szCs w:val="12"/>
              </w:rPr>
              <w:t xml:space="preserve">Test Subjects </w:t>
            </w:r>
          </w:p>
        </w:tc>
        <w:tc>
          <w:tcPr>
            <w:tcW w:w="1870" w:type="dxa"/>
            <w:noWrap/>
            <w:hideMark/>
          </w:tcPr>
          <w:p w14:paraId="3077BCFD" w14:textId="77777777" w:rsidR="0005709F" w:rsidRPr="00A80407" w:rsidRDefault="0005709F">
            <w:pPr>
              <w:rPr>
                <w:b/>
                <w:bCs/>
                <w:sz w:val="12"/>
                <w:szCs w:val="12"/>
              </w:rPr>
            </w:pPr>
            <w:r w:rsidRPr="00A80407">
              <w:rPr>
                <w:b/>
                <w:bCs/>
                <w:sz w:val="12"/>
                <w:szCs w:val="12"/>
              </w:rPr>
              <w:t>Limitations</w:t>
            </w:r>
          </w:p>
        </w:tc>
        <w:tc>
          <w:tcPr>
            <w:tcW w:w="1029" w:type="dxa"/>
            <w:noWrap/>
            <w:hideMark/>
          </w:tcPr>
          <w:p w14:paraId="7C99FCDD" w14:textId="77777777" w:rsidR="0005709F" w:rsidRPr="00A80407" w:rsidRDefault="0005709F">
            <w:pPr>
              <w:rPr>
                <w:b/>
                <w:bCs/>
                <w:sz w:val="12"/>
                <w:szCs w:val="12"/>
              </w:rPr>
            </w:pPr>
            <w:r w:rsidRPr="00A80407">
              <w:rPr>
                <w:b/>
                <w:bCs/>
                <w:sz w:val="12"/>
                <w:szCs w:val="12"/>
              </w:rPr>
              <w:t>User Feedback System</w:t>
            </w:r>
          </w:p>
        </w:tc>
        <w:tc>
          <w:tcPr>
            <w:tcW w:w="662" w:type="dxa"/>
            <w:noWrap/>
            <w:hideMark/>
          </w:tcPr>
          <w:p w14:paraId="3A86AB03" w14:textId="77777777" w:rsidR="0005709F" w:rsidRPr="00A80407" w:rsidRDefault="0005709F">
            <w:pPr>
              <w:rPr>
                <w:b/>
                <w:bCs/>
                <w:sz w:val="12"/>
                <w:szCs w:val="12"/>
              </w:rPr>
            </w:pPr>
            <w:r w:rsidRPr="00A80407">
              <w:rPr>
                <w:b/>
                <w:bCs/>
                <w:sz w:val="12"/>
                <w:szCs w:val="12"/>
              </w:rPr>
              <w:t>Is Realtime</w:t>
            </w:r>
          </w:p>
        </w:tc>
      </w:tr>
      <w:tr w:rsidR="0005709F" w:rsidRPr="00A80407" w14:paraId="4B108879" w14:textId="77777777" w:rsidTr="007D1E2D">
        <w:trPr>
          <w:trHeight w:val="615"/>
        </w:trPr>
        <w:tc>
          <w:tcPr>
            <w:tcW w:w="1873" w:type="dxa"/>
            <w:noWrap/>
            <w:hideMark/>
          </w:tcPr>
          <w:p w14:paraId="5DA456FE" w14:textId="7B7C93CF" w:rsidR="0005709F" w:rsidRPr="00A80407" w:rsidRDefault="007937E1">
            <w:pPr>
              <w:rPr>
                <w:sz w:val="12"/>
                <w:szCs w:val="12"/>
              </w:rPr>
            </w:pPr>
            <w:r>
              <w:rPr>
                <w:sz w:val="12"/>
                <w:szCs w:val="12"/>
              </w:rPr>
              <w:fldChar w:fldCharType="begin"/>
            </w:r>
            <w:r w:rsidR="0077058C">
              <w:rPr>
                <w:sz w:val="12"/>
                <w:szCs w:val="12"/>
              </w:rPr>
              <w:instrText xml:space="preserve"> ADDIN ZOTERO_ITEM CSL_CITATION {"citationID":"L3XbMWP5","properties":{"formattedCitation":"[15]","plainCitation":"[15]","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Pr>
                <w:sz w:val="12"/>
                <w:szCs w:val="12"/>
              </w:rPr>
              <w:fldChar w:fldCharType="separate"/>
            </w:r>
            <w:r w:rsidR="0077058C" w:rsidRPr="0077058C">
              <w:rPr>
                <w:rFonts w:ascii="Calibri" w:hAnsi="Calibri" w:cs="Calibri"/>
                <w:sz w:val="12"/>
              </w:rPr>
              <w:t>[15]</w:t>
            </w:r>
            <w:r>
              <w:rPr>
                <w:sz w:val="12"/>
                <w:szCs w:val="12"/>
              </w:rPr>
              <w:fldChar w:fldCharType="end"/>
            </w:r>
          </w:p>
        </w:tc>
        <w:tc>
          <w:tcPr>
            <w:tcW w:w="1143" w:type="dxa"/>
            <w:hideMark/>
          </w:tcPr>
          <w:p w14:paraId="04AA3D3F" w14:textId="77777777" w:rsidR="0005709F" w:rsidRPr="00A80407" w:rsidRDefault="0005709F">
            <w:pPr>
              <w:rPr>
                <w:sz w:val="12"/>
                <w:szCs w:val="12"/>
              </w:rPr>
            </w:pPr>
            <w:r w:rsidRPr="00A80407">
              <w:rPr>
                <w:sz w:val="12"/>
                <w:szCs w:val="12"/>
              </w:rPr>
              <w:t>Load Cell - Posture</w:t>
            </w:r>
            <w:r w:rsidRPr="00A80407">
              <w:rPr>
                <w:sz w:val="12"/>
                <w:szCs w:val="12"/>
              </w:rPr>
              <w:br/>
              <w:t>Conductive Nappa - ECG</w:t>
            </w:r>
          </w:p>
        </w:tc>
        <w:tc>
          <w:tcPr>
            <w:tcW w:w="925" w:type="dxa"/>
            <w:noWrap/>
            <w:hideMark/>
          </w:tcPr>
          <w:p w14:paraId="173F19D0" w14:textId="77777777" w:rsidR="0005709F" w:rsidRPr="00A80407" w:rsidRDefault="0005709F" w:rsidP="00A80407">
            <w:pPr>
              <w:rPr>
                <w:sz w:val="12"/>
                <w:szCs w:val="12"/>
              </w:rPr>
            </w:pPr>
            <w:r w:rsidRPr="00A80407">
              <w:rPr>
                <w:sz w:val="12"/>
                <w:szCs w:val="12"/>
              </w:rPr>
              <w:t>5</w:t>
            </w:r>
          </w:p>
        </w:tc>
        <w:tc>
          <w:tcPr>
            <w:tcW w:w="901" w:type="dxa"/>
            <w:noWrap/>
            <w:hideMark/>
          </w:tcPr>
          <w:p w14:paraId="7CAFF76D" w14:textId="77777777" w:rsidR="0005709F" w:rsidRPr="00A80407" w:rsidRDefault="0005709F">
            <w:pPr>
              <w:rPr>
                <w:sz w:val="12"/>
                <w:szCs w:val="12"/>
              </w:rPr>
            </w:pPr>
            <w:r w:rsidRPr="00A80407">
              <w:rPr>
                <w:sz w:val="12"/>
                <w:szCs w:val="12"/>
              </w:rPr>
              <w:t>K-NN</w:t>
            </w:r>
          </w:p>
        </w:tc>
        <w:tc>
          <w:tcPr>
            <w:tcW w:w="871" w:type="dxa"/>
            <w:noWrap/>
            <w:hideMark/>
          </w:tcPr>
          <w:p w14:paraId="05B4178C" w14:textId="77777777" w:rsidR="0005709F" w:rsidRPr="00A80407" w:rsidRDefault="0005709F" w:rsidP="00A80407">
            <w:pPr>
              <w:rPr>
                <w:sz w:val="12"/>
                <w:szCs w:val="12"/>
              </w:rPr>
            </w:pPr>
            <w:r w:rsidRPr="00A80407">
              <w:rPr>
                <w:sz w:val="12"/>
                <w:szCs w:val="12"/>
              </w:rPr>
              <w:t>98.50%</w:t>
            </w:r>
          </w:p>
        </w:tc>
        <w:tc>
          <w:tcPr>
            <w:tcW w:w="633" w:type="dxa"/>
            <w:noWrap/>
            <w:hideMark/>
          </w:tcPr>
          <w:p w14:paraId="68F80E94" w14:textId="77777777" w:rsidR="0005709F" w:rsidRPr="00A80407" w:rsidRDefault="0005709F" w:rsidP="00A80407">
            <w:pPr>
              <w:rPr>
                <w:sz w:val="12"/>
                <w:szCs w:val="12"/>
              </w:rPr>
            </w:pPr>
            <w:r w:rsidRPr="00A80407">
              <w:rPr>
                <w:sz w:val="12"/>
                <w:szCs w:val="12"/>
              </w:rPr>
              <w:t>10</w:t>
            </w:r>
          </w:p>
        </w:tc>
        <w:tc>
          <w:tcPr>
            <w:tcW w:w="2899" w:type="dxa"/>
            <w:gridSpan w:val="2"/>
            <w:noWrap/>
            <w:hideMark/>
          </w:tcPr>
          <w:p w14:paraId="0F5430DD" w14:textId="3633EFED" w:rsidR="0005709F" w:rsidRPr="00A80407" w:rsidRDefault="0005709F">
            <w:pPr>
              <w:rPr>
                <w:sz w:val="12"/>
                <w:szCs w:val="12"/>
              </w:rPr>
            </w:pPr>
            <w:r w:rsidRPr="00A80407">
              <w:rPr>
                <w:sz w:val="12"/>
                <w:szCs w:val="12"/>
              </w:rPr>
              <w:t xml:space="preserve">Not used in a </w:t>
            </w:r>
            <w:r w:rsidR="007D1E2D" w:rsidRPr="00A80407">
              <w:rPr>
                <w:sz w:val="12"/>
                <w:szCs w:val="12"/>
              </w:rPr>
              <w:t>real-life</w:t>
            </w:r>
            <w:r w:rsidRPr="00A80407">
              <w:rPr>
                <w:sz w:val="12"/>
                <w:szCs w:val="12"/>
              </w:rPr>
              <w:t xml:space="preserve"> setting</w:t>
            </w:r>
          </w:p>
        </w:tc>
        <w:tc>
          <w:tcPr>
            <w:tcW w:w="662" w:type="dxa"/>
            <w:noWrap/>
            <w:hideMark/>
          </w:tcPr>
          <w:p w14:paraId="2BE353BF" w14:textId="77777777" w:rsidR="0005709F" w:rsidRPr="00A80407" w:rsidRDefault="0005709F">
            <w:pPr>
              <w:rPr>
                <w:sz w:val="12"/>
                <w:szCs w:val="12"/>
              </w:rPr>
            </w:pPr>
          </w:p>
        </w:tc>
      </w:tr>
      <w:tr w:rsidR="0005709F" w:rsidRPr="00A80407" w14:paraId="3D8FE544" w14:textId="77777777" w:rsidTr="007D1E2D">
        <w:trPr>
          <w:trHeight w:val="300"/>
        </w:trPr>
        <w:tc>
          <w:tcPr>
            <w:tcW w:w="1873" w:type="dxa"/>
            <w:noWrap/>
            <w:hideMark/>
          </w:tcPr>
          <w:p w14:paraId="54506BBD" w14:textId="774CDCBF" w:rsidR="0005709F" w:rsidRPr="00A80407" w:rsidRDefault="007937E1">
            <w:pPr>
              <w:rPr>
                <w:sz w:val="12"/>
                <w:szCs w:val="12"/>
              </w:rPr>
            </w:pPr>
            <w:r>
              <w:rPr>
                <w:sz w:val="12"/>
                <w:szCs w:val="12"/>
              </w:rPr>
              <w:fldChar w:fldCharType="begin"/>
            </w:r>
            <w:r w:rsidR="0077058C">
              <w:rPr>
                <w:sz w:val="12"/>
                <w:szCs w:val="12"/>
              </w:rPr>
              <w:instrText xml:space="preserve"> ADDIN ZOTERO_ITEM CSL_CITATION {"citationID":"BxnwH5Tx","properties":{"formattedCitation":"[36]","plainCitation":"[36]","noteIndex":0},"citationItems":[{"id":165,"uris":["http://zotero.org/users/11398818/items/AVZW7PKR"],"itemData":{"id":16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Pr>
                <w:sz w:val="12"/>
                <w:szCs w:val="12"/>
              </w:rPr>
              <w:fldChar w:fldCharType="separate"/>
            </w:r>
            <w:r w:rsidR="0077058C" w:rsidRPr="0077058C">
              <w:rPr>
                <w:rFonts w:ascii="Calibri" w:hAnsi="Calibri" w:cs="Calibri"/>
                <w:sz w:val="12"/>
              </w:rPr>
              <w:t>[36]</w:t>
            </w:r>
            <w:r>
              <w:rPr>
                <w:sz w:val="12"/>
                <w:szCs w:val="12"/>
              </w:rPr>
              <w:fldChar w:fldCharType="end"/>
            </w:r>
          </w:p>
        </w:tc>
        <w:tc>
          <w:tcPr>
            <w:tcW w:w="1143" w:type="dxa"/>
            <w:noWrap/>
            <w:hideMark/>
          </w:tcPr>
          <w:p w14:paraId="2C420D13" w14:textId="77777777" w:rsidR="0005709F" w:rsidRPr="00A80407" w:rsidRDefault="0005709F">
            <w:pPr>
              <w:rPr>
                <w:sz w:val="12"/>
                <w:szCs w:val="12"/>
              </w:rPr>
            </w:pPr>
            <w:r w:rsidRPr="00A80407">
              <w:rPr>
                <w:sz w:val="12"/>
                <w:szCs w:val="12"/>
              </w:rPr>
              <w:t>Screen Printed Pressure units (16 Array)</w:t>
            </w:r>
          </w:p>
        </w:tc>
        <w:tc>
          <w:tcPr>
            <w:tcW w:w="925" w:type="dxa"/>
            <w:noWrap/>
            <w:hideMark/>
          </w:tcPr>
          <w:p w14:paraId="7873C413" w14:textId="77777777" w:rsidR="0005709F" w:rsidRPr="00A80407" w:rsidRDefault="0005709F" w:rsidP="00A80407">
            <w:pPr>
              <w:rPr>
                <w:sz w:val="12"/>
                <w:szCs w:val="12"/>
              </w:rPr>
            </w:pPr>
            <w:r w:rsidRPr="00A80407">
              <w:rPr>
                <w:sz w:val="12"/>
                <w:szCs w:val="12"/>
              </w:rPr>
              <w:t>4</w:t>
            </w:r>
          </w:p>
        </w:tc>
        <w:tc>
          <w:tcPr>
            <w:tcW w:w="901" w:type="dxa"/>
            <w:noWrap/>
            <w:hideMark/>
          </w:tcPr>
          <w:p w14:paraId="10179CC4" w14:textId="77777777" w:rsidR="0005709F" w:rsidRPr="00A80407" w:rsidRDefault="0005709F">
            <w:pPr>
              <w:rPr>
                <w:sz w:val="12"/>
                <w:szCs w:val="12"/>
              </w:rPr>
            </w:pPr>
            <w:r w:rsidRPr="00A80407">
              <w:rPr>
                <w:sz w:val="12"/>
                <w:szCs w:val="12"/>
              </w:rPr>
              <w:t xml:space="preserve">LightGBM </w:t>
            </w:r>
          </w:p>
        </w:tc>
        <w:tc>
          <w:tcPr>
            <w:tcW w:w="871" w:type="dxa"/>
            <w:noWrap/>
            <w:hideMark/>
          </w:tcPr>
          <w:p w14:paraId="74E5CB30" w14:textId="77777777" w:rsidR="0005709F" w:rsidRPr="00A80407" w:rsidRDefault="0005709F" w:rsidP="00A80407">
            <w:pPr>
              <w:rPr>
                <w:sz w:val="12"/>
                <w:szCs w:val="12"/>
              </w:rPr>
            </w:pPr>
            <w:r w:rsidRPr="00A80407">
              <w:rPr>
                <w:sz w:val="12"/>
                <w:szCs w:val="12"/>
              </w:rPr>
              <w:t>99.03%</w:t>
            </w:r>
          </w:p>
        </w:tc>
        <w:tc>
          <w:tcPr>
            <w:tcW w:w="633" w:type="dxa"/>
            <w:noWrap/>
            <w:hideMark/>
          </w:tcPr>
          <w:p w14:paraId="2EB0F549" w14:textId="77777777" w:rsidR="0005709F" w:rsidRPr="00A80407" w:rsidRDefault="0005709F" w:rsidP="00A80407">
            <w:pPr>
              <w:rPr>
                <w:sz w:val="12"/>
                <w:szCs w:val="12"/>
              </w:rPr>
            </w:pPr>
            <w:r w:rsidRPr="00A80407">
              <w:rPr>
                <w:sz w:val="12"/>
                <w:szCs w:val="12"/>
              </w:rPr>
              <w:t>32</w:t>
            </w:r>
          </w:p>
        </w:tc>
        <w:tc>
          <w:tcPr>
            <w:tcW w:w="2899" w:type="dxa"/>
            <w:gridSpan w:val="2"/>
            <w:noWrap/>
            <w:hideMark/>
          </w:tcPr>
          <w:p w14:paraId="55BECD4E" w14:textId="77777777" w:rsidR="0005709F" w:rsidRPr="00A80407" w:rsidRDefault="0005709F">
            <w:pPr>
              <w:rPr>
                <w:sz w:val="12"/>
                <w:szCs w:val="12"/>
              </w:rPr>
            </w:pPr>
            <w:r w:rsidRPr="00A80407">
              <w:rPr>
                <w:sz w:val="12"/>
                <w:szCs w:val="12"/>
              </w:rPr>
              <w:t>Not used in a real life setting</w:t>
            </w:r>
          </w:p>
        </w:tc>
        <w:tc>
          <w:tcPr>
            <w:tcW w:w="662" w:type="dxa"/>
            <w:noWrap/>
            <w:hideMark/>
          </w:tcPr>
          <w:p w14:paraId="13D716BC" w14:textId="77777777" w:rsidR="0005709F" w:rsidRPr="00A80407" w:rsidRDefault="0005709F">
            <w:pPr>
              <w:rPr>
                <w:sz w:val="12"/>
                <w:szCs w:val="12"/>
              </w:rPr>
            </w:pPr>
          </w:p>
        </w:tc>
      </w:tr>
      <w:tr w:rsidR="007D1E2D" w:rsidRPr="00A80407" w14:paraId="795FDE81" w14:textId="77777777" w:rsidTr="007D1E2D">
        <w:trPr>
          <w:trHeight w:val="300"/>
        </w:trPr>
        <w:tc>
          <w:tcPr>
            <w:tcW w:w="1873" w:type="dxa"/>
            <w:noWrap/>
            <w:hideMark/>
          </w:tcPr>
          <w:p w14:paraId="545B39AB" w14:textId="4BCDFDD1" w:rsidR="0005709F" w:rsidRPr="00A80407" w:rsidRDefault="007937E1">
            <w:pPr>
              <w:rPr>
                <w:sz w:val="12"/>
                <w:szCs w:val="12"/>
              </w:rPr>
            </w:pPr>
            <w:r>
              <w:rPr>
                <w:sz w:val="12"/>
                <w:szCs w:val="12"/>
              </w:rPr>
              <w:fldChar w:fldCharType="begin"/>
            </w:r>
            <w:r w:rsidR="0077058C">
              <w:rPr>
                <w:sz w:val="12"/>
                <w:szCs w:val="12"/>
              </w:rPr>
              <w:instrText xml:space="preserve"> ADDIN ZOTERO_ITEM CSL_CITATION {"citationID":"pt4amhAZ","properties":{"formattedCitation":"[37]","plainCitation":"[37]","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Pr>
                <w:sz w:val="12"/>
                <w:szCs w:val="12"/>
              </w:rPr>
              <w:fldChar w:fldCharType="separate"/>
            </w:r>
            <w:r w:rsidR="0077058C" w:rsidRPr="0077058C">
              <w:rPr>
                <w:rFonts w:ascii="Calibri" w:hAnsi="Calibri" w:cs="Calibri"/>
                <w:sz w:val="12"/>
              </w:rPr>
              <w:t>[37]</w:t>
            </w:r>
            <w:r>
              <w:rPr>
                <w:sz w:val="12"/>
                <w:szCs w:val="12"/>
              </w:rPr>
              <w:fldChar w:fldCharType="end"/>
            </w:r>
          </w:p>
        </w:tc>
        <w:tc>
          <w:tcPr>
            <w:tcW w:w="1143" w:type="dxa"/>
            <w:noWrap/>
            <w:hideMark/>
          </w:tcPr>
          <w:p w14:paraId="4AC03867" w14:textId="77777777" w:rsidR="0005709F" w:rsidRPr="00A80407" w:rsidRDefault="0005709F">
            <w:pPr>
              <w:rPr>
                <w:sz w:val="12"/>
                <w:szCs w:val="12"/>
              </w:rPr>
            </w:pPr>
            <w:r w:rsidRPr="00A80407">
              <w:rPr>
                <w:sz w:val="12"/>
                <w:szCs w:val="12"/>
              </w:rPr>
              <w:t>52 by 44 Piezo-Resistive Sensor Array</w:t>
            </w:r>
          </w:p>
        </w:tc>
        <w:tc>
          <w:tcPr>
            <w:tcW w:w="925" w:type="dxa"/>
            <w:noWrap/>
            <w:hideMark/>
          </w:tcPr>
          <w:p w14:paraId="07972840" w14:textId="77777777" w:rsidR="0005709F" w:rsidRPr="00A80407" w:rsidRDefault="0005709F" w:rsidP="00A80407">
            <w:pPr>
              <w:rPr>
                <w:sz w:val="12"/>
                <w:szCs w:val="12"/>
              </w:rPr>
            </w:pPr>
            <w:r w:rsidRPr="00A80407">
              <w:rPr>
                <w:sz w:val="12"/>
                <w:szCs w:val="12"/>
              </w:rPr>
              <w:t>8</w:t>
            </w:r>
          </w:p>
        </w:tc>
        <w:tc>
          <w:tcPr>
            <w:tcW w:w="901" w:type="dxa"/>
            <w:noWrap/>
            <w:hideMark/>
          </w:tcPr>
          <w:p w14:paraId="2709A007" w14:textId="77777777" w:rsidR="0005709F" w:rsidRPr="00A80407" w:rsidRDefault="0005709F">
            <w:pPr>
              <w:rPr>
                <w:sz w:val="12"/>
                <w:szCs w:val="12"/>
              </w:rPr>
            </w:pPr>
            <w:r w:rsidRPr="00A80407">
              <w:rPr>
                <w:sz w:val="12"/>
                <w:szCs w:val="12"/>
              </w:rPr>
              <w:t>ANN</w:t>
            </w:r>
          </w:p>
        </w:tc>
        <w:tc>
          <w:tcPr>
            <w:tcW w:w="871" w:type="dxa"/>
            <w:noWrap/>
            <w:hideMark/>
          </w:tcPr>
          <w:p w14:paraId="374D04F6" w14:textId="77777777" w:rsidR="0005709F" w:rsidRPr="00A80407" w:rsidRDefault="0005709F" w:rsidP="00A80407">
            <w:pPr>
              <w:rPr>
                <w:sz w:val="12"/>
                <w:szCs w:val="12"/>
              </w:rPr>
            </w:pPr>
            <w:r w:rsidRPr="00A80407">
              <w:rPr>
                <w:sz w:val="12"/>
                <w:szCs w:val="12"/>
              </w:rPr>
              <w:t>92.20%</w:t>
            </w:r>
          </w:p>
        </w:tc>
        <w:tc>
          <w:tcPr>
            <w:tcW w:w="633" w:type="dxa"/>
            <w:noWrap/>
            <w:hideMark/>
          </w:tcPr>
          <w:p w14:paraId="20C411BC" w14:textId="77777777" w:rsidR="0005709F" w:rsidRPr="00A80407" w:rsidRDefault="0005709F">
            <w:pPr>
              <w:rPr>
                <w:sz w:val="12"/>
                <w:szCs w:val="12"/>
              </w:rPr>
            </w:pPr>
            <w:r w:rsidRPr="00A80407">
              <w:rPr>
                <w:sz w:val="12"/>
                <w:szCs w:val="12"/>
              </w:rPr>
              <w:t> </w:t>
            </w:r>
          </w:p>
        </w:tc>
        <w:tc>
          <w:tcPr>
            <w:tcW w:w="1870" w:type="dxa"/>
            <w:noWrap/>
            <w:hideMark/>
          </w:tcPr>
          <w:p w14:paraId="1CE90DE6" w14:textId="77777777" w:rsidR="0005709F" w:rsidRPr="00A80407" w:rsidRDefault="0005709F">
            <w:pPr>
              <w:rPr>
                <w:sz w:val="12"/>
                <w:szCs w:val="12"/>
              </w:rPr>
            </w:pPr>
            <w:r w:rsidRPr="00A80407">
              <w:rPr>
                <w:sz w:val="12"/>
                <w:szCs w:val="12"/>
              </w:rPr>
              <w:t xml:space="preserve">No accuracy </w:t>
            </w:r>
          </w:p>
        </w:tc>
        <w:tc>
          <w:tcPr>
            <w:tcW w:w="1029" w:type="dxa"/>
            <w:noWrap/>
            <w:hideMark/>
          </w:tcPr>
          <w:p w14:paraId="33C6F7AA" w14:textId="77777777" w:rsidR="0005709F" w:rsidRPr="00A80407" w:rsidRDefault="0005709F">
            <w:pPr>
              <w:rPr>
                <w:sz w:val="12"/>
                <w:szCs w:val="12"/>
              </w:rPr>
            </w:pPr>
          </w:p>
        </w:tc>
        <w:tc>
          <w:tcPr>
            <w:tcW w:w="662" w:type="dxa"/>
            <w:noWrap/>
            <w:hideMark/>
          </w:tcPr>
          <w:p w14:paraId="7317F6B1" w14:textId="77777777" w:rsidR="0005709F" w:rsidRPr="00A80407" w:rsidRDefault="0005709F">
            <w:pPr>
              <w:rPr>
                <w:sz w:val="12"/>
                <w:szCs w:val="12"/>
              </w:rPr>
            </w:pPr>
          </w:p>
        </w:tc>
      </w:tr>
      <w:tr w:rsidR="007D1E2D" w:rsidRPr="00A80407" w14:paraId="377048F8" w14:textId="77777777" w:rsidTr="007D1E2D">
        <w:trPr>
          <w:trHeight w:val="315"/>
        </w:trPr>
        <w:tc>
          <w:tcPr>
            <w:tcW w:w="1873" w:type="dxa"/>
            <w:noWrap/>
            <w:hideMark/>
          </w:tcPr>
          <w:p w14:paraId="6DE804F4" w14:textId="5D5E1FE4" w:rsidR="0005709F" w:rsidRPr="00A80407" w:rsidRDefault="001A27D0">
            <w:pPr>
              <w:rPr>
                <w:sz w:val="12"/>
                <w:szCs w:val="12"/>
              </w:rPr>
            </w:pPr>
            <w:r>
              <w:rPr>
                <w:sz w:val="12"/>
                <w:szCs w:val="12"/>
              </w:rPr>
              <w:fldChar w:fldCharType="begin"/>
            </w:r>
            <w:r w:rsidR="0077058C">
              <w:rPr>
                <w:sz w:val="12"/>
                <w:szCs w:val="12"/>
              </w:rPr>
              <w:instrText xml:space="preserve"> ADDIN ZOTERO_ITEM CSL_CITATION {"citationID":"Bp0AYlli","properties":{"formattedCitation":"[19]","plainCitation":"[19]","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Pr>
                <w:sz w:val="12"/>
                <w:szCs w:val="12"/>
              </w:rPr>
              <w:fldChar w:fldCharType="separate"/>
            </w:r>
            <w:r w:rsidR="0077058C" w:rsidRPr="0077058C">
              <w:rPr>
                <w:rFonts w:ascii="Calibri" w:hAnsi="Calibri" w:cs="Calibri"/>
                <w:sz w:val="12"/>
              </w:rPr>
              <w:t>[19]</w:t>
            </w:r>
            <w:r>
              <w:rPr>
                <w:sz w:val="12"/>
                <w:szCs w:val="12"/>
              </w:rPr>
              <w:fldChar w:fldCharType="end"/>
            </w:r>
          </w:p>
        </w:tc>
        <w:tc>
          <w:tcPr>
            <w:tcW w:w="1143" w:type="dxa"/>
            <w:hideMark/>
          </w:tcPr>
          <w:p w14:paraId="7912FBD9" w14:textId="77777777" w:rsidR="0005709F" w:rsidRPr="00A80407" w:rsidRDefault="0005709F">
            <w:pPr>
              <w:rPr>
                <w:sz w:val="12"/>
                <w:szCs w:val="12"/>
              </w:rPr>
            </w:pPr>
            <w:r w:rsidRPr="00A80407">
              <w:rPr>
                <w:sz w:val="12"/>
                <w:szCs w:val="12"/>
              </w:rPr>
              <w:t>10 Presence textile capacitive sensor</w:t>
            </w:r>
            <w:r w:rsidRPr="00A80407">
              <w:rPr>
                <w:sz w:val="12"/>
                <w:szCs w:val="12"/>
              </w:rPr>
              <w:br/>
              <w:t>(embroidered)</w:t>
            </w:r>
          </w:p>
        </w:tc>
        <w:tc>
          <w:tcPr>
            <w:tcW w:w="925" w:type="dxa"/>
            <w:noWrap/>
            <w:hideMark/>
          </w:tcPr>
          <w:p w14:paraId="14800F89" w14:textId="77777777" w:rsidR="0005709F" w:rsidRPr="00A80407" w:rsidRDefault="0005709F" w:rsidP="00A80407">
            <w:pPr>
              <w:rPr>
                <w:sz w:val="12"/>
                <w:szCs w:val="12"/>
              </w:rPr>
            </w:pPr>
            <w:r w:rsidRPr="00A80407">
              <w:rPr>
                <w:sz w:val="12"/>
                <w:szCs w:val="12"/>
              </w:rPr>
              <w:t>8</w:t>
            </w:r>
          </w:p>
        </w:tc>
        <w:tc>
          <w:tcPr>
            <w:tcW w:w="901" w:type="dxa"/>
            <w:noWrap/>
            <w:hideMark/>
          </w:tcPr>
          <w:p w14:paraId="3CFBF0DB" w14:textId="77777777" w:rsidR="0005709F" w:rsidRPr="00A80407" w:rsidRDefault="0005709F">
            <w:pPr>
              <w:rPr>
                <w:sz w:val="12"/>
                <w:szCs w:val="12"/>
              </w:rPr>
            </w:pPr>
            <w:r w:rsidRPr="00A80407">
              <w:rPr>
                <w:sz w:val="12"/>
                <w:szCs w:val="12"/>
              </w:rPr>
              <w:t> </w:t>
            </w:r>
          </w:p>
        </w:tc>
        <w:tc>
          <w:tcPr>
            <w:tcW w:w="871" w:type="dxa"/>
            <w:noWrap/>
            <w:hideMark/>
          </w:tcPr>
          <w:p w14:paraId="2853DBC6" w14:textId="77777777" w:rsidR="0005709F" w:rsidRPr="00A80407" w:rsidRDefault="0005709F">
            <w:pPr>
              <w:rPr>
                <w:sz w:val="12"/>
                <w:szCs w:val="12"/>
              </w:rPr>
            </w:pPr>
            <w:r w:rsidRPr="00A80407">
              <w:rPr>
                <w:sz w:val="12"/>
                <w:szCs w:val="12"/>
              </w:rPr>
              <w:t> </w:t>
            </w:r>
          </w:p>
        </w:tc>
        <w:tc>
          <w:tcPr>
            <w:tcW w:w="633" w:type="dxa"/>
            <w:noWrap/>
            <w:hideMark/>
          </w:tcPr>
          <w:p w14:paraId="34230915" w14:textId="77777777" w:rsidR="0005709F" w:rsidRPr="00A80407" w:rsidRDefault="0005709F" w:rsidP="00A80407">
            <w:pPr>
              <w:rPr>
                <w:sz w:val="12"/>
                <w:szCs w:val="12"/>
              </w:rPr>
            </w:pPr>
            <w:r w:rsidRPr="00A80407">
              <w:rPr>
                <w:sz w:val="12"/>
                <w:szCs w:val="12"/>
              </w:rPr>
              <w:t>5</w:t>
            </w:r>
          </w:p>
        </w:tc>
        <w:tc>
          <w:tcPr>
            <w:tcW w:w="1870" w:type="dxa"/>
            <w:noWrap/>
            <w:hideMark/>
          </w:tcPr>
          <w:p w14:paraId="3F202F6A" w14:textId="77777777" w:rsidR="0005709F" w:rsidRPr="00A80407" w:rsidRDefault="0005709F" w:rsidP="00A80407">
            <w:pPr>
              <w:rPr>
                <w:sz w:val="12"/>
                <w:szCs w:val="12"/>
              </w:rPr>
            </w:pPr>
          </w:p>
        </w:tc>
        <w:tc>
          <w:tcPr>
            <w:tcW w:w="1029" w:type="dxa"/>
            <w:noWrap/>
            <w:hideMark/>
          </w:tcPr>
          <w:p w14:paraId="50C7C59B" w14:textId="77777777" w:rsidR="0005709F" w:rsidRPr="00A80407" w:rsidRDefault="0005709F">
            <w:pPr>
              <w:rPr>
                <w:sz w:val="12"/>
                <w:szCs w:val="12"/>
              </w:rPr>
            </w:pPr>
          </w:p>
        </w:tc>
        <w:tc>
          <w:tcPr>
            <w:tcW w:w="662" w:type="dxa"/>
            <w:noWrap/>
            <w:hideMark/>
          </w:tcPr>
          <w:p w14:paraId="1AF4ABD2" w14:textId="77777777" w:rsidR="0005709F" w:rsidRPr="00A80407" w:rsidRDefault="0005709F">
            <w:pPr>
              <w:rPr>
                <w:sz w:val="12"/>
                <w:szCs w:val="12"/>
              </w:rPr>
            </w:pPr>
          </w:p>
        </w:tc>
      </w:tr>
      <w:tr w:rsidR="007D1E2D" w:rsidRPr="00A80407" w14:paraId="7D273499" w14:textId="77777777" w:rsidTr="007D1E2D">
        <w:trPr>
          <w:trHeight w:val="548"/>
        </w:trPr>
        <w:tc>
          <w:tcPr>
            <w:tcW w:w="1873" w:type="dxa"/>
            <w:noWrap/>
            <w:hideMark/>
          </w:tcPr>
          <w:p w14:paraId="69AC15FA" w14:textId="27D19C68" w:rsidR="0005709F" w:rsidRPr="00A80407" w:rsidRDefault="001A27D0">
            <w:pPr>
              <w:rPr>
                <w:sz w:val="12"/>
                <w:szCs w:val="12"/>
              </w:rPr>
            </w:pPr>
            <w:r>
              <w:rPr>
                <w:sz w:val="12"/>
                <w:szCs w:val="12"/>
              </w:rPr>
              <w:fldChar w:fldCharType="begin"/>
            </w:r>
            <w:r w:rsidR="0077058C">
              <w:rPr>
                <w:sz w:val="12"/>
                <w:szCs w:val="12"/>
              </w:rPr>
              <w:instrText xml:space="preserve"> ADDIN ZOTERO_ITEM CSL_CITATION {"citationID":"YwTl7osv","properties":{"formattedCitation":"[28]","plainCitation":"[28]","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Pr>
                <w:sz w:val="12"/>
                <w:szCs w:val="12"/>
              </w:rPr>
              <w:fldChar w:fldCharType="separate"/>
            </w:r>
            <w:r w:rsidR="0077058C" w:rsidRPr="0077058C">
              <w:rPr>
                <w:rFonts w:ascii="Calibri" w:hAnsi="Calibri" w:cs="Calibri"/>
                <w:sz w:val="12"/>
              </w:rPr>
              <w:t>[28]</w:t>
            </w:r>
            <w:r>
              <w:rPr>
                <w:sz w:val="12"/>
                <w:szCs w:val="12"/>
              </w:rPr>
              <w:fldChar w:fldCharType="end"/>
            </w:r>
          </w:p>
        </w:tc>
        <w:tc>
          <w:tcPr>
            <w:tcW w:w="1143" w:type="dxa"/>
            <w:noWrap/>
            <w:hideMark/>
          </w:tcPr>
          <w:p w14:paraId="09D40764" w14:textId="77777777" w:rsidR="0005709F" w:rsidRPr="00A80407" w:rsidRDefault="0005709F">
            <w:pPr>
              <w:rPr>
                <w:sz w:val="12"/>
                <w:szCs w:val="12"/>
              </w:rPr>
            </w:pPr>
            <w:r w:rsidRPr="00A80407">
              <w:rPr>
                <w:sz w:val="12"/>
                <w:szCs w:val="12"/>
              </w:rPr>
              <w:t>6 Flexible Force Sensors</w:t>
            </w:r>
          </w:p>
        </w:tc>
        <w:tc>
          <w:tcPr>
            <w:tcW w:w="925" w:type="dxa"/>
            <w:noWrap/>
            <w:hideMark/>
          </w:tcPr>
          <w:p w14:paraId="0C8203DC" w14:textId="77777777" w:rsidR="0005709F" w:rsidRPr="00A80407" w:rsidRDefault="0005709F" w:rsidP="00A80407">
            <w:pPr>
              <w:rPr>
                <w:sz w:val="12"/>
                <w:szCs w:val="12"/>
              </w:rPr>
            </w:pPr>
            <w:r w:rsidRPr="00A80407">
              <w:rPr>
                <w:sz w:val="12"/>
                <w:szCs w:val="12"/>
              </w:rPr>
              <w:t>9</w:t>
            </w:r>
          </w:p>
        </w:tc>
        <w:tc>
          <w:tcPr>
            <w:tcW w:w="901" w:type="dxa"/>
            <w:hideMark/>
          </w:tcPr>
          <w:p w14:paraId="506B91AE" w14:textId="77777777" w:rsidR="0005709F" w:rsidRPr="00A80407" w:rsidRDefault="0005709F">
            <w:pPr>
              <w:rPr>
                <w:sz w:val="12"/>
                <w:szCs w:val="12"/>
              </w:rPr>
            </w:pPr>
            <w:r w:rsidRPr="00A80407">
              <w:rPr>
                <w:sz w:val="12"/>
                <w:szCs w:val="12"/>
              </w:rPr>
              <w:t>Average Standard deviation with 3 Threshold values to determine good/bad postures</w:t>
            </w:r>
            <w:r w:rsidRPr="00A80407">
              <w:rPr>
                <w:sz w:val="12"/>
                <w:szCs w:val="12"/>
              </w:rPr>
              <w:br/>
              <w:t>(Non AI)</w:t>
            </w:r>
          </w:p>
        </w:tc>
        <w:tc>
          <w:tcPr>
            <w:tcW w:w="871" w:type="dxa"/>
            <w:noWrap/>
            <w:hideMark/>
          </w:tcPr>
          <w:p w14:paraId="49C09567" w14:textId="77777777" w:rsidR="0005709F" w:rsidRPr="00A80407" w:rsidRDefault="0005709F">
            <w:pPr>
              <w:rPr>
                <w:sz w:val="12"/>
                <w:szCs w:val="12"/>
              </w:rPr>
            </w:pPr>
            <w:r w:rsidRPr="00A80407">
              <w:rPr>
                <w:sz w:val="12"/>
                <w:szCs w:val="12"/>
              </w:rPr>
              <w:t> </w:t>
            </w:r>
          </w:p>
        </w:tc>
        <w:tc>
          <w:tcPr>
            <w:tcW w:w="633" w:type="dxa"/>
            <w:noWrap/>
            <w:hideMark/>
          </w:tcPr>
          <w:p w14:paraId="7C307E69" w14:textId="77777777" w:rsidR="0005709F" w:rsidRPr="00A80407" w:rsidRDefault="0005709F" w:rsidP="00A80407">
            <w:pPr>
              <w:rPr>
                <w:sz w:val="12"/>
                <w:szCs w:val="12"/>
              </w:rPr>
            </w:pPr>
            <w:r w:rsidRPr="00A80407">
              <w:rPr>
                <w:sz w:val="12"/>
                <w:szCs w:val="12"/>
              </w:rPr>
              <w:t>12</w:t>
            </w:r>
          </w:p>
        </w:tc>
        <w:tc>
          <w:tcPr>
            <w:tcW w:w="1870" w:type="dxa"/>
            <w:noWrap/>
            <w:hideMark/>
          </w:tcPr>
          <w:p w14:paraId="6B6E74DC" w14:textId="77777777" w:rsidR="0005709F" w:rsidRPr="00A80407" w:rsidRDefault="0005709F" w:rsidP="00A80407">
            <w:pPr>
              <w:rPr>
                <w:sz w:val="12"/>
                <w:szCs w:val="12"/>
              </w:rPr>
            </w:pPr>
          </w:p>
        </w:tc>
        <w:tc>
          <w:tcPr>
            <w:tcW w:w="1029" w:type="dxa"/>
            <w:noWrap/>
            <w:hideMark/>
          </w:tcPr>
          <w:p w14:paraId="0785F95C" w14:textId="77777777" w:rsidR="0005709F" w:rsidRPr="00A80407" w:rsidRDefault="0005709F">
            <w:pPr>
              <w:rPr>
                <w:sz w:val="12"/>
                <w:szCs w:val="12"/>
              </w:rPr>
            </w:pPr>
          </w:p>
        </w:tc>
        <w:tc>
          <w:tcPr>
            <w:tcW w:w="662" w:type="dxa"/>
            <w:noWrap/>
            <w:hideMark/>
          </w:tcPr>
          <w:p w14:paraId="39BC0561" w14:textId="77777777" w:rsidR="0005709F" w:rsidRPr="00A80407" w:rsidRDefault="0005709F">
            <w:pPr>
              <w:rPr>
                <w:sz w:val="12"/>
                <w:szCs w:val="12"/>
              </w:rPr>
            </w:pPr>
          </w:p>
        </w:tc>
      </w:tr>
      <w:tr w:rsidR="007D1E2D" w:rsidRPr="00A80407" w14:paraId="09FE23D6" w14:textId="77777777" w:rsidTr="007D1E2D">
        <w:trPr>
          <w:trHeight w:val="300"/>
        </w:trPr>
        <w:tc>
          <w:tcPr>
            <w:tcW w:w="1873" w:type="dxa"/>
            <w:noWrap/>
            <w:hideMark/>
          </w:tcPr>
          <w:p w14:paraId="6419D408" w14:textId="599670E5" w:rsidR="0005709F" w:rsidRPr="00A80407" w:rsidRDefault="001A27D0">
            <w:pPr>
              <w:rPr>
                <w:sz w:val="12"/>
                <w:szCs w:val="12"/>
              </w:rPr>
            </w:pPr>
            <w:r>
              <w:rPr>
                <w:sz w:val="12"/>
                <w:szCs w:val="12"/>
              </w:rPr>
              <w:fldChar w:fldCharType="begin"/>
            </w:r>
            <w:r w:rsidR="0077058C">
              <w:rPr>
                <w:sz w:val="12"/>
                <w:szCs w:val="12"/>
              </w:rPr>
              <w:instrText xml:space="preserve"> ADDIN ZOTERO_ITEM CSL_CITATION {"citationID":"UzLTL29q","properties":{"formattedCitation":"[12]","plainCitation":"[12]","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Pr>
                <w:sz w:val="12"/>
                <w:szCs w:val="12"/>
              </w:rPr>
              <w:fldChar w:fldCharType="separate"/>
            </w:r>
            <w:r w:rsidR="0077058C" w:rsidRPr="0077058C">
              <w:rPr>
                <w:rFonts w:ascii="Calibri" w:hAnsi="Calibri" w:cs="Calibri"/>
                <w:sz w:val="12"/>
              </w:rPr>
              <w:t>[12]</w:t>
            </w:r>
            <w:r>
              <w:rPr>
                <w:sz w:val="12"/>
                <w:szCs w:val="12"/>
              </w:rPr>
              <w:fldChar w:fldCharType="end"/>
            </w:r>
          </w:p>
        </w:tc>
        <w:tc>
          <w:tcPr>
            <w:tcW w:w="1143" w:type="dxa"/>
            <w:noWrap/>
            <w:hideMark/>
          </w:tcPr>
          <w:p w14:paraId="4DE819E3" w14:textId="77777777" w:rsidR="0005709F" w:rsidRPr="00A80407" w:rsidRDefault="0005709F">
            <w:pPr>
              <w:rPr>
                <w:sz w:val="12"/>
                <w:szCs w:val="12"/>
              </w:rPr>
            </w:pPr>
            <w:r w:rsidRPr="00A80407">
              <w:rPr>
                <w:sz w:val="12"/>
                <w:szCs w:val="12"/>
              </w:rPr>
              <w:t>8 Force Sensing Resistors</w:t>
            </w:r>
          </w:p>
        </w:tc>
        <w:tc>
          <w:tcPr>
            <w:tcW w:w="925" w:type="dxa"/>
            <w:noWrap/>
            <w:hideMark/>
          </w:tcPr>
          <w:p w14:paraId="1C762C81" w14:textId="77777777" w:rsidR="0005709F" w:rsidRPr="00A80407" w:rsidRDefault="0005709F" w:rsidP="00A80407">
            <w:pPr>
              <w:rPr>
                <w:sz w:val="12"/>
                <w:szCs w:val="12"/>
              </w:rPr>
            </w:pPr>
            <w:r w:rsidRPr="00A80407">
              <w:rPr>
                <w:sz w:val="12"/>
                <w:szCs w:val="12"/>
              </w:rPr>
              <w:t>8</w:t>
            </w:r>
          </w:p>
        </w:tc>
        <w:tc>
          <w:tcPr>
            <w:tcW w:w="901" w:type="dxa"/>
            <w:noWrap/>
            <w:hideMark/>
          </w:tcPr>
          <w:p w14:paraId="218D76A7" w14:textId="77777777" w:rsidR="0005709F" w:rsidRPr="00A80407" w:rsidRDefault="0005709F">
            <w:pPr>
              <w:rPr>
                <w:sz w:val="12"/>
                <w:szCs w:val="12"/>
              </w:rPr>
            </w:pPr>
            <w:r w:rsidRPr="00A80407">
              <w:rPr>
                <w:sz w:val="12"/>
                <w:szCs w:val="12"/>
              </w:rPr>
              <w:t>EMNM</w:t>
            </w:r>
          </w:p>
        </w:tc>
        <w:tc>
          <w:tcPr>
            <w:tcW w:w="871" w:type="dxa"/>
            <w:noWrap/>
            <w:hideMark/>
          </w:tcPr>
          <w:p w14:paraId="4B0D9C7D" w14:textId="77777777" w:rsidR="0005709F" w:rsidRPr="00A80407" w:rsidRDefault="0005709F" w:rsidP="00A80407">
            <w:pPr>
              <w:rPr>
                <w:sz w:val="12"/>
                <w:szCs w:val="12"/>
              </w:rPr>
            </w:pPr>
            <w:r w:rsidRPr="00A80407">
              <w:rPr>
                <w:sz w:val="12"/>
                <w:szCs w:val="12"/>
              </w:rPr>
              <w:t>92.68%</w:t>
            </w:r>
          </w:p>
        </w:tc>
        <w:tc>
          <w:tcPr>
            <w:tcW w:w="633" w:type="dxa"/>
            <w:noWrap/>
            <w:hideMark/>
          </w:tcPr>
          <w:p w14:paraId="64394D9C" w14:textId="77777777" w:rsidR="0005709F" w:rsidRPr="00A80407" w:rsidRDefault="0005709F" w:rsidP="00A80407">
            <w:pPr>
              <w:rPr>
                <w:sz w:val="12"/>
                <w:szCs w:val="12"/>
              </w:rPr>
            </w:pPr>
            <w:r w:rsidRPr="00A80407">
              <w:rPr>
                <w:sz w:val="12"/>
                <w:szCs w:val="12"/>
              </w:rPr>
              <w:t>40</w:t>
            </w:r>
          </w:p>
        </w:tc>
        <w:tc>
          <w:tcPr>
            <w:tcW w:w="1870" w:type="dxa"/>
            <w:noWrap/>
            <w:hideMark/>
          </w:tcPr>
          <w:p w14:paraId="05635096" w14:textId="77777777" w:rsidR="0005709F" w:rsidRPr="00A80407" w:rsidRDefault="0005709F" w:rsidP="00A80407">
            <w:pPr>
              <w:rPr>
                <w:sz w:val="12"/>
                <w:szCs w:val="12"/>
              </w:rPr>
            </w:pPr>
          </w:p>
        </w:tc>
        <w:tc>
          <w:tcPr>
            <w:tcW w:w="1029" w:type="dxa"/>
            <w:noWrap/>
            <w:hideMark/>
          </w:tcPr>
          <w:p w14:paraId="4E174815" w14:textId="77777777" w:rsidR="0005709F" w:rsidRPr="00A80407" w:rsidRDefault="0005709F">
            <w:pPr>
              <w:rPr>
                <w:sz w:val="12"/>
                <w:szCs w:val="12"/>
              </w:rPr>
            </w:pPr>
          </w:p>
        </w:tc>
        <w:tc>
          <w:tcPr>
            <w:tcW w:w="662" w:type="dxa"/>
            <w:noWrap/>
            <w:hideMark/>
          </w:tcPr>
          <w:p w14:paraId="6E35334E" w14:textId="77777777" w:rsidR="0005709F" w:rsidRPr="00A80407" w:rsidRDefault="0005709F">
            <w:pPr>
              <w:rPr>
                <w:sz w:val="12"/>
                <w:szCs w:val="12"/>
              </w:rPr>
            </w:pPr>
          </w:p>
        </w:tc>
      </w:tr>
      <w:tr w:rsidR="007D1E2D" w:rsidRPr="00A80407" w14:paraId="0A4FAC86" w14:textId="77777777" w:rsidTr="007D1E2D">
        <w:trPr>
          <w:trHeight w:val="300"/>
        </w:trPr>
        <w:tc>
          <w:tcPr>
            <w:tcW w:w="1873" w:type="dxa"/>
            <w:noWrap/>
            <w:hideMark/>
          </w:tcPr>
          <w:p w14:paraId="75B17CD0" w14:textId="0064E25B" w:rsidR="0005709F" w:rsidRPr="00A80407" w:rsidRDefault="001A27D0">
            <w:pPr>
              <w:rPr>
                <w:sz w:val="12"/>
                <w:szCs w:val="12"/>
              </w:rPr>
            </w:pPr>
            <w:r>
              <w:rPr>
                <w:sz w:val="12"/>
                <w:szCs w:val="12"/>
              </w:rPr>
              <w:fldChar w:fldCharType="begin"/>
            </w:r>
            <w:r w:rsidR="0077058C">
              <w:rPr>
                <w:sz w:val="12"/>
                <w:szCs w:val="12"/>
              </w:rPr>
              <w:instrText xml:space="preserve"> ADDIN ZOTERO_ITEM CSL_CITATION {"citationID":"f0abWh5g","properties":{"formattedCitation":"[30]","plainCitation":"[30]","noteIndex":0},"citationItems":[{"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Pr>
                <w:sz w:val="12"/>
                <w:szCs w:val="12"/>
              </w:rPr>
              <w:fldChar w:fldCharType="separate"/>
            </w:r>
            <w:r w:rsidR="0077058C" w:rsidRPr="0077058C">
              <w:rPr>
                <w:rFonts w:ascii="Calibri" w:hAnsi="Calibri" w:cs="Calibri"/>
                <w:sz w:val="12"/>
              </w:rPr>
              <w:t>[30]</w:t>
            </w:r>
            <w:r>
              <w:rPr>
                <w:sz w:val="12"/>
                <w:szCs w:val="12"/>
              </w:rPr>
              <w:fldChar w:fldCharType="end"/>
            </w:r>
          </w:p>
        </w:tc>
        <w:tc>
          <w:tcPr>
            <w:tcW w:w="1143" w:type="dxa"/>
            <w:noWrap/>
            <w:hideMark/>
          </w:tcPr>
          <w:p w14:paraId="350E40FB" w14:textId="77777777" w:rsidR="0005709F" w:rsidRPr="00A80407" w:rsidRDefault="0005709F">
            <w:pPr>
              <w:rPr>
                <w:sz w:val="12"/>
                <w:szCs w:val="12"/>
              </w:rPr>
            </w:pPr>
            <w:r w:rsidRPr="00A80407">
              <w:rPr>
                <w:sz w:val="12"/>
                <w:szCs w:val="12"/>
              </w:rPr>
              <w:t>A502 Force Sensor &amp; Flex Sensor</w:t>
            </w:r>
          </w:p>
        </w:tc>
        <w:tc>
          <w:tcPr>
            <w:tcW w:w="925" w:type="dxa"/>
            <w:noWrap/>
            <w:hideMark/>
          </w:tcPr>
          <w:p w14:paraId="6840AA0E" w14:textId="77777777" w:rsidR="0005709F" w:rsidRPr="00A80407" w:rsidRDefault="0005709F" w:rsidP="00A80407">
            <w:pPr>
              <w:rPr>
                <w:sz w:val="12"/>
                <w:szCs w:val="12"/>
              </w:rPr>
            </w:pPr>
            <w:r w:rsidRPr="00A80407">
              <w:rPr>
                <w:sz w:val="12"/>
                <w:szCs w:val="12"/>
              </w:rPr>
              <w:t>5</w:t>
            </w:r>
          </w:p>
        </w:tc>
        <w:tc>
          <w:tcPr>
            <w:tcW w:w="901" w:type="dxa"/>
            <w:noWrap/>
            <w:hideMark/>
          </w:tcPr>
          <w:p w14:paraId="19C58C40" w14:textId="77777777" w:rsidR="0005709F" w:rsidRPr="00A80407" w:rsidRDefault="0005709F">
            <w:pPr>
              <w:rPr>
                <w:sz w:val="12"/>
                <w:szCs w:val="12"/>
              </w:rPr>
            </w:pPr>
            <w:r w:rsidRPr="00A80407">
              <w:rPr>
                <w:sz w:val="12"/>
                <w:szCs w:val="12"/>
              </w:rPr>
              <w:t> </w:t>
            </w:r>
          </w:p>
        </w:tc>
        <w:tc>
          <w:tcPr>
            <w:tcW w:w="871" w:type="dxa"/>
            <w:noWrap/>
            <w:hideMark/>
          </w:tcPr>
          <w:p w14:paraId="4AA22D78" w14:textId="77777777" w:rsidR="0005709F" w:rsidRPr="00A80407" w:rsidRDefault="0005709F">
            <w:pPr>
              <w:rPr>
                <w:sz w:val="12"/>
                <w:szCs w:val="12"/>
              </w:rPr>
            </w:pPr>
            <w:r w:rsidRPr="00A80407">
              <w:rPr>
                <w:sz w:val="12"/>
                <w:szCs w:val="12"/>
              </w:rPr>
              <w:t> </w:t>
            </w:r>
          </w:p>
        </w:tc>
        <w:tc>
          <w:tcPr>
            <w:tcW w:w="633" w:type="dxa"/>
            <w:noWrap/>
            <w:hideMark/>
          </w:tcPr>
          <w:p w14:paraId="4AB7339A" w14:textId="77777777" w:rsidR="0005709F" w:rsidRPr="00A80407" w:rsidRDefault="0005709F">
            <w:pPr>
              <w:rPr>
                <w:sz w:val="12"/>
                <w:szCs w:val="12"/>
              </w:rPr>
            </w:pPr>
            <w:r w:rsidRPr="00A80407">
              <w:rPr>
                <w:sz w:val="12"/>
                <w:szCs w:val="12"/>
              </w:rPr>
              <w:t> </w:t>
            </w:r>
          </w:p>
        </w:tc>
        <w:tc>
          <w:tcPr>
            <w:tcW w:w="1870" w:type="dxa"/>
            <w:noWrap/>
            <w:hideMark/>
          </w:tcPr>
          <w:p w14:paraId="71438112" w14:textId="77777777" w:rsidR="0005709F" w:rsidRPr="00A80407" w:rsidRDefault="0005709F">
            <w:pPr>
              <w:rPr>
                <w:sz w:val="12"/>
                <w:szCs w:val="12"/>
              </w:rPr>
            </w:pPr>
            <w:r w:rsidRPr="00A80407">
              <w:rPr>
                <w:sz w:val="12"/>
                <w:szCs w:val="12"/>
              </w:rPr>
              <w:t xml:space="preserve">No accuracy </w:t>
            </w:r>
          </w:p>
        </w:tc>
        <w:tc>
          <w:tcPr>
            <w:tcW w:w="1029" w:type="dxa"/>
            <w:noWrap/>
            <w:hideMark/>
          </w:tcPr>
          <w:p w14:paraId="45BB7F7B" w14:textId="77777777" w:rsidR="0005709F" w:rsidRPr="00A80407" w:rsidRDefault="0005709F">
            <w:pPr>
              <w:rPr>
                <w:sz w:val="12"/>
                <w:szCs w:val="12"/>
              </w:rPr>
            </w:pPr>
          </w:p>
        </w:tc>
        <w:tc>
          <w:tcPr>
            <w:tcW w:w="662" w:type="dxa"/>
            <w:noWrap/>
            <w:hideMark/>
          </w:tcPr>
          <w:p w14:paraId="451679E9" w14:textId="77777777" w:rsidR="0005709F" w:rsidRPr="00A80407" w:rsidRDefault="0005709F">
            <w:pPr>
              <w:rPr>
                <w:sz w:val="12"/>
                <w:szCs w:val="12"/>
              </w:rPr>
            </w:pPr>
          </w:p>
        </w:tc>
      </w:tr>
      <w:tr w:rsidR="007D1E2D" w:rsidRPr="00A80407" w14:paraId="38FFA897" w14:textId="77777777" w:rsidTr="007D1E2D">
        <w:trPr>
          <w:trHeight w:val="300"/>
        </w:trPr>
        <w:tc>
          <w:tcPr>
            <w:tcW w:w="1873" w:type="dxa"/>
            <w:noWrap/>
            <w:hideMark/>
          </w:tcPr>
          <w:p w14:paraId="2D9A5218" w14:textId="6B316DC7" w:rsidR="0005709F" w:rsidRPr="00A80407" w:rsidRDefault="00367E4D">
            <w:pPr>
              <w:rPr>
                <w:sz w:val="12"/>
                <w:szCs w:val="12"/>
              </w:rPr>
            </w:pPr>
            <w:r>
              <w:rPr>
                <w:sz w:val="12"/>
                <w:szCs w:val="12"/>
              </w:rPr>
              <w:fldChar w:fldCharType="begin"/>
            </w:r>
            <w:r w:rsidR="0077058C">
              <w:rPr>
                <w:sz w:val="12"/>
                <w:szCs w:val="12"/>
              </w:rPr>
              <w:instrText xml:space="preserve"> ADDIN ZOTERO_ITEM CSL_CITATION {"citationID":"XtJvvLEx","properties":{"formattedCitation":"[33]","plainCitation":"[33]","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Pr>
                <w:sz w:val="12"/>
                <w:szCs w:val="12"/>
              </w:rPr>
              <w:fldChar w:fldCharType="separate"/>
            </w:r>
            <w:r w:rsidR="0077058C" w:rsidRPr="0077058C">
              <w:rPr>
                <w:rFonts w:ascii="Calibri" w:hAnsi="Calibri" w:cs="Calibri"/>
                <w:sz w:val="12"/>
              </w:rPr>
              <w:t>[33]</w:t>
            </w:r>
            <w:r>
              <w:rPr>
                <w:sz w:val="12"/>
                <w:szCs w:val="12"/>
              </w:rPr>
              <w:fldChar w:fldCharType="end"/>
            </w:r>
          </w:p>
        </w:tc>
        <w:tc>
          <w:tcPr>
            <w:tcW w:w="1143" w:type="dxa"/>
            <w:noWrap/>
            <w:hideMark/>
          </w:tcPr>
          <w:p w14:paraId="144C2C27" w14:textId="77777777" w:rsidR="0005709F" w:rsidRPr="00A80407" w:rsidRDefault="0005709F">
            <w:pPr>
              <w:rPr>
                <w:sz w:val="12"/>
                <w:szCs w:val="12"/>
              </w:rPr>
            </w:pPr>
            <w:r w:rsidRPr="00A80407">
              <w:rPr>
                <w:sz w:val="12"/>
                <w:szCs w:val="12"/>
              </w:rPr>
              <w:t>Pressure Array (IMMM00014, I-MOTION</w:t>
            </w:r>
          </w:p>
        </w:tc>
        <w:tc>
          <w:tcPr>
            <w:tcW w:w="925" w:type="dxa"/>
            <w:noWrap/>
            <w:hideMark/>
          </w:tcPr>
          <w:p w14:paraId="31DA1619" w14:textId="77777777" w:rsidR="0005709F" w:rsidRPr="00A80407" w:rsidRDefault="0005709F" w:rsidP="00A80407">
            <w:pPr>
              <w:rPr>
                <w:sz w:val="12"/>
                <w:szCs w:val="12"/>
              </w:rPr>
            </w:pPr>
            <w:r w:rsidRPr="00A80407">
              <w:rPr>
                <w:sz w:val="12"/>
                <w:szCs w:val="12"/>
              </w:rPr>
              <w:t>7</w:t>
            </w:r>
          </w:p>
        </w:tc>
        <w:tc>
          <w:tcPr>
            <w:tcW w:w="901" w:type="dxa"/>
            <w:noWrap/>
            <w:hideMark/>
          </w:tcPr>
          <w:p w14:paraId="74B70AA2" w14:textId="77777777" w:rsidR="0005709F" w:rsidRPr="00A80407" w:rsidRDefault="0005709F">
            <w:pPr>
              <w:rPr>
                <w:sz w:val="12"/>
                <w:szCs w:val="12"/>
              </w:rPr>
            </w:pPr>
            <w:r w:rsidRPr="00A80407">
              <w:rPr>
                <w:sz w:val="12"/>
                <w:szCs w:val="12"/>
              </w:rPr>
              <w:t>5 Layer Artificial Intelligence</w:t>
            </w:r>
          </w:p>
        </w:tc>
        <w:tc>
          <w:tcPr>
            <w:tcW w:w="871" w:type="dxa"/>
            <w:noWrap/>
            <w:hideMark/>
          </w:tcPr>
          <w:p w14:paraId="2D1FCCE2" w14:textId="77777777" w:rsidR="0005709F" w:rsidRPr="00A80407" w:rsidRDefault="0005709F" w:rsidP="00A80407">
            <w:pPr>
              <w:rPr>
                <w:sz w:val="12"/>
                <w:szCs w:val="12"/>
              </w:rPr>
            </w:pPr>
            <w:r w:rsidRPr="00A80407">
              <w:rPr>
                <w:sz w:val="12"/>
                <w:szCs w:val="12"/>
              </w:rPr>
              <w:t>97.07%</w:t>
            </w:r>
          </w:p>
        </w:tc>
        <w:tc>
          <w:tcPr>
            <w:tcW w:w="633" w:type="dxa"/>
            <w:noWrap/>
            <w:hideMark/>
          </w:tcPr>
          <w:p w14:paraId="3803C076" w14:textId="77777777" w:rsidR="0005709F" w:rsidRPr="00A80407" w:rsidRDefault="0005709F" w:rsidP="00A80407">
            <w:pPr>
              <w:rPr>
                <w:sz w:val="12"/>
                <w:szCs w:val="12"/>
              </w:rPr>
            </w:pPr>
            <w:r w:rsidRPr="00A80407">
              <w:rPr>
                <w:sz w:val="12"/>
                <w:szCs w:val="12"/>
              </w:rPr>
              <w:t>100</w:t>
            </w:r>
          </w:p>
        </w:tc>
        <w:tc>
          <w:tcPr>
            <w:tcW w:w="1870" w:type="dxa"/>
            <w:noWrap/>
            <w:hideMark/>
          </w:tcPr>
          <w:p w14:paraId="02FB37DA" w14:textId="77777777" w:rsidR="0005709F" w:rsidRPr="00A80407" w:rsidRDefault="0005709F" w:rsidP="00A80407">
            <w:pPr>
              <w:rPr>
                <w:sz w:val="12"/>
                <w:szCs w:val="12"/>
              </w:rPr>
            </w:pPr>
          </w:p>
        </w:tc>
        <w:tc>
          <w:tcPr>
            <w:tcW w:w="1029" w:type="dxa"/>
            <w:noWrap/>
            <w:hideMark/>
          </w:tcPr>
          <w:p w14:paraId="7A9A5685" w14:textId="77777777" w:rsidR="0005709F" w:rsidRPr="00A80407" w:rsidRDefault="0005709F">
            <w:pPr>
              <w:rPr>
                <w:sz w:val="12"/>
                <w:szCs w:val="12"/>
              </w:rPr>
            </w:pPr>
          </w:p>
        </w:tc>
        <w:tc>
          <w:tcPr>
            <w:tcW w:w="662" w:type="dxa"/>
            <w:noWrap/>
            <w:hideMark/>
          </w:tcPr>
          <w:p w14:paraId="0DF63298" w14:textId="77777777" w:rsidR="0005709F" w:rsidRPr="00A80407" w:rsidRDefault="0005709F">
            <w:pPr>
              <w:rPr>
                <w:sz w:val="12"/>
                <w:szCs w:val="12"/>
              </w:rPr>
            </w:pPr>
          </w:p>
        </w:tc>
      </w:tr>
      <w:tr w:rsidR="007D1E2D" w:rsidRPr="00A80407" w14:paraId="4768171D" w14:textId="77777777" w:rsidTr="007D1E2D">
        <w:trPr>
          <w:trHeight w:val="300"/>
        </w:trPr>
        <w:tc>
          <w:tcPr>
            <w:tcW w:w="1873" w:type="dxa"/>
            <w:noWrap/>
            <w:hideMark/>
          </w:tcPr>
          <w:p w14:paraId="42F38B9C" w14:textId="77594EF9" w:rsidR="0005709F" w:rsidRPr="00A80407" w:rsidRDefault="00367E4D">
            <w:pPr>
              <w:rPr>
                <w:sz w:val="12"/>
                <w:szCs w:val="12"/>
              </w:rPr>
            </w:pPr>
            <w:r>
              <w:rPr>
                <w:sz w:val="12"/>
                <w:szCs w:val="12"/>
              </w:rPr>
              <w:fldChar w:fldCharType="begin"/>
            </w:r>
            <w:r w:rsidR="0077058C">
              <w:rPr>
                <w:sz w:val="12"/>
                <w:szCs w:val="12"/>
              </w:rPr>
              <w:instrText xml:space="preserve"> ADDIN ZOTERO_ITEM CSL_CITATION {"citationID":"Hvvhw8MD","properties":{"formattedCitation":"[14]","plainCitation":"[14]","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Pr>
                <w:sz w:val="12"/>
                <w:szCs w:val="12"/>
              </w:rPr>
              <w:fldChar w:fldCharType="separate"/>
            </w:r>
            <w:r w:rsidR="0077058C" w:rsidRPr="0077058C">
              <w:rPr>
                <w:rFonts w:ascii="Calibri" w:hAnsi="Calibri" w:cs="Calibri"/>
                <w:sz w:val="12"/>
              </w:rPr>
              <w:t>[14]</w:t>
            </w:r>
            <w:r>
              <w:rPr>
                <w:sz w:val="12"/>
                <w:szCs w:val="12"/>
              </w:rPr>
              <w:fldChar w:fldCharType="end"/>
            </w:r>
          </w:p>
        </w:tc>
        <w:tc>
          <w:tcPr>
            <w:tcW w:w="1143" w:type="dxa"/>
            <w:noWrap/>
            <w:hideMark/>
          </w:tcPr>
          <w:p w14:paraId="143FC8F3" w14:textId="77777777" w:rsidR="0005709F" w:rsidRPr="00A80407" w:rsidRDefault="0005709F">
            <w:pPr>
              <w:rPr>
                <w:sz w:val="12"/>
                <w:szCs w:val="12"/>
              </w:rPr>
            </w:pPr>
            <w:r w:rsidRPr="00A80407">
              <w:rPr>
                <w:sz w:val="12"/>
                <w:szCs w:val="12"/>
              </w:rPr>
              <w:t>4 Load Cells</w:t>
            </w:r>
          </w:p>
        </w:tc>
        <w:tc>
          <w:tcPr>
            <w:tcW w:w="925" w:type="dxa"/>
            <w:noWrap/>
            <w:hideMark/>
          </w:tcPr>
          <w:p w14:paraId="7C392134" w14:textId="77777777" w:rsidR="0005709F" w:rsidRPr="00A80407" w:rsidRDefault="0005709F" w:rsidP="00A80407">
            <w:pPr>
              <w:rPr>
                <w:sz w:val="12"/>
                <w:szCs w:val="12"/>
              </w:rPr>
            </w:pPr>
            <w:r w:rsidRPr="00A80407">
              <w:rPr>
                <w:sz w:val="12"/>
                <w:szCs w:val="12"/>
              </w:rPr>
              <w:t>6</w:t>
            </w:r>
          </w:p>
        </w:tc>
        <w:tc>
          <w:tcPr>
            <w:tcW w:w="901" w:type="dxa"/>
            <w:noWrap/>
            <w:hideMark/>
          </w:tcPr>
          <w:p w14:paraId="5B4EA59B" w14:textId="77777777" w:rsidR="0005709F" w:rsidRPr="00A80407" w:rsidRDefault="0005709F">
            <w:pPr>
              <w:rPr>
                <w:sz w:val="12"/>
                <w:szCs w:val="12"/>
              </w:rPr>
            </w:pPr>
            <w:r w:rsidRPr="00A80407">
              <w:rPr>
                <w:sz w:val="12"/>
                <w:szCs w:val="12"/>
              </w:rPr>
              <w:t>SVM using RBF kernel</w:t>
            </w:r>
          </w:p>
        </w:tc>
        <w:tc>
          <w:tcPr>
            <w:tcW w:w="871" w:type="dxa"/>
            <w:noWrap/>
            <w:hideMark/>
          </w:tcPr>
          <w:p w14:paraId="733407C4" w14:textId="77777777" w:rsidR="0005709F" w:rsidRPr="00A80407" w:rsidRDefault="0005709F" w:rsidP="00A80407">
            <w:pPr>
              <w:rPr>
                <w:sz w:val="12"/>
                <w:szCs w:val="12"/>
              </w:rPr>
            </w:pPr>
            <w:r w:rsidRPr="00A80407">
              <w:rPr>
                <w:sz w:val="12"/>
                <w:szCs w:val="12"/>
              </w:rPr>
              <w:t>97.94%</w:t>
            </w:r>
          </w:p>
        </w:tc>
        <w:tc>
          <w:tcPr>
            <w:tcW w:w="633" w:type="dxa"/>
            <w:noWrap/>
            <w:hideMark/>
          </w:tcPr>
          <w:p w14:paraId="2E1AEFF4" w14:textId="77777777" w:rsidR="0005709F" w:rsidRPr="00A80407" w:rsidRDefault="0005709F" w:rsidP="00A80407">
            <w:pPr>
              <w:rPr>
                <w:sz w:val="12"/>
                <w:szCs w:val="12"/>
              </w:rPr>
            </w:pPr>
            <w:r w:rsidRPr="00A80407">
              <w:rPr>
                <w:sz w:val="12"/>
                <w:szCs w:val="12"/>
              </w:rPr>
              <w:t>24</w:t>
            </w:r>
          </w:p>
        </w:tc>
        <w:tc>
          <w:tcPr>
            <w:tcW w:w="1870" w:type="dxa"/>
            <w:noWrap/>
            <w:hideMark/>
          </w:tcPr>
          <w:p w14:paraId="5A741FF5" w14:textId="77777777" w:rsidR="0005709F" w:rsidRPr="00A80407" w:rsidRDefault="0005709F">
            <w:pPr>
              <w:rPr>
                <w:sz w:val="12"/>
                <w:szCs w:val="12"/>
              </w:rPr>
            </w:pPr>
            <w:r w:rsidRPr="00A80407">
              <w:rPr>
                <w:sz w:val="12"/>
                <w:szCs w:val="12"/>
              </w:rPr>
              <w:t xml:space="preserve">No accuracy </w:t>
            </w:r>
          </w:p>
        </w:tc>
        <w:tc>
          <w:tcPr>
            <w:tcW w:w="1029" w:type="dxa"/>
            <w:noWrap/>
            <w:hideMark/>
          </w:tcPr>
          <w:p w14:paraId="33FADC50" w14:textId="77777777" w:rsidR="0005709F" w:rsidRPr="00A80407" w:rsidRDefault="0005709F">
            <w:pPr>
              <w:rPr>
                <w:sz w:val="12"/>
                <w:szCs w:val="12"/>
              </w:rPr>
            </w:pPr>
          </w:p>
        </w:tc>
        <w:tc>
          <w:tcPr>
            <w:tcW w:w="662" w:type="dxa"/>
            <w:noWrap/>
            <w:hideMark/>
          </w:tcPr>
          <w:p w14:paraId="39E2A887" w14:textId="77777777" w:rsidR="0005709F" w:rsidRPr="00A80407" w:rsidRDefault="0005709F">
            <w:pPr>
              <w:rPr>
                <w:sz w:val="12"/>
                <w:szCs w:val="12"/>
              </w:rPr>
            </w:pPr>
          </w:p>
        </w:tc>
      </w:tr>
      <w:tr w:rsidR="007D1E2D" w:rsidRPr="00A80407" w14:paraId="6AA5D5C8" w14:textId="77777777" w:rsidTr="007D1E2D">
        <w:trPr>
          <w:trHeight w:val="600"/>
        </w:trPr>
        <w:tc>
          <w:tcPr>
            <w:tcW w:w="1873" w:type="dxa"/>
            <w:noWrap/>
            <w:hideMark/>
          </w:tcPr>
          <w:p w14:paraId="7F4B85BA" w14:textId="0CA3417C" w:rsidR="0005709F" w:rsidRPr="00A80407" w:rsidRDefault="00367E4D">
            <w:pPr>
              <w:rPr>
                <w:sz w:val="12"/>
                <w:szCs w:val="12"/>
              </w:rPr>
            </w:pPr>
            <w:r>
              <w:rPr>
                <w:sz w:val="12"/>
                <w:szCs w:val="12"/>
              </w:rPr>
              <w:fldChar w:fldCharType="begin"/>
            </w:r>
            <w:r w:rsidR="0077058C">
              <w:rPr>
                <w:sz w:val="12"/>
                <w:szCs w:val="12"/>
              </w:rPr>
              <w:instrText xml:space="preserve"> ADDIN ZOTERO_ITEM CSL_CITATION {"citationID":"P2lditTO","properties":{"formattedCitation":"[38]","plainCitation":"[38]","noteIndex":0},"citationItems":[{"id":73,"uris":["http://zotero.org/groups/5004747/items/5BWGGD9N"],"itemData":{"id":73,"type":"article-journal","DOI":"10.1016/j.jspd.2018.03.003","journalAbbreviation":"Spine Deform","page":"762-770","title":"Predicting Surgical Complications in Patients Undergoing Elective Adult Spinal Deformity Procedures Using Machine Learning","author":[{"family":"Kim","given":"Jun S"},{"family":"Arvind","given":"Varun"},{"family":"Oermann","given":"Eric K"},{"family":"Kaji","given":"Deepak"},{"family":"Ranson","given":"Will"},{"family":"Ukogu","given":"Chierika"},{"family":"Hussain","given":"Awais K"},{"family":"Caridi","given":"John"},{"family":"Cho","given":"Samuel K"}],"issued":{"date-parts":[["2018"]]}}}],"schema":"https://github.com/citation-style-language/schema/raw/master/csl-citation.json"} </w:instrText>
            </w:r>
            <w:r>
              <w:rPr>
                <w:sz w:val="12"/>
                <w:szCs w:val="12"/>
              </w:rPr>
              <w:fldChar w:fldCharType="separate"/>
            </w:r>
            <w:r w:rsidR="0077058C" w:rsidRPr="0077058C">
              <w:rPr>
                <w:rFonts w:ascii="Calibri" w:hAnsi="Calibri" w:cs="Calibri"/>
                <w:sz w:val="12"/>
              </w:rPr>
              <w:t>[38]</w:t>
            </w:r>
            <w:r>
              <w:rPr>
                <w:sz w:val="12"/>
                <w:szCs w:val="12"/>
              </w:rPr>
              <w:fldChar w:fldCharType="end"/>
            </w:r>
          </w:p>
        </w:tc>
        <w:tc>
          <w:tcPr>
            <w:tcW w:w="1143" w:type="dxa"/>
            <w:hideMark/>
          </w:tcPr>
          <w:p w14:paraId="0F563ABE" w14:textId="77777777" w:rsidR="0005709F" w:rsidRPr="00A80407" w:rsidRDefault="0005709F">
            <w:pPr>
              <w:rPr>
                <w:sz w:val="12"/>
                <w:szCs w:val="12"/>
              </w:rPr>
            </w:pPr>
            <w:r w:rsidRPr="00A80407">
              <w:rPr>
                <w:sz w:val="12"/>
                <w:szCs w:val="12"/>
              </w:rPr>
              <w:t>Textile Pressure Sensors</w:t>
            </w:r>
            <w:r w:rsidRPr="00A80407">
              <w:rPr>
                <w:sz w:val="12"/>
                <w:szCs w:val="12"/>
              </w:rPr>
              <w:br/>
              <w:t>(Conductive Ni-Ti alloy fiber)</w:t>
            </w:r>
          </w:p>
        </w:tc>
        <w:tc>
          <w:tcPr>
            <w:tcW w:w="925" w:type="dxa"/>
            <w:noWrap/>
            <w:hideMark/>
          </w:tcPr>
          <w:p w14:paraId="0ED209CC" w14:textId="77777777" w:rsidR="0005709F" w:rsidRPr="00A80407" w:rsidRDefault="0005709F" w:rsidP="00A80407">
            <w:pPr>
              <w:rPr>
                <w:sz w:val="12"/>
                <w:szCs w:val="12"/>
              </w:rPr>
            </w:pPr>
            <w:r w:rsidRPr="00A80407">
              <w:rPr>
                <w:sz w:val="12"/>
                <w:szCs w:val="12"/>
              </w:rPr>
              <w:t>7</w:t>
            </w:r>
          </w:p>
        </w:tc>
        <w:tc>
          <w:tcPr>
            <w:tcW w:w="901" w:type="dxa"/>
            <w:noWrap/>
            <w:hideMark/>
          </w:tcPr>
          <w:p w14:paraId="50A76E2A" w14:textId="77777777" w:rsidR="0005709F" w:rsidRPr="00A80407" w:rsidRDefault="0005709F">
            <w:pPr>
              <w:rPr>
                <w:sz w:val="12"/>
                <w:szCs w:val="12"/>
              </w:rPr>
            </w:pPr>
            <w:r w:rsidRPr="00A80407">
              <w:rPr>
                <w:sz w:val="12"/>
                <w:szCs w:val="12"/>
              </w:rPr>
              <w:t> </w:t>
            </w:r>
          </w:p>
        </w:tc>
        <w:tc>
          <w:tcPr>
            <w:tcW w:w="871" w:type="dxa"/>
            <w:noWrap/>
            <w:hideMark/>
          </w:tcPr>
          <w:p w14:paraId="423A1AA6" w14:textId="77777777" w:rsidR="0005709F" w:rsidRPr="00A80407" w:rsidRDefault="0005709F">
            <w:pPr>
              <w:rPr>
                <w:sz w:val="12"/>
                <w:szCs w:val="12"/>
              </w:rPr>
            </w:pPr>
            <w:r w:rsidRPr="00A80407">
              <w:rPr>
                <w:sz w:val="12"/>
                <w:szCs w:val="12"/>
              </w:rPr>
              <w:t> </w:t>
            </w:r>
          </w:p>
        </w:tc>
        <w:tc>
          <w:tcPr>
            <w:tcW w:w="633" w:type="dxa"/>
            <w:noWrap/>
            <w:hideMark/>
          </w:tcPr>
          <w:p w14:paraId="4A1D2088" w14:textId="77777777" w:rsidR="0005709F" w:rsidRPr="00A80407" w:rsidRDefault="0005709F">
            <w:pPr>
              <w:rPr>
                <w:sz w:val="12"/>
                <w:szCs w:val="12"/>
              </w:rPr>
            </w:pPr>
            <w:r w:rsidRPr="00A80407">
              <w:rPr>
                <w:sz w:val="12"/>
                <w:szCs w:val="12"/>
              </w:rPr>
              <w:t> </w:t>
            </w:r>
          </w:p>
        </w:tc>
        <w:tc>
          <w:tcPr>
            <w:tcW w:w="1870" w:type="dxa"/>
            <w:noWrap/>
            <w:hideMark/>
          </w:tcPr>
          <w:p w14:paraId="5A75CD28" w14:textId="77777777" w:rsidR="0005709F" w:rsidRPr="00A80407" w:rsidRDefault="0005709F">
            <w:pPr>
              <w:rPr>
                <w:sz w:val="12"/>
                <w:szCs w:val="12"/>
              </w:rPr>
            </w:pPr>
            <w:r w:rsidRPr="00A80407">
              <w:rPr>
                <w:sz w:val="12"/>
                <w:szCs w:val="12"/>
              </w:rPr>
              <w:t xml:space="preserve">No accuracy </w:t>
            </w:r>
          </w:p>
        </w:tc>
        <w:tc>
          <w:tcPr>
            <w:tcW w:w="1029" w:type="dxa"/>
            <w:noWrap/>
            <w:hideMark/>
          </w:tcPr>
          <w:p w14:paraId="744C69DE" w14:textId="77777777" w:rsidR="0005709F" w:rsidRPr="00A80407" w:rsidRDefault="0005709F">
            <w:pPr>
              <w:rPr>
                <w:sz w:val="12"/>
                <w:szCs w:val="12"/>
              </w:rPr>
            </w:pPr>
          </w:p>
        </w:tc>
        <w:tc>
          <w:tcPr>
            <w:tcW w:w="662" w:type="dxa"/>
            <w:noWrap/>
            <w:hideMark/>
          </w:tcPr>
          <w:p w14:paraId="328670E5" w14:textId="77777777" w:rsidR="0005709F" w:rsidRPr="00A80407" w:rsidRDefault="0005709F">
            <w:pPr>
              <w:rPr>
                <w:sz w:val="12"/>
                <w:szCs w:val="12"/>
              </w:rPr>
            </w:pPr>
          </w:p>
        </w:tc>
      </w:tr>
      <w:tr w:rsidR="0005709F" w:rsidRPr="00A80407" w14:paraId="5DC1D8E9" w14:textId="77777777" w:rsidTr="007D1E2D">
        <w:trPr>
          <w:trHeight w:val="300"/>
        </w:trPr>
        <w:tc>
          <w:tcPr>
            <w:tcW w:w="1873" w:type="dxa"/>
            <w:noWrap/>
            <w:hideMark/>
          </w:tcPr>
          <w:p w14:paraId="77075CA1" w14:textId="3C2833BE" w:rsidR="0005709F" w:rsidRPr="00A80407" w:rsidRDefault="00A215D8">
            <w:pPr>
              <w:rPr>
                <w:sz w:val="12"/>
                <w:szCs w:val="12"/>
              </w:rPr>
            </w:pPr>
            <w:r>
              <w:rPr>
                <w:sz w:val="12"/>
                <w:szCs w:val="12"/>
              </w:rPr>
              <w:fldChar w:fldCharType="begin"/>
            </w:r>
            <w:r w:rsidR="0077058C">
              <w:rPr>
                <w:sz w:val="12"/>
                <w:szCs w:val="12"/>
              </w:rPr>
              <w:instrText xml:space="preserve"> ADDIN ZOTERO_ITEM CSL_CITATION {"citationID":"Zy6Bj0zf","properties":{"formattedCitation":"[25]","plainCitation":"[25]","noteIndex":0},"citationItems":[{"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Pr>
                <w:sz w:val="12"/>
                <w:szCs w:val="12"/>
              </w:rPr>
              <w:fldChar w:fldCharType="separate"/>
            </w:r>
            <w:r w:rsidR="0077058C" w:rsidRPr="0077058C">
              <w:rPr>
                <w:rFonts w:ascii="Calibri" w:hAnsi="Calibri" w:cs="Calibri"/>
                <w:sz w:val="12"/>
              </w:rPr>
              <w:t>[25]</w:t>
            </w:r>
            <w:r>
              <w:rPr>
                <w:sz w:val="12"/>
                <w:szCs w:val="12"/>
              </w:rPr>
              <w:fldChar w:fldCharType="end"/>
            </w:r>
          </w:p>
        </w:tc>
        <w:tc>
          <w:tcPr>
            <w:tcW w:w="1143" w:type="dxa"/>
            <w:noWrap/>
            <w:hideMark/>
          </w:tcPr>
          <w:p w14:paraId="707979CE" w14:textId="77777777" w:rsidR="0005709F" w:rsidRPr="00A80407" w:rsidRDefault="0005709F">
            <w:pPr>
              <w:rPr>
                <w:sz w:val="12"/>
                <w:szCs w:val="12"/>
              </w:rPr>
            </w:pPr>
            <w:r w:rsidRPr="00A80407">
              <w:rPr>
                <w:sz w:val="12"/>
                <w:szCs w:val="12"/>
              </w:rPr>
              <w:t>RFID tags</w:t>
            </w:r>
          </w:p>
        </w:tc>
        <w:tc>
          <w:tcPr>
            <w:tcW w:w="925" w:type="dxa"/>
            <w:noWrap/>
            <w:hideMark/>
          </w:tcPr>
          <w:p w14:paraId="41E45458" w14:textId="77777777" w:rsidR="0005709F" w:rsidRPr="00A80407" w:rsidRDefault="0005709F" w:rsidP="00A80407">
            <w:pPr>
              <w:rPr>
                <w:sz w:val="12"/>
                <w:szCs w:val="12"/>
              </w:rPr>
            </w:pPr>
            <w:r w:rsidRPr="00A80407">
              <w:rPr>
                <w:sz w:val="12"/>
                <w:szCs w:val="12"/>
              </w:rPr>
              <w:t>3</w:t>
            </w:r>
          </w:p>
        </w:tc>
        <w:tc>
          <w:tcPr>
            <w:tcW w:w="901" w:type="dxa"/>
            <w:noWrap/>
            <w:hideMark/>
          </w:tcPr>
          <w:p w14:paraId="4D0CFB2E" w14:textId="77777777" w:rsidR="0005709F" w:rsidRPr="00A80407" w:rsidRDefault="0005709F">
            <w:pPr>
              <w:rPr>
                <w:sz w:val="12"/>
                <w:szCs w:val="12"/>
              </w:rPr>
            </w:pPr>
            <w:r w:rsidRPr="00A80407">
              <w:rPr>
                <w:sz w:val="12"/>
                <w:szCs w:val="12"/>
              </w:rPr>
              <w:t>RF</w:t>
            </w:r>
          </w:p>
        </w:tc>
        <w:tc>
          <w:tcPr>
            <w:tcW w:w="871" w:type="dxa"/>
            <w:noWrap/>
            <w:hideMark/>
          </w:tcPr>
          <w:p w14:paraId="060CE610" w14:textId="77777777" w:rsidR="0005709F" w:rsidRPr="00A80407" w:rsidRDefault="0005709F" w:rsidP="00A80407">
            <w:pPr>
              <w:rPr>
                <w:sz w:val="12"/>
                <w:szCs w:val="12"/>
              </w:rPr>
            </w:pPr>
            <w:r w:rsidRPr="00A80407">
              <w:rPr>
                <w:sz w:val="12"/>
                <w:szCs w:val="12"/>
              </w:rPr>
              <w:t>99.27%</w:t>
            </w:r>
          </w:p>
        </w:tc>
        <w:tc>
          <w:tcPr>
            <w:tcW w:w="633" w:type="dxa"/>
            <w:noWrap/>
            <w:hideMark/>
          </w:tcPr>
          <w:p w14:paraId="37E298D4" w14:textId="77777777" w:rsidR="0005709F" w:rsidRPr="00A80407" w:rsidRDefault="0005709F" w:rsidP="00A80407">
            <w:pPr>
              <w:rPr>
                <w:sz w:val="12"/>
                <w:szCs w:val="12"/>
              </w:rPr>
            </w:pPr>
            <w:r w:rsidRPr="00A80407">
              <w:rPr>
                <w:sz w:val="12"/>
                <w:szCs w:val="12"/>
              </w:rPr>
              <w:t>14</w:t>
            </w:r>
          </w:p>
        </w:tc>
        <w:tc>
          <w:tcPr>
            <w:tcW w:w="2899" w:type="dxa"/>
            <w:gridSpan w:val="2"/>
            <w:noWrap/>
            <w:hideMark/>
          </w:tcPr>
          <w:p w14:paraId="0B0DCC85" w14:textId="77777777" w:rsidR="0005709F" w:rsidRPr="00A80407" w:rsidRDefault="0005709F">
            <w:pPr>
              <w:rPr>
                <w:sz w:val="12"/>
                <w:szCs w:val="12"/>
              </w:rPr>
            </w:pPr>
            <w:r w:rsidRPr="00A80407">
              <w:rPr>
                <w:sz w:val="12"/>
                <w:szCs w:val="12"/>
              </w:rPr>
              <w:t>Small number of postures</w:t>
            </w:r>
          </w:p>
        </w:tc>
        <w:tc>
          <w:tcPr>
            <w:tcW w:w="662" w:type="dxa"/>
            <w:noWrap/>
            <w:hideMark/>
          </w:tcPr>
          <w:p w14:paraId="2B6BB314" w14:textId="77777777" w:rsidR="0005709F" w:rsidRPr="00A80407" w:rsidRDefault="0005709F">
            <w:pPr>
              <w:rPr>
                <w:sz w:val="12"/>
                <w:szCs w:val="12"/>
              </w:rPr>
            </w:pPr>
          </w:p>
        </w:tc>
      </w:tr>
      <w:tr w:rsidR="007D1E2D" w:rsidRPr="00A80407" w14:paraId="33B3963F" w14:textId="77777777" w:rsidTr="007D1E2D">
        <w:trPr>
          <w:trHeight w:val="330"/>
        </w:trPr>
        <w:tc>
          <w:tcPr>
            <w:tcW w:w="1873" w:type="dxa"/>
            <w:noWrap/>
            <w:hideMark/>
          </w:tcPr>
          <w:p w14:paraId="70AB49E5" w14:textId="5BB0694C" w:rsidR="0005709F" w:rsidRPr="00A80407" w:rsidRDefault="00A215D8">
            <w:pPr>
              <w:rPr>
                <w:sz w:val="12"/>
                <w:szCs w:val="12"/>
              </w:rPr>
            </w:pPr>
            <w:r>
              <w:rPr>
                <w:sz w:val="12"/>
                <w:szCs w:val="12"/>
              </w:rPr>
              <w:fldChar w:fldCharType="begin"/>
            </w:r>
            <w:r w:rsidR="0077058C">
              <w:rPr>
                <w:sz w:val="12"/>
                <w:szCs w:val="12"/>
              </w:rPr>
              <w:instrText xml:space="preserve"> ADDIN ZOTERO_ITEM CSL_CITATION {"citationID":"4BW3fxWI","properties":{"formattedCitation":"[21]","plainCitation":"[21]","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rPr>
                <w:sz w:val="12"/>
                <w:szCs w:val="12"/>
              </w:rPr>
              <w:fldChar w:fldCharType="separate"/>
            </w:r>
            <w:r w:rsidR="0077058C" w:rsidRPr="0077058C">
              <w:rPr>
                <w:rFonts w:ascii="Calibri" w:hAnsi="Calibri" w:cs="Calibri"/>
                <w:sz w:val="12"/>
              </w:rPr>
              <w:t>[21]</w:t>
            </w:r>
            <w:r>
              <w:rPr>
                <w:sz w:val="12"/>
                <w:szCs w:val="12"/>
              </w:rPr>
              <w:fldChar w:fldCharType="end"/>
            </w:r>
          </w:p>
        </w:tc>
        <w:tc>
          <w:tcPr>
            <w:tcW w:w="1143" w:type="dxa"/>
            <w:noWrap/>
            <w:hideMark/>
          </w:tcPr>
          <w:p w14:paraId="763EBB91" w14:textId="77777777" w:rsidR="0005709F" w:rsidRPr="00A80407" w:rsidRDefault="0005709F">
            <w:pPr>
              <w:rPr>
                <w:sz w:val="12"/>
                <w:szCs w:val="12"/>
              </w:rPr>
            </w:pPr>
            <w:r w:rsidRPr="00A80407">
              <w:rPr>
                <w:sz w:val="12"/>
                <w:szCs w:val="12"/>
              </w:rPr>
              <w:t>6 Flexible Force Sensors</w:t>
            </w:r>
          </w:p>
        </w:tc>
        <w:tc>
          <w:tcPr>
            <w:tcW w:w="925" w:type="dxa"/>
            <w:noWrap/>
            <w:hideMark/>
          </w:tcPr>
          <w:p w14:paraId="49593E43" w14:textId="77777777" w:rsidR="0005709F" w:rsidRPr="00A80407" w:rsidRDefault="0005709F" w:rsidP="00A80407">
            <w:pPr>
              <w:rPr>
                <w:sz w:val="12"/>
                <w:szCs w:val="12"/>
              </w:rPr>
            </w:pPr>
            <w:r w:rsidRPr="00A80407">
              <w:rPr>
                <w:sz w:val="12"/>
                <w:szCs w:val="12"/>
              </w:rPr>
              <w:t>7</w:t>
            </w:r>
          </w:p>
        </w:tc>
        <w:tc>
          <w:tcPr>
            <w:tcW w:w="901" w:type="dxa"/>
            <w:noWrap/>
            <w:hideMark/>
          </w:tcPr>
          <w:p w14:paraId="15A98627" w14:textId="77777777" w:rsidR="0005709F" w:rsidRPr="00A80407" w:rsidRDefault="0005709F">
            <w:pPr>
              <w:rPr>
                <w:sz w:val="12"/>
                <w:szCs w:val="12"/>
              </w:rPr>
            </w:pPr>
            <w:r w:rsidRPr="00A80407">
              <w:rPr>
                <w:sz w:val="12"/>
                <w:szCs w:val="12"/>
              </w:rPr>
              <w:t>2 Layer ANN</w:t>
            </w:r>
          </w:p>
        </w:tc>
        <w:tc>
          <w:tcPr>
            <w:tcW w:w="871" w:type="dxa"/>
            <w:noWrap/>
            <w:hideMark/>
          </w:tcPr>
          <w:p w14:paraId="238C33A7" w14:textId="77777777" w:rsidR="0005709F" w:rsidRPr="00A80407" w:rsidRDefault="0005709F" w:rsidP="00A80407">
            <w:pPr>
              <w:rPr>
                <w:sz w:val="12"/>
                <w:szCs w:val="12"/>
              </w:rPr>
            </w:pPr>
            <w:r w:rsidRPr="00A80407">
              <w:rPr>
                <w:sz w:val="12"/>
                <w:szCs w:val="12"/>
              </w:rPr>
              <w:t>97.43%</w:t>
            </w:r>
          </w:p>
        </w:tc>
        <w:tc>
          <w:tcPr>
            <w:tcW w:w="633" w:type="dxa"/>
            <w:noWrap/>
            <w:hideMark/>
          </w:tcPr>
          <w:p w14:paraId="54A64AF5" w14:textId="77777777" w:rsidR="0005709F" w:rsidRPr="00A80407" w:rsidRDefault="0005709F" w:rsidP="00A80407">
            <w:pPr>
              <w:rPr>
                <w:sz w:val="12"/>
                <w:szCs w:val="12"/>
              </w:rPr>
            </w:pPr>
            <w:r w:rsidRPr="00A80407">
              <w:rPr>
                <w:sz w:val="12"/>
                <w:szCs w:val="12"/>
              </w:rPr>
              <w:t>11</w:t>
            </w:r>
          </w:p>
        </w:tc>
        <w:tc>
          <w:tcPr>
            <w:tcW w:w="1870" w:type="dxa"/>
            <w:noWrap/>
            <w:hideMark/>
          </w:tcPr>
          <w:p w14:paraId="0A96892D" w14:textId="77777777" w:rsidR="0005709F" w:rsidRPr="00A80407" w:rsidRDefault="0005709F" w:rsidP="00A80407">
            <w:pPr>
              <w:rPr>
                <w:sz w:val="12"/>
                <w:szCs w:val="12"/>
              </w:rPr>
            </w:pPr>
          </w:p>
        </w:tc>
        <w:tc>
          <w:tcPr>
            <w:tcW w:w="1029" w:type="dxa"/>
            <w:noWrap/>
            <w:hideMark/>
          </w:tcPr>
          <w:p w14:paraId="4C19339A" w14:textId="77777777" w:rsidR="0005709F" w:rsidRPr="00A80407" w:rsidRDefault="0005709F">
            <w:pPr>
              <w:rPr>
                <w:sz w:val="12"/>
                <w:szCs w:val="12"/>
              </w:rPr>
            </w:pPr>
          </w:p>
        </w:tc>
        <w:tc>
          <w:tcPr>
            <w:tcW w:w="662" w:type="dxa"/>
            <w:noWrap/>
            <w:hideMark/>
          </w:tcPr>
          <w:p w14:paraId="7DDD73E2" w14:textId="77777777" w:rsidR="0005709F" w:rsidRPr="00A80407" w:rsidRDefault="0005709F">
            <w:pPr>
              <w:rPr>
                <w:sz w:val="12"/>
                <w:szCs w:val="12"/>
              </w:rPr>
            </w:pPr>
          </w:p>
        </w:tc>
      </w:tr>
      <w:tr w:rsidR="007D1E2D" w:rsidRPr="00A80407" w14:paraId="22981F8E" w14:textId="77777777" w:rsidTr="007D1E2D">
        <w:trPr>
          <w:trHeight w:val="600"/>
        </w:trPr>
        <w:tc>
          <w:tcPr>
            <w:tcW w:w="1873" w:type="dxa"/>
            <w:noWrap/>
            <w:hideMark/>
          </w:tcPr>
          <w:p w14:paraId="0B97AD28" w14:textId="423CD1F6" w:rsidR="0005709F" w:rsidRPr="00A80407" w:rsidRDefault="00BC5686">
            <w:pPr>
              <w:rPr>
                <w:sz w:val="12"/>
                <w:szCs w:val="12"/>
              </w:rPr>
            </w:pPr>
            <w:r>
              <w:rPr>
                <w:sz w:val="12"/>
                <w:szCs w:val="12"/>
              </w:rPr>
              <w:fldChar w:fldCharType="begin"/>
            </w:r>
            <w:r w:rsidR="0077058C">
              <w:rPr>
                <w:sz w:val="12"/>
                <w:szCs w:val="12"/>
              </w:rPr>
              <w:instrText xml:space="preserve"> ADDIN ZOTERO_ITEM CSL_CITATION {"citationID":"YAgvKDsE","properties":{"formattedCitation":"[23]","plainCitation":"[23]","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Pr>
                <w:sz w:val="12"/>
                <w:szCs w:val="12"/>
              </w:rPr>
              <w:fldChar w:fldCharType="separate"/>
            </w:r>
            <w:r w:rsidR="0077058C" w:rsidRPr="0077058C">
              <w:rPr>
                <w:rFonts w:ascii="Calibri" w:hAnsi="Calibri" w:cs="Calibri"/>
                <w:sz w:val="12"/>
              </w:rPr>
              <w:t>[23]</w:t>
            </w:r>
            <w:r>
              <w:rPr>
                <w:sz w:val="12"/>
                <w:szCs w:val="12"/>
              </w:rPr>
              <w:fldChar w:fldCharType="end"/>
            </w:r>
          </w:p>
        </w:tc>
        <w:tc>
          <w:tcPr>
            <w:tcW w:w="1143" w:type="dxa"/>
            <w:hideMark/>
          </w:tcPr>
          <w:p w14:paraId="54DA88D5" w14:textId="77777777" w:rsidR="0005709F" w:rsidRPr="00A80407" w:rsidRDefault="0005709F">
            <w:pPr>
              <w:rPr>
                <w:sz w:val="12"/>
                <w:szCs w:val="12"/>
              </w:rPr>
            </w:pPr>
            <w:r w:rsidRPr="00A80407">
              <w:rPr>
                <w:sz w:val="12"/>
                <w:szCs w:val="12"/>
              </w:rPr>
              <w:t>6 Pressure Sensors &amp; 6 Infrared Reflective Distance Sensors</w:t>
            </w:r>
          </w:p>
        </w:tc>
        <w:tc>
          <w:tcPr>
            <w:tcW w:w="925" w:type="dxa"/>
            <w:noWrap/>
            <w:hideMark/>
          </w:tcPr>
          <w:p w14:paraId="10902C9E" w14:textId="77777777" w:rsidR="0005709F" w:rsidRPr="00A80407" w:rsidRDefault="0005709F" w:rsidP="00A80407">
            <w:pPr>
              <w:rPr>
                <w:sz w:val="12"/>
                <w:szCs w:val="12"/>
              </w:rPr>
            </w:pPr>
            <w:r w:rsidRPr="00A80407">
              <w:rPr>
                <w:sz w:val="12"/>
                <w:szCs w:val="12"/>
              </w:rPr>
              <w:t>11</w:t>
            </w:r>
          </w:p>
        </w:tc>
        <w:tc>
          <w:tcPr>
            <w:tcW w:w="901" w:type="dxa"/>
            <w:noWrap/>
            <w:hideMark/>
          </w:tcPr>
          <w:p w14:paraId="25B533A2" w14:textId="77777777" w:rsidR="0005709F" w:rsidRPr="00A80407" w:rsidRDefault="0005709F">
            <w:pPr>
              <w:rPr>
                <w:sz w:val="12"/>
                <w:szCs w:val="12"/>
              </w:rPr>
            </w:pPr>
            <w:r w:rsidRPr="00A80407">
              <w:rPr>
                <w:sz w:val="12"/>
                <w:szCs w:val="12"/>
              </w:rPr>
              <w:t>K-NN</w:t>
            </w:r>
          </w:p>
        </w:tc>
        <w:tc>
          <w:tcPr>
            <w:tcW w:w="871" w:type="dxa"/>
            <w:noWrap/>
            <w:hideMark/>
          </w:tcPr>
          <w:p w14:paraId="338A8992" w14:textId="77777777" w:rsidR="0005709F" w:rsidRPr="00A80407" w:rsidRDefault="0005709F" w:rsidP="00A80407">
            <w:pPr>
              <w:rPr>
                <w:sz w:val="12"/>
                <w:szCs w:val="12"/>
              </w:rPr>
            </w:pPr>
            <w:r w:rsidRPr="00A80407">
              <w:rPr>
                <w:sz w:val="12"/>
                <w:szCs w:val="12"/>
              </w:rPr>
              <w:t>92%</w:t>
            </w:r>
          </w:p>
        </w:tc>
        <w:tc>
          <w:tcPr>
            <w:tcW w:w="633" w:type="dxa"/>
            <w:noWrap/>
            <w:hideMark/>
          </w:tcPr>
          <w:p w14:paraId="64CC76F6" w14:textId="77777777" w:rsidR="0005709F" w:rsidRPr="00A80407" w:rsidRDefault="0005709F" w:rsidP="00A80407">
            <w:pPr>
              <w:rPr>
                <w:sz w:val="12"/>
                <w:szCs w:val="12"/>
              </w:rPr>
            </w:pPr>
            <w:r w:rsidRPr="00A80407">
              <w:rPr>
                <w:sz w:val="12"/>
                <w:szCs w:val="12"/>
              </w:rPr>
              <w:t>36</w:t>
            </w:r>
          </w:p>
        </w:tc>
        <w:tc>
          <w:tcPr>
            <w:tcW w:w="1870" w:type="dxa"/>
            <w:noWrap/>
            <w:hideMark/>
          </w:tcPr>
          <w:p w14:paraId="12FC9BCE" w14:textId="77777777" w:rsidR="0005709F" w:rsidRPr="00A80407" w:rsidRDefault="0005709F" w:rsidP="00A80407">
            <w:pPr>
              <w:rPr>
                <w:sz w:val="12"/>
                <w:szCs w:val="12"/>
              </w:rPr>
            </w:pPr>
          </w:p>
        </w:tc>
        <w:tc>
          <w:tcPr>
            <w:tcW w:w="1029" w:type="dxa"/>
            <w:noWrap/>
            <w:hideMark/>
          </w:tcPr>
          <w:p w14:paraId="7FF1D88B" w14:textId="77777777" w:rsidR="0005709F" w:rsidRPr="00A80407" w:rsidRDefault="0005709F">
            <w:pPr>
              <w:rPr>
                <w:sz w:val="12"/>
                <w:szCs w:val="12"/>
              </w:rPr>
            </w:pPr>
          </w:p>
        </w:tc>
        <w:tc>
          <w:tcPr>
            <w:tcW w:w="662" w:type="dxa"/>
            <w:noWrap/>
            <w:hideMark/>
          </w:tcPr>
          <w:p w14:paraId="7C0D3ADD" w14:textId="77777777" w:rsidR="0005709F" w:rsidRPr="00A80407" w:rsidRDefault="0005709F">
            <w:pPr>
              <w:rPr>
                <w:sz w:val="12"/>
                <w:szCs w:val="12"/>
              </w:rPr>
            </w:pPr>
          </w:p>
        </w:tc>
      </w:tr>
      <w:tr w:rsidR="007D1E2D" w:rsidRPr="00A80407" w14:paraId="788E5BB8" w14:textId="77777777" w:rsidTr="007D1E2D">
        <w:trPr>
          <w:trHeight w:val="300"/>
        </w:trPr>
        <w:tc>
          <w:tcPr>
            <w:tcW w:w="1873" w:type="dxa"/>
            <w:noWrap/>
            <w:hideMark/>
          </w:tcPr>
          <w:p w14:paraId="40FF5A63" w14:textId="77777777" w:rsidR="0005709F" w:rsidRPr="00A80407" w:rsidRDefault="0005709F">
            <w:pPr>
              <w:rPr>
                <w:sz w:val="12"/>
                <w:szCs w:val="12"/>
              </w:rPr>
            </w:pPr>
            <w:r w:rsidRPr="00A80407">
              <w:rPr>
                <w:sz w:val="12"/>
                <w:szCs w:val="12"/>
              </w:rPr>
              <w:t>Martins et al. 2013</w:t>
            </w:r>
          </w:p>
        </w:tc>
        <w:tc>
          <w:tcPr>
            <w:tcW w:w="1143" w:type="dxa"/>
            <w:noWrap/>
            <w:hideMark/>
          </w:tcPr>
          <w:p w14:paraId="40F6721B" w14:textId="77777777" w:rsidR="0005709F" w:rsidRPr="00A80407" w:rsidRDefault="0005709F" w:rsidP="00A80407">
            <w:pPr>
              <w:rPr>
                <w:sz w:val="12"/>
                <w:szCs w:val="12"/>
              </w:rPr>
            </w:pPr>
            <w:r w:rsidRPr="00A80407">
              <w:rPr>
                <w:sz w:val="12"/>
                <w:szCs w:val="12"/>
              </w:rPr>
              <w:t>8</w:t>
            </w:r>
          </w:p>
        </w:tc>
        <w:tc>
          <w:tcPr>
            <w:tcW w:w="925" w:type="dxa"/>
            <w:noWrap/>
            <w:hideMark/>
          </w:tcPr>
          <w:p w14:paraId="762C6B3D" w14:textId="77777777" w:rsidR="0005709F" w:rsidRPr="00A80407" w:rsidRDefault="0005709F">
            <w:pPr>
              <w:rPr>
                <w:sz w:val="12"/>
                <w:szCs w:val="12"/>
              </w:rPr>
            </w:pPr>
            <w:r w:rsidRPr="00A80407">
              <w:rPr>
                <w:sz w:val="12"/>
                <w:szCs w:val="12"/>
              </w:rPr>
              <w:t>ANN</w:t>
            </w:r>
          </w:p>
        </w:tc>
        <w:tc>
          <w:tcPr>
            <w:tcW w:w="901" w:type="dxa"/>
            <w:noWrap/>
            <w:hideMark/>
          </w:tcPr>
          <w:p w14:paraId="211AF474" w14:textId="77777777" w:rsidR="0005709F" w:rsidRPr="00A80407" w:rsidRDefault="0005709F" w:rsidP="00A80407">
            <w:pPr>
              <w:rPr>
                <w:sz w:val="12"/>
                <w:szCs w:val="12"/>
              </w:rPr>
            </w:pPr>
            <w:r w:rsidRPr="00A80407">
              <w:rPr>
                <w:sz w:val="12"/>
                <w:szCs w:val="12"/>
              </w:rPr>
              <w:t>93.40%</w:t>
            </w:r>
          </w:p>
        </w:tc>
        <w:tc>
          <w:tcPr>
            <w:tcW w:w="871" w:type="dxa"/>
            <w:noWrap/>
            <w:hideMark/>
          </w:tcPr>
          <w:p w14:paraId="2220D232" w14:textId="77777777" w:rsidR="0005709F" w:rsidRPr="00A80407" w:rsidRDefault="0005709F" w:rsidP="00A80407">
            <w:pPr>
              <w:rPr>
                <w:sz w:val="12"/>
                <w:szCs w:val="12"/>
              </w:rPr>
            </w:pPr>
            <w:r w:rsidRPr="00A80407">
              <w:rPr>
                <w:sz w:val="12"/>
                <w:szCs w:val="12"/>
              </w:rPr>
              <w:t>30</w:t>
            </w:r>
          </w:p>
        </w:tc>
        <w:tc>
          <w:tcPr>
            <w:tcW w:w="633" w:type="dxa"/>
            <w:noWrap/>
            <w:hideMark/>
          </w:tcPr>
          <w:p w14:paraId="602C89A6" w14:textId="77777777" w:rsidR="0005709F" w:rsidRPr="00A80407" w:rsidRDefault="0005709F" w:rsidP="00A80407">
            <w:pPr>
              <w:rPr>
                <w:sz w:val="12"/>
                <w:szCs w:val="12"/>
              </w:rPr>
            </w:pPr>
          </w:p>
        </w:tc>
        <w:tc>
          <w:tcPr>
            <w:tcW w:w="1870" w:type="dxa"/>
            <w:noWrap/>
            <w:hideMark/>
          </w:tcPr>
          <w:p w14:paraId="27A99C11" w14:textId="77777777" w:rsidR="0005709F" w:rsidRPr="00A80407" w:rsidRDefault="0005709F">
            <w:pPr>
              <w:rPr>
                <w:sz w:val="12"/>
                <w:szCs w:val="12"/>
              </w:rPr>
            </w:pPr>
          </w:p>
        </w:tc>
        <w:tc>
          <w:tcPr>
            <w:tcW w:w="1691" w:type="dxa"/>
            <w:gridSpan w:val="2"/>
            <w:noWrap/>
            <w:hideMark/>
          </w:tcPr>
          <w:p w14:paraId="30D50E32" w14:textId="77777777" w:rsidR="0005709F" w:rsidRPr="00A80407" w:rsidRDefault="0005709F">
            <w:pPr>
              <w:rPr>
                <w:sz w:val="12"/>
                <w:szCs w:val="12"/>
              </w:rPr>
            </w:pPr>
          </w:p>
        </w:tc>
      </w:tr>
      <w:tr w:rsidR="007D1E2D" w:rsidRPr="00A80407" w14:paraId="3E95D41C" w14:textId="77777777" w:rsidTr="007D1E2D">
        <w:trPr>
          <w:trHeight w:val="300"/>
        </w:trPr>
        <w:tc>
          <w:tcPr>
            <w:tcW w:w="1873" w:type="dxa"/>
            <w:noWrap/>
            <w:hideMark/>
          </w:tcPr>
          <w:p w14:paraId="08618D98" w14:textId="0DE15B09" w:rsidR="0005709F" w:rsidRPr="00A80407" w:rsidRDefault="00746258">
            <w:pPr>
              <w:rPr>
                <w:sz w:val="12"/>
                <w:szCs w:val="12"/>
              </w:rPr>
            </w:pPr>
            <w:r>
              <w:rPr>
                <w:sz w:val="12"/>
                <w:szCs w:val="12"/>
              </w:rPr>
              <w:fldChar w:fldCharType="begin"/>
            </w:r>
            <w:r w:rsidR="0077058C">
              <w:rPr>
                <w:sz w:val="12"/>
                <w:szCs w:val="12"/>
              </w:rPr>
              <w:instrText xml:space="preserve"> ADDIN ZOTERO_ITEM CSL_CITATION {"citationID":"f4uPTS7A","properties":{"formattedCitation":"[10]","plainCitation":"[10]","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Pr>
                <w:sz w:val="12"/>
                <w:szCs w:val="12"/>
              </w:rPr>
              <w:fldChar w:fldCharType="separate"/>
            </w:r>
            <w:r w:rsidR="0077058C" w:rsidRPr="0077058C">
              <w:rPr>
                <w:rFonts w:ascii="Calibri" w:hAnsi="Calibri" w:cs="Calibri"/>
                <w:sz w:val="12"/>
              </w:rPr>
              <w:t>[10]</w:t>
            </w:r>
            <w:r>
              <w:rPr>
                <w:sz w:val="12"/>
                <w:szCs w:val="12"/>
              </w:rPr>
              <w:fldChar w:fldCharType="end"/>
            </w:r>
          </w:p>
        </w:tc>
        <w:tc>
          <w:tcPr>
            <w:tcW w:w="1143" w:type="dxa"/>
            <w:noWrap/>
            <w:hideMark/>
          </w:tcPr>
          <w:p w14:paraId="090277E4" w14:textId="77777777" w:rsidR="0005709F" w:rsidRPr="00A80407" w:rsidRDefault="0005709F" w:rsidP="00A80407">
            <w:pPr>
              <w:rPr>
                <w:sz w:val="12"/>
                <w:szCs w:val="12"/>
              </w:rPr>
            </w:pPr>
            <w:r w:rsidRPr="00A80407">
              <w:rPr>
                <w:sz w:val="12"/>
                <w:szCs w:val="12"/>
              </w:rPr>
              <w:t>10</w:t>
            </w:r>
          </w:p>
        </w:tc>
        <w:tc>
          <w:tcPr>
            <w:tcW w:w="925" w:type="dxa"/>
            <w:noWrap/>
            <w:hideMark/>
          </w:tcPr>
          <w:p w14:paraId="1CCF632B" w14:textId="77777777" w:rsidR="0005709F" w:rsidRPr="00A80407" w:rsidRDefault="0005709F">
            <w:pPr>
              <w:rPr>
                <w:sz w:val="12"/>
                <w:szCs w:val="12"/>
              </w:rPr>
            </w:pPr>
            <w:r w:rsidRPr="00A80407">
              <w:rPr>
                <w:sz w:val="12"/>
                <w:szCs w:val="12"/>
              </w:rPr>
              <w:t>SimpleLogistic</w:t>
            </w:r>
          </w:p>
        </w:tc>
        <w:tc>
          <w:tcPr>
            <w:tcW w:w="901" w:type="dxa"/>
            <w:noWrap/>
            <w:hideMark/>
          </w:tcPr>
          <w:p w14:paraId="5B1C1F64" w14:textId="77777777" w:rsidR="0005709F" w:rsidRPr="00A80407" w:rsidRDefault="0005709F" w:rsidP="00A80407">
            <w:pPr>
              <w:rPr>
                <w:sz w:val="12"/>
                <w:szCs w:val="12"/>
              </w:rPr>
            </w:pPr>
            <w:r w:rsidRPr="00A80407">
              <w:rPr>
                <w:sz w:val="12"/>
                <w:szCs w:val="12"/>
              </w:rPr>
              <w:t>87%</w:t>
            </w:r>
          </w:p>
        </w:tc>
        <w:tc>
          <w:tcPr>
            <w:tcW w:w="871" w:type="dxa"/>
            <w:noWrap/>
            <w:hideMark/>
          </w:tcPr>
          <w:p w14:paraId="60ED3710" w14:textId="77777777" w:rsidR="0005709F" w:rsidRPr="00A80407" w:rsidRDefault="0005709F" w:rsidP="00A80407">
            <w:pPr>
              <w:rPr>
                <w:sz w:val="12"/>
                <w:szCs w:val="12"/>
              </w:rPr>
            </w:pPr>
            <w:r w:rsidRPr="00A80407">
              <w:rPr>
                <w:sz w:val="12"/>
                <w:szCs w:val="12"/>
              </w:rPr>
              <w:t>46</w:t>
            </w:r>
          </w:p>
        </w:tc>
        <w:tc>
          <w:tcPr>
            <w:tcW w:w="633" w:type="dxa"/>
            <w:noWrap/>
            <w:hideMark/>
          </w:tcPr>
          <w:p w14:paraId="076644B2" w14:textId="77777777" w:rsidR="0005709F" w:rsidRPr="00A80407" w:rsidRDefault="0005709F" w:rsidP="00A80407">
            <w:pPr>
              <w:rPr>
                <w:sz w:val="12"/>
                <w:szCs w:val="12"/>
              </w:rPr>
            </w:pPr>
          </w:p>
        </w:tc>
        <w:tc>
          <w:tcPr>
            <w:tcW w:w="1870" w:type="dxa"/>
            <w:noWrap/>
            <w:hideMark/>
          </w:tcPr>
          <w:p w14:paraId="79661902" w14:textId="77777777" w:rsidR="0005709F" w:rsidRPr="00A80407" w:rsidRDefault="0005709F">
            <w:pPr>
              <w:rPr>
                <w:sz w:val="12"/>
                <w:szCs w:val="12"/>
              </w:rPr>
            </w:pPr>
          </w:p>
        </w:tc>
        <w:tc>
          <w:tcPr>
            <w:tcW w:w="1691" w:type="dxa"/>
            <w:gridSpan w:val="2"/>
            <w:noWrap/>
            <w:hideMark/>
          </w:tcPr>
          <w:p w14:paraId="5CDA5258" w14:textId="77777777" w:rsidR="0005709F" w:rsidRPr="00A80407" w:rsidRDefault="0005709F">
            <w:pPr>
              <w:rPr>
                <w:sz w:val="12"/>
                <w:szCs w:val="12"/>
              </w:rPr>
            </w:pPr>
          </w:p>
        </w:tc>
      </w:tr>
      <w:tr w:rsidR="007D1E2D" w:rsidRPr="00A80407" w14:paraId="0BA4E1A3" w14:textId="77777777" w:rsidTr="007D1E2D">
        <w:trPr>
          <w:trHeight w:val="360"/>
        </w:trPr>
        <w:tc>
          <w:tcPr>
            <w:tcW w:w="1873" w:type="dxa"/>
            <w:noWrap/>
            <w:hideMark/>
          </w:tcPr>
          <w:p w14:paraId="14F6FD5B" w14:textId="2A18ED4A" w:rsidR="0005709F" w:rsidRPr="00A80407" w:rsidRDefault="00746258">
            <w:pPr>
              <w:rPr>
                <w:sz w:val="12"/>
                <w:szCs w:val="12"/>
              </w:rPr>
            </w:pPr>
            <w:r>
              <w:rPr>
                <w:sz w:val="12"/>
                <w:szCs w:val="12"/>
              </w:rPr>
              <w:fldChar w:fldCharType="begin"/>
            </w:r>
            <w:r w:rsidR="0077058C">
              <w:rPr>
                <w:sz w:val="12"/>
                <w:szCs w:val="12"/>
              </w:rPr>
              <w:instrText xml:space="preserve"> ADDIN ZOTERO_ITEM CSL_CITATION {"citationID":"TCsTZimn","properties":{"formattedCitation":"[39]","plainCitation":"[39]","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rPr>
                <w:sz w:val="12"/>
                <w:szCs w:val="12"/>
              </w:rPr>
              <w:fldChar w:fldCharType="separate"/>
            </w:r>
            <w:r w:rsidR="0077058C" w:rsidRPr="0077058C">
              <w:rPr>
                <w:rFonts w:ascii="Calibri" w:hAnsi="Calibri" w:cs="Calibri"/>
                <w:sz w:val="12"/>
              </w:rPr>
              <w:t>[39]</w:t>
            </w:r>
            <w:r>
              <w:rPr>
                <w:sz w:val="12"/>
                <w:szCs w:val="12"/>
              </w:rPr>
              <w:fldChar w:fldCharType="end"/>
            </w:r>
          </w:p>
        </w:tc>
        <w:tc>
          <w:tcPr>
            <w:tcW w:w="1143" w:type="dxa"/>
            <w:noWrap/>
            <w:hideMark/>
          </w:tcPr>
          <w:p w14:paraId="71625774" w14:textId="77777777" w:rsidR="0005709F" w:rsidRPr="00A80407" w:rsidRDefault="0005709F" w:rsidP="00A80407">
            <w:pPr>
              <w:rPr>
                <w:sz w:val="12"/>
                <w:szCs w:val="12"/>
              </w:rPr>
            </w:pPr>
            <w:r w:rsidRPr="00A80407">
              <w:rPr>
                <w:sz w:val="12"/>
                <w:szCs w:val="12"/>
              </w:rPr>
              <w:t>5</w:t>
            </w:r>
          </w:p>
        </w:tc>
        <w:tc>
          <w:tcPr>
            <w:tcW w:w="925" w:type="dxa"/>
            <w:noWrap/>
            <w:hideMark/>
          </w:tcPr>
          <w:p w14:paraId="7CE81B57" w14:textId="77777777" w:rsidR="0005709F" w:rsidRPr="00A80407" w:rsidRDefault="0005709F">
            <w:pPr>
              <w:rPr>
                <w:sz w:val="12"/>
                <w:szCs w:val="12"/>
              </w:rPr>
            </w:pPr>
            <w:r w:rsidRPr="00A80407">
              <w:rPr>
                <w:sz w:val="12"/>
                <w:szCs w:val="12"/>
              </w:rPr>
              <w:t>Decision Tree (J48)</w:t>
            </w:r>
          </w:p>
        </w:tc>
        <w:tc>
          <w:tcPr>
            <w:tcW w:w="901" w:type="dxa"/>
            <w:noWrap/>
            <w:hideMark/>
          </w:tcPr>
          <w:p w14:paraId="6F6DC7F2" w14:textId="77777777" w:rsidR="0005709F" w:rsidRPr="00A80407" w:rsidRDefault="0005709F" w:rsidP="00A80407">
            <w:pPr>
              <w:rPr>
                <w:sz w:val="12"/>
                <w:szCs w:val="12"/>
              </w:rPr>
            </w:pPr>
            <w:r w:rsidRPr="00A80407">
              <w:rPr>
                <w:sz w:val="12"/>
                <w:szCs w:val="12"/>
              </w:rPr>
              <w:t>99.47%</w:t>
            </w:r>
          </w:p>
        </w:tc>
        <w:tc>
          <w:tcPr>
            <w:tcW w:w="871" w:type="dxa"/>
            <w:noWrap/>
            <w:hideMark/>
          </w:tcPr>
          <w:p w14:paraId="619C8C1E" w14:textId="77777777" w:rsidR="0005709F" w:rsidRPr="00A80407" w:rsidRDefault="0005709F" w:rsidP="00A80407">
            <w:pPr>
              <w:rPr>
                <w:sz w:val="12"/>
                <w:szCs w:val="12"/>
              </w:rPr>
            </w:pPr>
            <w:r w:rsidRPr="00A80407">
              <w:rPr>
                <w:sz w:val="12"/>
                <w:szCs w:val="12"/>
              </w:rPr>
              <w:t>12</w:t>
            </w:r>
          </w:p>
        </w:tc>
        <w:tc>
          <w:tcPr>
            <w:tcW w:w="633" w:type="dxa"/>
            <w:noWrap/>
            <w:hideMark/>
          </w:tcPr>
          <w:p w14:paraId="4DB848D1" w14:textId="77777777" w:rsidR="0005709F" w:rsidRPr="00A80407" w:rsidRDefault="0005709F" w:rsidP="00A80407">
            <w:pPr>
              <w:rPr>
                <w:sz w:val="12"/>
                <w:szCs w:val="12"/>
              </w:rPr>
            </w:pPr>
          </w:p>
        </w:tc>
        <w:tc>
          <w:tcPr>
            <w:tcW w:w="1870" w:type="dxa"/>
            <w:noWrap/>
            <w:hideMark/>
          </w:tcPr>
          <w:p w14:paraId="31CE65AD" w14:textId="77777777" w:rsidR="0005709F" w:rsidRPr="00A80407" w:rsidRDefault="0005709F">
            <w:pPr>
              <w:rPr>
                <w:sz w:val="12"/>
                <w:szCs w:val="12"/>
              </w:rPr>
            </w:pPr>
          </w:p>
        </w:tc>
        <w:tc>
          <w:tcPr>
            <w:tcW w:w="1691" w:type="dxa"/>
            <w:gridSpan w:val="2"/>
            <w:noWrap/>
            <w:hideMark/>
          </w:tcPr>
          <w:p w14:paraId="561F58F7" w14:textId="77777777" w:rsidR="0005709F" w:rsidRPr="00A80407" w:rsidRDefault="0005709F">
            <w:pPr>
              <w:rPr>
                <w:sz w:val="12"/>
                <w:szCs w:val="12"/>
              </w:rPr>
            </w:pPr>
          </w:p>
        </w:tc>
      </w:tr>
      <w:tr w:rsidR="007D1E2D" w:rsidRPr="00A80407" w14:paraId="5DBC7A31" w14:textId="77777777" w:rsidTr="007D1E2D">
        <w:trPr>
          <w:trHeight w:val="300"/>
        </w:trPr>
        <w:tc>
          <w:tcPr>
            <w:tcW w:w="1873" w:type="dxa"/>
            <w:noWrap/>
            <w:hideMark/>
          </w:tcPr>
          <w:p w14:paraId="4F70DEE4" w14:textId="2B9C492F" w:rsidR="0005709F" w:rsidRPr="00A80407" w:rsidRDefault="00F63ACE">
            <w:pPr>
              <w:rPr>
                <w:sz w:val="12"/>
                <w:szCs w:val="12"/>
              </w:rPr>
            </w:pPr>
            <w:r>
              <w:rPr>
                <w:sz w:val="12"/>
                <w:szCs w:val="12"/>
              </w:rPr>
              <w:fldChar w:fldCharType="begin"/>
            </w:r>
            <w:r w:rsidR="0077058C">
              <w:rPr>
                <w:sz w:val="12"/>
                <w:szCs w:val="12"/>
              </w:rPr>
              <w:instrText xml:space="preserve"> ADDIN ZOTERO_ITEM CSL_CITATION {"citationID":"XgaL4tL4","properties":{"formattedCitation":"[40]","plainCitation":"[40]","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rPr>
                <w:sz w:val="12"/>
                <w:szCs w:val="12"/>
              </w:rPr>
              <w:fldChar w:fldCharType="separate"/>
            </w:r>
            <w:r w:rsidR="0077058C" w:rsidRPr="0077058C">
              <w:rPr>
                <w:rFonts w:ascii="Calibri" w:hAnsi="Calibri" w:cs="Calibri"/>
                <w:sz w:val="12"/>
              </w:rPr>
              <w:t>[40]</w:t>
            </w:r>
            <w:r>
              <w:rPr>
                <w:sz w:val="12"/>
                <w:szCs w:val="12"/>
              </w:rPr>
              <w:fldChar w:fldCharType="end"/>
            </w:r>
          </w:p>
        </w:tc>
        <w:tc>
          <w:tcPr>
            <w:tcW w:w="1143" w:type="dxa"/>
            <w:noWrap/>
            <w:hideMark/>
          </w:tcPr>
          <w:p w14:paraId="38239EE7" w14:textId="77777777" w:rsidR="0005709F" w:rsidRPr="00A80407" w:rsidRDefault="0005709F">
            <w:pPr>
              <w:rPr>
                <w:sz w:val="12"/>
                <w:szCs w:val="12"/>
              </w:rPr>
            </w:pPr>
            <w:r w:rsidRPr="00A80407">
              <w:rPr>
                <w:sz w:val="12"/>
                <w:szCs w:val="12"/>
              </w:rPr>
              <w:t>16 Force Sensor</w:t>
            </w:r>
          </w:p>
        </w:tc>
        <w:tc>
          <w:tcPr>
            <w:tcW w:w="925" w:type="dxa"/>
            <w:noWrap/>
            <w:hideMark/>
          </w:tcPr>
          <w:p w14:paraId="4A3BDB4D" w14:textId="77777777" w:rsidR="0005709F" w:rsidRPr="00A80407" w:rsidRDefault="0005709F" w:rsidP="00A80407">
            <w:pPr>
              <w:rPr>
                <w:sz w:val="12"/>
                <w:szCs w:val="12"/>
              </w:rPr>
            </w:pPr>
            <w:r w:rsidRPr="00A80407">
              <w:rPr>
                <w:sz w:val="12"/>
                <w:szCs w:val="12"/>
              </w:rPr>
              <w:t>7</w:t>
            </w:r>
          </w:p>
        </w:tc>
        <w:tc>
          <w:tcPr>
            <w:tcW w:w="901" w:type="dxa"/>
            <w:noWrap/>
            <w:hideMark/>
          </w:tcPr>
          <w:p w14:paraId="71595C5E" w14:textId="77777777" w:rsidR="0005709F" w:rsidRPr="00A80407" w:rsidRDefault="0005709F">
            <w:pPr>
              <w:rPr>
                <w:sz w:val="12"/>
                <w:szCs w:val="12"/>
              </w:rPr>
            </w:pPr>
            <w:r w:rsidRPr="00A80407">
              <w:rPr>
                <w:sz w:val="12"/>
                <w:szCs w:val="12"/>
              </w:rPr>
              <w:t>Random Forest</w:t>
            </w:r>
          </w:p>
        </w:tc>
        <w:tc>
          <w:tcPr>
            <w:tcW w:w="871" w:type="dxa"/>
            <w:noWrap/>
            <w:hideMark/>
          </w:tcPr>
          <w:p w14:paraId="0C398128" w14:textId="77777777" w:rsidR="0005709F" w:rsidRPr="00A80407" w:rsidRDefault="0005709F" w:rsidP="00A80407">
            <w:pPr>
              <w:rPr>
                <w:sz w:val="12"/>
                <w:szCs w:val="12"/>
              </w:rPr>
            </w:pPr>
            <w:r w:rsidRPr="00A80407">
              <w:rPr>
                <w:sz w:val="12"/>
                <w:szCs w:val="12"/>
              </w:rPr>
              <w:t>81% - 98%</w:t>
            </w:r>
          </w:p>
        </w:tc>
        <w:tc>
          <w:tcPr>
            <w:tcW w:w="633" w:type="dxa"/>
            <w:noWrap/>
            <w:hideMark/>
          </w:tcPr>
          <w:p w14:paraId="151C8A84" w14:textId="77777777" w:rsidR="0005709F" w:rsidRPr="00A80407" w:rsidRDefault="0005709F" w:rsidP="00A80407">
            <w:pPr>
              <w:rPr>
                <w:sz w:val="12"/>
                <w:szCs w:val="12"/>
              </w:rPr>
            </w:pPr>
            <w:r w:rsidRPr="00A80407">
              <w:rPr>
                <w:sz w:val="12"/>
                <w:szCs w:val="12"/>
              </w:rPr>
              <w:t>41</w:t>
            </w:r>
          </w:p>
        </w:tc>
        <w:tc>
          <w:tcPr>
            <w:tcW w:w="1870" w:type="dxa"/>
            <w:noWrap/>
            <w:hideMark/>
          </w:tcPr>
          <w:p w14:paraId="02FA9929" w14:textId="77777777" w:rsidR="0005709F" w:rsidRPr="00A80407" w:rsidRDefault="0005709F" w:rsidP="00A80407">
            <w:pPr>
              <w:rPr>
                <w:sz w:val="12"/>
                <w:szCs w:val="12"/>
              </w:rPr>
            </w:pPr>
          </w:p>
        </w:tc>
        <w:tc>
          <w:tcPr>
            <w:tcW w:w="1029" w:type="dxa"/>
            <w:noWrap/>
            <w:hideMark/>
          </w:tcPr>
          <w:p w14:paraId="62D27E01" w14:textId="77777777" w:rsidR="0005709F" w:rsidRPr="00A80407" w:rsidRDefault="0005709F">
            <w:pPr>
              <w:rPr>
                <w:sz w:val="12"/>
                <w:szCs w:val="12"/>
              </w:rPr>
            </w:pPr>
          </w:p>
        </w:tc>
        <w:tc>
          <w:tcPr>
            <w:tcW w:w="662" w:type="dxa"/>
            <w:noWrap/>
            <w:hideMark/>
          </w:tcPr>
          <w:p w14:paraId="4038CA7A" w14:textId="77777777" w:rsidR="0005709F" w:rsidRPr="00A80407" w:rsidRDefault="0005709F">
            <w:pPr>
              <w:rPr>
                <w:sz w:val="12"/>
                <w:szCs w:val="12"/>
              </w:rPr>
            </w:pPr>
          </w:p>
        </w:tc>
      </w:tr>
      <w:tr w:rsidR="007D1E2D" w:rsidRPr="00A80407" w14:paraId="6F378AE6" w14:textId="77777777" w:rsidTr="007D1E2D">
        <w:trPr>
          <w:trHeight w:val="300"/>
        </w:trPr>
        <w:tc>
          <w:tcPr>
            <w:tcW w:w="1873" w:type="dxa"/>
            <w:noWrap/>
            <w:hideMark/>
          </w:tcPr>
          <w:p w14:paraId="22A89BC5" w14:textId="43014E23" w:rsidR="0005709F" w:rsidRPr="00A80407" w:rsidRDefault="00F63ACE">
            <w:pPr>
              <w:rPr>
                <w:sz w:val="12"/>
                <w:szCs w:val="12"/>
              </w:rPr>
            </w:pPr>
            <w:r>
              <w:rPr>
                <w:sz w:val="12"/>
                <w:szCs w:val="12"/>
              </w:rPr>
              <w:fldChar w:fldCharType="begin"/>
            </w:r>
            <w:r w:rsidR="0077058C">
              <w:rPr>
                <w:sz w:val="12"/>
                <w:szCs w:val="12"/>
              </w:rPr>
              <w:instrText xml:space="preserve"> ADDIN ZOTERO_ITEM CSL_CITATION {"citationID":"DwWGOAjH","properties":{"formattedCitation":"[11]","plainCitation":"[11]","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Pr>
                <w:sz w:val="12"/>
                <w:szCs w:val="12"/>
              </w:rPr>
              <w:fldChar w:fldCharType="separate"/>
            </w:r>
            <w:r w:rsidR="0077058C" w:rsidRPr="0077058C">
              <w:rPr>
                <w:rFonts w:ascii="Calibri" w:hAnsi="Calibri" w:cs="Calibri"/>
                <w:sz w:val="12"/>
              </w:rPr>
              <w:t>[11]</w:t>
            </w:r>
            <w:r>
              <w:rPr>
                <w:sz w:val="12"/>
                <w:szCs w:val="12"/>
              </w:rPr>
              <w:fldChar w:fldCharType="end"/>
            </w:r>
          </w:p>
        </w:tc>
        <w:tc>
          <w:tcPr>
            <w:tcW w:w="1143" w:type="dxa"/>
            <w:noWrap/>
            <w:hideMark/>
          </w:tcPr>
          <w:p w14:paraId="396C929C" w14:textId="77777777" w:rsidR="0005709F" w:rsidRPr="00A80407" w:rsidRDefault="0005709F">
            <w:pPr>
              <w:rPr>
                <w:sz w:val="12"/>
                <w:szCs w:val="12"/>
              </w:rPr>
            </w:pPr>
            <w:r w:rsidRPr="00A80407">
              <w:rPr>
                <w:sz w:val="12"/>
                <w:szCs w:val="12"/>
              </w:rPr>
              <w:t>13 pressure sensors (FSR-406)</w:t>
            </w:r>
          </w:p>
        </w:tc>
        <w:tc>
          <w:tcPr>
            <w:tcW w:w="925" w:type="dxa"/>
            <w:noWrap/>
            <w:hideMark/>
          </w:tcPr>
          <w:p w14:paraId="0078CF19" w14:textId="77777777" w:rsidR="0005709F" w:rsidRPr="00A80407" w:rsidRDefault="0005709F" w:rsidP="00A80407">
            <w:pPr>
              <w:rPr>
                <w:sz w:val="12"/>
                <w:szCs w:val="12"/>
              </w:rPr>
            </w:pPr>
            <w:r w:rsidRPr="00A80407">
              <w:rPr>
                <w:sz w:val="12"/>
                <w:szCs w:val="12"/>
              </w:rPr>
              <w:t>10</w:t>
            </w:r>
          </w:p>
        </w:tc>
        <w:tc>
          <w:tcPr>
            <w:tcW w:w="901" w:type="dxa"/>
            <w:noWrap/>
            <w:hideMark/>
          </w:tcPr>
          <w:p w14:paraId="62226BB5" w14:textId="77777777" w:rsidR="0005709F" w:rsidRPr="00A80407" w:rsidRDefault="0005709F">
            <w:pPr>
              <w:rPr>
                <w:sz w:val="12"/>
                <w:szCs w:val="12"/>
              </w:rPr>
            </w:pPr>
            <w:r w:rsidRPr="00A80407">
              <w:rPr>
                <w:sz w:val="12"/>
                <w:szCs w:val="12"/>
              </w:rPr>
              <w:t>SVM (Linear)</w:t>
            </w:r>
          </w:p>
        </w:tc>
        <w:tc>
          <w:tcPr>
            <w:tcW w:w="871" w:type="dxa"/>
            <w:noWrap/>
            <w:hideMark/>
          </w:tcPr>
          <w:p w14:paraId="5D8AE075" w14:textId="77777777" w:rsidR="0005709F" w:rsidRPr="00A80407" w:rsidRDefault="0005709F" w:rsidP="00A80407">
            <w:pPr>
              <w:rPr>
                <w:sz w:val="12"/>
                <w:szCs w:val="12"/>
              </w:rPr>
            </w:pPr>
            <w:r w:rsidRPr="00A80407">
              <w:rPr>
                <w:sz w:val="12"/>
                <w:szCs w:val="12"/>
              </w:rPr>
              <w:t>99.10%</w:t>
            </w:r>
          </w:p>
        </w:tc>
        <w:tc>
          <w:tcPr>
            <w:tcW w:w="633" w:type="dxa"/>
            <w:noWrap/>
            <w:hideMark/>
          </w:tcPr>
          <w:p w14:paraId="33D1E350" w14:textId="77777777" w:rsidR="0005709F" w:rsidRPr="00A80407" w:rsidRDefault="0005709F" w:rsidP="00A80407">
            <w:pPr>
              <w:rPr>
                <w:sz w:val="12"/>
                <w:szCs w:val="12"/>
              </w:rPr>
            </w:pPr>
            <w:r w:rsidRPr="00A80407">
              <w:rPr>
                <w:sz w:val="12"/>
                <w:szCs w:val="12"/>
              </w:rPr>
              <w:t>20</w:t>
            </w:r>
          </w:p>
        </w:tc>
        <w:tc>
          <w:tcPr>
            <w:tcW w:w="1870" w:type="dxa"/>
            <w:noWrap/>
            <w:hideMark/>
          </w:tcPr>
          <w:p w14:paraId="160A42BD" w14:textId="77777777" w:rsidR="0005709F" w:rsidRPr="00A80407" w:rsidRDefault="0005709F" w:rsidP="00A80407">
            <w:pPr>
              <w:rPr>
                <w:sz w:val="12"/>
                <w:szCs w:val="12"/>
              </w:rPr>
            </w:pPr>
          </w:p>
        </w:tc>
        <w:tc>
          <w:tcPr>
            <w:tcW w:w="1029" w:type="dxa"/>
            <w:noWrap/>
            <w:hideMark/>
          </w:tcPr>
          <w:p w14:paraId="22AF1BDD" w14:textId="77777777" w:rsidR="0005709F" w:rsidRPr="00A80407" w:rsidRDefault="0005709F">
            <w:pPr>
              <w:rPr>
                <w:sz w:val="12"/>
                <w:szCs w:val="12"/>
              </w:rPr>
            </w:pPr>
          </w:p>
        </w:tc>
        <w:tc>
          <w:tcPr>
            <w:tcW w:w="662" w:type="dxa"/>
            <w:noWrap/>
            <w:hideMark/>
          </w:tcPr>
          <w:p w14:paraId="32CCA08A" w14:textId="77777777" w:rsidR="0005709F" w:rsidRPr="00A80407" w:rsidRDefault="0005709F">
            <w:pPr>
              <w:rPr>
                <w:sz w:val="12"/>
                <w:szCs w:val="12"/>
              </w:rPr>
            </w:pPr>
          </w:p>
        </w:tc>
      </w:tr>
      <w:tr w:rsidR="007D1E2D" w:rsidRPr="00A80407" w14:paraId="482A25ED" w14:textId="77777777" w:rsidTr="007D1E2D">
        <w:trPr>
          <w:trHeight w:val="300"/>
        </w:trPr>
        <w:tc>
          <w:tcPr>
            <w:tcW w:w="1873" w:type="dxa"/>
            <w:noWrap/>
            <w:hideMark/>
          </w:tcPr>
          <w:p w14:paraId="40D87F4F" w14:textId="48FA755A" w:rsidR="0005709F" w:rsidRPr="00A80407" w:rsidRDefault="008C0254">
            <w:pPr>
              <w:rPr>
                <w:sz w:val="12"/>
                <w:szCs w:val="12"/>
              </w:rPr>
            </w:pPr>
            <w:r>
              <w:rPr>
                <w:sz w:val="12"/>
                <w:szCs w:val="12"/>
              </w:rPr>
              <w:fldChar w:fldCharType="begin"/>
            </w:r>
            <w:r w:rsidR="0077058C">
              <w:rPr>
                <w:sz w:val="12"/>
                <w:szCs w:val="12"/>
              </w:rPr>
              <w:instrText xml:space="preserve"> ADDIN ZOTERO_ITEM CSL_CITATION {"citationID":"dJ5gTl1o","properties":{"formattedCitation":"[38]","plainCitation":"[38]","noteIndex":0},"citationItems":[{"id":73,"uris":["http://zotero.org/groups/5004747/items/5BWGGD9N"],"itemData":{"id":73,"type":"article-journal","DOI":"10.1016/j.jspd.2018.03.003","journalAbbreviation":"Spine Deform","page":"762-770","title":"Predicting Surgical Complications in Patients Undergoing Elective Adult Spinal Deformity Procedures Using Machine Learning","author":[{"family":"Kim","given":"Jun S"},{"family":"Arvind","given":"Varun"},{"family":"Oermann","given":"Eric K"},{"family":"Kaji","given":"Deepak"},{"family":"Ranson","given":"Will"},{"family":"Ukogu","given":"Chierika"},{"family":"Hussain","given":"Awais K"},{"family":"Caridi","given":"John"},{"family":"Cho","given":"Samuel K"}],"issued":{"date-parts":[["2018"]]}}}],"schema":"https://github.com/citation-style-language/schema/raw/master/csl-citation.json"} </w:instrText>
            </w:r>
            <w:r>
              <w:rPr>
                <w:sz w:val="12"/>
                <w:szCs w:val="12"/>
              </w:rPr>
              <w:fldChar w:fldCharType="separate"/>
            </w:r>
            <w:r w:rsidR="0077058C" w:rsidRPr="0077058C">
              <w:rPr>
                <w:rFonts w:ascii="Calibri" w:hAnsi="Calibri" w:cs="Calibri"/>
                <w:sz w:val="12"/>
              </w:rPr>
              <w:t>[38]</w:t>
            </w:r>
            <w:r>
              <w:rPr>
                <w:sz w:val="12"/>
                <w:szCs w:val="12"/>
              </w:rPr>
              <w:fldChar w:fldCharType="end"/>
            </w:r>
          </w:p>
        </w:tc>
        <w:tc>
          <w:tcPr>
            <w:tcW w:w="1143" w:type="dxa"/>
            <w:noWrap/>
            <w:hideMark/>
          </w:tcPr>
          <w:p w14:paraId="4C98C6F3" w14:textId="77777777" w:rsidR="0005709F" w:rsidRPr="00A80407" w:rsidRDefault="0005709F">
            <w:pPr>
              <w:rPr>
                <w:sz w:val="12"/>
                <w:szCs w:val="12"/>
              </w:rPr>
            </w:pPr>
            <w:r w:rsidRPr="00A80407">
              <w:rPr>
                <w:sz w:val="12"/>
                <w:szCs w:val="12"/>
              </w:rPr>
              <w:t>8x8 Pressure Sensor</w:t>
            </w:r>
          </w:p>
        </w:tc>
        <w:tc>
          <w:tcPr>
            <w:tcW w:w="925" w:type="dxa"/>
            <w:noWrap/>
            <w:hideMark/>
          </w:tcPr>
          <w:p w14:paraId="75C00897" w14:textId="77777777" w:rsidR="0005709F" w:rsidRPr="00A80407" w:rsidRDefault="0005709F" w:rsidP="00A80407">
            <w:pPr>
              <w:rPr>
                <w:sz w:val="12"/>
                <w:szCs w:val="12"/>
              </w:rPr>
            </w:pPr>
            <w:r w:rsidRPr="00A80407">
              <w:rPr>
                <w:sz w:val="12"/>
                <w:szCs w:val="12"/>
              </w:rPr>
              <w:t>5</w:t>
            </w:r>
          </w:p>
        </w:tc>
        <w:tc>
          <w:tcPr>
            <w:tcW w:w="901" w:type="dxa"/>
            <w:noWrap/>
            <w:hideMark/>
          </w:tcPr>
          <w:p w14:paraId="72E8325E" w14:textId="77777777" w:rsidR="0005709F" w:rsidRPr="00A80407" w:rsidRDefault="0005709F">
            <w:pPr>
              <w:rPr>
                <w:sz w:val="12"/>
                <w:szCs w:val="12"/>
              </w:rPr>
            </w:pPr>
            <w:r w:rsidRPr="00A80407">
              <w:rPr>
                <w:sz w:val="12"/>
                <w:szCs w:val="12"/>
              </w:rPr>
              <w:t>CNN </w:t>
            </w:r>
          </w:p>
        </w:tc>
        <w:tc>
          <w:tcPr>
            <w:tcW w:w="871" w:type="dxa"/>
            <w:noWrap/>
            <w:hideMark/>
          </w:tcPr>
          <w:p w14:paraId="50E13B7B" w14:textId="77777777" w:rsidR="0005709F" w:rsidRPr="00A80407" w:rsidRDefault="0005709F" w:rsidP="00A80407">
            <w:pPr>
              <w:rPr>
                <w:sz w:val="12"/>
                <w:szCs w:val="12"/>
              </w:rPr>
            </w:pPr>
            <w:r w:rsidRPr="00A80407">
              <w:rPr>
                <w:sz w:val="12"/>
                <w:szCs w:val="12"/>
              </w:rPr>
              <w:t>95.30%</w:t>
            </w:r>
          </w:p>
        </w:tc>
        <w:tc>
          <w:tcPr>
            <w:tcW w:w="633" w:type="dxa"/>
            <w:noWrap/>
            <w:hideMark/>
          </w:tcPr>
          <w:p w14:paraId="6BB3B6EC" w14:textId="77777777" w:rsidR="0005709F" w:rsidRPr="00A80407" w:rsidRDefault="0005709F" w:rsidP="00A80407">
            <w:pPr>
              <w:rPr>
                <w:sz w:val="12"/>
                <w:szCs w:val="12"/>
              </w:rPr>
            </w:pPr>
            <w:r w:rsidRPr="00A80407">
              <w:rPr>
                <w:sz w:val="12"/>
                <w:szCs w:val="12"/>
              </w:rPr>
              <w:t>10</w:t>
            </w:r>
          </w:p>
        </w:tc>
        <w:tc>
          <w:tcPr>
            <w:tcW w:w="1870" w:type="dxa"/>
            <w:noWrap/>
            <w:hideMark/>
          </w:tcPr>
          <w:p w14:paraId="687D6262" w14:textId="77777777" w:rsidR="0005709F" w:rsidRPr="00A80407" w:rsidRDefault="0005709F" w:rsidP="00A80407">
            <w:pPr>
              <w:rPr>
                <w:sz w:val="12"/>
                <w:szCs w:val="12"/>
              </w:rPr>
            </w:pPr>
          </w:p>
        </w:tc>
        <w:tc>
          <w:tcPr>
            <w:tcW w:w="1029" w:type="dxa"/>
            <w:noWrap/>
            <w:hideMark/>
          </w:tcPr>
          <w:p w14:paraId="2D34441C" w14:textId="77777777" w:rsidR="0005709F" w:rsidRPr="00A80407" w:rsidRDefault="0005709F">
            <w:pPr>
              <w:rPr>
                <w:sz w:val="12"/>
                <w:szCs w:val="12"/>
              </w:rPr>
            </w:pPr>
          </w:p>
        </w:tc>
        <w:tc>
          <w:tcPr>
            <w:tcW w:w="662" w:type="dxa"/>
            <w:noWrap/>
            <w:hideMark/>
          </w:tcPr>
          <w:p w14:paraId="4925BF56" w14:textId="77777777" w:rsidR="0005709F" w:rsidRPr="00A80407" w:rsidRDefault="0005709F">
            <w:pPr>
              <w:rPr>
                <w:sz w:val="12"/>
                <w:szCs w:val="12"/>
              </w:rPr>
            </w:pPr>
          </w:p>
        </w:tc>
      </w:tr>
      <w:tr w:rsidR="007D1E2D" w:rsidRPr="00A80407" w14:paraId="07915DB1" w14:textId="77777777" w:rsidTr="007D1E2D">
        <w:trPr>
          <w:trHeight w:val="300"/>
        </w:trPr>
        <w:tc>
          <w:tcPr>
            <w:tcW w:w="1873" w:type="dxa"/>
            <w:noWrap/>
            <w:hideMark/>
          </w:tcPr>
          <w:p w14:paraId="13FDCD37" w14:textId="3D148EF8" w:rsidR="0005709F" w:rsidRPr="00A80407" w:rsidRDefault="008C0254">
            <w:pPr>
              <w:rPr>
                <w:sz w:val="12"/>
                <w:szCs w:val="12"/>
              </w:rPr>
            </w:pPr>
            <w:r>
              <w:rPr>
                <w:sz w:val="12"/>
                <w:szCs w:val="12"/>
              </w:rPr>
              <w:fldChar w:fldCharType="begin"/>
            </w:r>
            <w:r w:rsidR="0077058C">
              <w:rPr>
                <w:sz w:val="12"/>
                <w:szCs w:val="12"/>
              </w:rPr>
              <w:instrText xml:space="preserve"> ADDIN ZOTERO_ITEM CSL_CITATION {"citationID":"L3YUMrew","properties":{"formattedCitation":"[13]","plainCitation":"[13]","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Pr>
                <w:sz w:val="12"/>
                <w:szCs w:val="12"/>
              </w:rPr>
              <w:fldChar w:fldCharType="separate"/>
            </w:r>
            <w:r w:rsidR="0077058C" w:rsidRPr="0077058C">
              <w:rPr>
                <w:rFonts w:ascii="Calibri" w:hAnsi="Calibri" w:cs="Calibri"/>
                <w:sz w:val="12"/>
              </w:rPr>
              <w:t>[13]</w:t>
            </w:r>
            <w:r>
              <w:rPr>
                <w:sz w:val="12"/>
                <w:szCs w:val="12"/>
              </w:rPr>
              <w:fldChar w:fldCharType="end"/>
            </w:r>
          </w:p>
        </w:tc>
        <w:tc>
          <w:tcPr>
            <w:tcW w:w="1143" w:type="dxa"/>
            <w:hideMark/>
          </w:tcPr>
          <w:p w14:paraId="0AB681D6" w14:textId="77777777" w:rsidR="0005709F" w:rsidRPr="00A80407" w:rsidRDefault="0005709F">
            <w:pPr>
              <w:rPr>
                <w:sz w:val="12"/>
                <w:szCs w:val="12"/>
              </w:rPr>
            </w:pPr>
            <w:r w:rsidRPr="00A80407">
              <w:rPr>
                <w:sz w:val="12"/>
                <w:szCs w:val="12"/>
              </w:rPr>
              <w:t>6 Force Sensitive Resistors (FSR)</w:t>
            </w:r>
          </w:p>
        </w:tc>
        <w:tc>
          <w:tcPr>
            <w:tcW w:w="925" w:type="dxa"/>
            <w:noWrap/>
            <w:hideMark/>
          </w:tcPr>
          <w:p w14:paraId="07C291A1" w14:textId="77777777" w:rsidR="0005709F" w:rsidRPr="00A80407" w:rsidRDefault="0005709F" w:rsidP="00A80407">
            <w:pPr>
              <w:rPr>
                <w:sz w:val="12"/>
                <w:szCs w:val="12"/>
              </w:rPr>
            </w:pPr>
            <w:r w:rsidRPr="00A80407">
              <w:rPr>
                <w:sz w:val="12"/>
                <w:szCs w:val="12"/>
              </w:rPr>
              <w:t>7</w:t>
            </w:r>
          </w:p>
        </w:tc>
        <w:tc>
          <w:tcPr>
            <w:tcW w:w="901" w:type="dxa"/>
            <w:noWrap/>
            <w:hideMark/>
          </w:tcPr>
          <w:p w14:paraId="593CC658" w14:textId="77777777" w:rsidR="0005709F" w:rsidRPr="00A80407" w:rsidRDefault="0005709F">
            <w:pPr>
              <w:rPr>
                <w:sz w:val="12"/>
                <w:szCs w:val="12"/>
              </w:rPr>
            </w:pPr>
            <w:r w:rsidRPr="00A80407">
              <w:rPr>
                <w:sz w:val="12"/>
                <w:szCs w:val="12"/>
              </w:rPr>
              <w:t>ANN</w:t>
            </w:r>
          </w:p>
        </w:tc>
        <w:tc>
          <w:tcPr>
            <w:tcW w:w="871" w:type="dxa"/>
            <w:noWrap/>
            <w:hideMark/>
          </w:tcPr>
          <w:p w14:paraId="0B91FA22" w14:textId="77777777" w:rsidR="0005709F" w:rsidRPr="00A80407" w:rsidRDefault="0005709F" w:rsidP="00A80407">
            <w:pPr>
              <w:rPr>
                <w:sz w:val="12"/>
                <w:szCs w:val="12"/>
              </w:rPr>
            </w:pPr>
            <w:r w:rsidRPr="00A80407">
              <w:rPr>
                <w:sz w:val="12"/>
                <w:szCs w:val="12"/>
              </w:rPr>
              <w:t>81.00%</w:t>
            </w:r>
          </w:p>
        </w:tc>
        <w:tc>
          <w:tcPr>
            <w:tcW w:w="633" w:type="dxa"/>
            <w:noWrap/>
            <w:hideMark/>
          </w:tcPr>
          <w:p w14:paraId="7A35ADDC" w14:textId="77777777" w:rsidR="0005709F" w:rsidRPr="00A80407" w:rsidRDefault="0005709F" w:rsidP="00A80407">
            <w:pPr>
              <w:rPr>
                <w:sz w:val="12"/>
                <w:szCs w:val="12"/>
              </w:rPr>
            </w:pPr>
            <w:r w:rsidRPr="00A80407">
              <w:rPr>
                <w:sz w:val="12"/>
                <w:szCs w:val="12"/>
              </w:rPr>
              <w:t>12</w:t>
            </w:r>
          </w:p>
        </w:tc>
        <w:tc>
          <w:tcPr>
            <w:tcW w:w="1870" w:type="dxa"/>
            <w:noWrap/>
            <w:hideMark/>
          </w:tcPr>
          <w:p w14:paraId="785BC402" w14:textId="77777777" w:rsidR="0005709F" w:rsidRPr="00A80407" w:rsidRDefault="0005709F">
            <w:pPr>
              <w:rPr>
                <w:sz w:val="12"/>
                <w:szCs w:val="12"/>
              </w:rPr>
            </w:pPr>
            <w:r w:rsidRPr="00A80407">
              <w:rPr>
                <w:sz w:val="12"/>
                <w:szCs w:val="12"/>
              </w:rPr>
              <w:t xml:space="preserve">Low accuracy </w:t>
            </w:r>
          </w:p>
        </w:tc>
        <w:tc>
          <w:tcPr>
            <w:tcW w:w="1029" w:type="dxa"/>
            <w:noWrap/>
            <w:hideMark/>
          </w:tcPr>
          <w:p w14:paraId="737B80ED" w14:textId="77777777" w:rsidR="0005709F" w:rsidRPr="00A80407" w:rsidRDefault="0005709F">
            <w:pPr>
              <w:rPr>
                <w:sz w:val="12"/>
                <w:szCs w:val="12"/>
              </w:rPr>
            </w:pPr>
          </w:p>
        </w:tc>
        <w:tc>
          <w:tcPr>
            <w:tcW w:w="662" w:type="dxa"/>
            <w:noWrap/>
            <w:hideMark/>
          </w:tcPr>
          <w:p w14:paraId="640DFC35" w14:textId="77777777" w:rsidR="0005709F" w:rsidRPr="00A80407" w:rsidRDefault="0005709F">
            <w:pPr>
              <w:rPr>
                <w:sz w:val="12"/>
                <w:szCs w:val="12"/>
              </w:rPr>
            </w:pPr>
          </w:p>
        </w:tc>
      </w:tr>
      <w:tr w:rsidR="007D1E2D" w:rsidRPr="00A80407" w14:paraId="512AD744" w14:textId="77777777" w:rsidTr="007D1E2D">
        <w:trPr>
          <w:trHeight w:val="345"/>
        </w:trPr>
        <w:tc>
          <w:tcPr>
            <w:tcW w:w="1873" w:type="dxa"/>
            <w:noWrap/>
            <w:hideMark/>
          </w:tcPr>
          <w:p w14:paraId="6EC3FA02" w14:textId="30D4EBD0" w:rsidR="0005709F" w:rsidRPr="00A80407" w:rsidRDefault="008C0254">
            <w:pPr>
              <w:rPr>
                <w:sz w:val="12"/>
                <w:szCs w:val="12"/>
              </w:rPr>
            </w:pPr>
            <w:r>
              <w:rPr>
                <w:sz w:val="12"/>
                <w:szCs w:val="12"/>
              </w:rPr>
              <w:fldChar w:fldCharType="begin"/>
            </w:r>
            <w:r w:rsidR="0077058C">
              <w:rPr>
                <w:sz w:val="12"/>
                <w:szCs w:val="12"/>
              </w:rPr>
              <w:instrText xml:space="preserve"> ADDIN ZOTERO_ITEM CSL_CITATION {"citationID":"N2WBhlOr","properties":{"formattedCitation":"[29]","plainCitation":"[29]","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Pr>
                <w:sz w:val="12"/>
                <w:szCs w:val="12"/>
              </w:rPr>
              <w:fldChar w:fldCharType="separate"/>
            </w:r>
            <w:r w:rsidR="0077058C" w:rsidRPr="0077058C">
              <w:rPr>
                <w:rFonts w:ascii="Calibri" w:hAnsi="Calibri" w:cs="Calibri"/>
                <w:sz w:val="12"/>
              </w:rPr>
              <w:t>[29]</w:t>
            </w:r>
            <w:r>
              <w:rPr>
                <w:sz w:val="12"/>
                <w:szCs w:val="12"/>
              </w:rPr>
              <w:fldChar w:fldCharType="end"/>
            </w:r>
          </w:p>
        </w:tc>
        <w:tc>
          <w:tcPr>
            <w:tcW w:w="1143" w:type="dxa"/>
            <w:noWrap/>
            <w:hideMark/>
          </w:tcPr>
          <w:p w14:paraId="6F5B0D18" w14:textId="77777777" w:rsidR="0005709F" w:rsidRPr="00A80407" w:rsidRDefault="0005709F">
            <w:pPr>
              <w:rPr>
                <w:sz w:val="12"/>
                <w:szCs w:val="12"/>
              </w:rPr>
            </w:pPr>
            <w:r w:rsidRPr="00A80407">
              <w:rPr>
                <w:sz w:val="12"/>
                <w:szCs w:val="12"/>
              </w:rPr>
              <w:t>3x3 Flexible Array Pressure Sensor</w:t>
            </w:r>
          </w:p>
        </w:tc>
        <w:tc>
          <w:tcPr>
            <w:tcW w:w="925" w:type="dxa"/>
            <w:noWrap/>
            <w:hideMark/>
          </w:tcPr>
          <w:p w14:paraId="3E53F9B6" w14:textId="77777777" w:rsidR="0005709F" w:rsidRPr="00A80407" w:rsidRDefault="0005709F" w:rsidP="00A80407">
            <w:pPr>
              <w:rPr>
                <w:sz w:val="12"/>
                <w:szCs w:val="12"/>
              </w:rPr>
            </w:pPr>
            <w:r w:rsidRPr="00A80407">
              <w:rPr>
                <w:sz w:val="12"/>
                <w:szCs w:val="12"/>
              </w:rPr>
              <w:t>6</w:t>
            </w:r>
          </w:p>
        </w:tc>
        <w:tc>
          <w:tcPr>
            <w:tcW w:w="901" w:type="dxa"/>
            <w:noWrap/>
            <w:hideMark/>
          </w:tcPr>
          <w:p w14:paraId="1FF4D147" w14:textId="77777777" w:rsidR="0005709F" w:rsidRPr="00A80407" w:rsidRDefault="0005709F">
            <w:pPr>
              <w:rPr>
                <w:sz w:val="12"/>
                <w:szCs w:val="12"/>
              </w:rPr>
            </w:pPr>
            <w:r w:rsidRPr="00A80407">
              <w:rPr>
                <w:sz w:val="12"/>
                <w:szCs w:val="12"/>
              </w:rPr>
              <w:t>SOM (ISOM-SPR)</w:t>
            </w:r>
          </w:p>
        </w:tc>
        <w:tc>
          <w:tcPr>
            <w:tcW w:w="871" w:type="dxa"/>
            <w:noWrap/>
            <w:hideMark/>
          </w:tcPr>
          <w:p w14:paraId="0E0D532F" w14:textId="77777777" w:rsidR="0005709F" w:rsidRPr="00A80407" w:rsidRDefault="0005709F" w:rsidP="00A80407">
            <w:pPr>
              <w:rPr>
                <w:sz w:val="12"/>
                <w:szCs w:val="12"/>
              </w:rPr>
            </w:pPr>
            <w:r w:rsidRPr="00A80407">
              <w:rPr>
                <w:sz w:val="12"/>
                <w:szCs w:val="12"/>
              </w:rPr>
              <w:t>95.67%</w:t>
            </w:r>
          </w:p>
        </w:tc>
        <w:tc>
          <w:tcPr>
            <w:tcW w:w="633" w:type="dxa"/>
            <w:noWrap/>
            <w:hideMark/>
          </w:tcPr>
          <w:p w14:paraId="303CE301" w14:textId="77777777" w:rsidR="0005709F" w:rsidRPr="00A80407" w:rsidRDefault="0005709F" w:rsidP="00A80407">
            <w:pPr>
              <w:rPr>
                <w:sz w:val="12"/>
                <w:szCs w:val="12"/>
              </w:rPr>
            </w:pPr>
            <w:r w:rsidRPr="00A80407">
              <w:rPr>
                <w:sz w:val="12"/>
                <w:szCs w:val="12"/>
              </w:rPr>
              <w:t>40</w:t>
            </w:r>
          </w:p>
        </w:tc>
        <w:tc>
          <w:tcPr>
            <w:tcW w:w="1870" w:type="dxa"/>
            <w:noWrap/>
            <w:hideMark/>
          </w:tcPr>
          <w:p w14:paraId="2ADD684B" w14:textId="77777777" w:rsidR="0005709F" w:rsidRPr="00A80407" w:rsidRDefault="0005709F">
            <w:pPr>
              <w:rPr>
                <w:sz w:val="12"/>
                <w:szCs w:val="12"/>
              </w:rPr>
            </w:pPr>
            <w:r w:rsidRPr="00A80407">
              <w:rPr>
                <w:sz w:val="12"/>
                <w:szCs w:val="12"/>
              </w:rPr>
              <w:t>Few Test Samples</w:t>
            </w:r>
          </w:p>
        </w:tc>
        <w:tc>
          <w:tcPr>
            <w:tcW w:w="1029" w:type="dxa"/>
            <w:noWrap/>
            <w:hideMark/>
          </w:tcPr>
          <w:p w14:paraId="0AF6D14D" w14:textId="77777777" w:rsidR="0005709F" w:rsidRPr="00A80407" w:rsidRDefault="0005709F">
            <w:pPr>
              <w:rPr>
                <w:sz w:val="12"/>
                <w:szCs w:val="12"/>
              </w:rPr>
            </w:pPr>
            <w:r w:rsidRPr="00A80407">
              <w:rPr>
                <w:sz w:val="12"/>
                <w:szCs w:val="12"/>
              </w:rPr>
              <w:t>Mobile App</w:t>
            </w:r>
          </w:p>
        </w:tc>
        <w:tc>
          <w:tcPr>
            <w:tcW w:w="662" w:type="dxa"/>
            <w:noWrap/>
            <w:hideMark/>
          </w:tcPr>
          <w:p w14:paraId="39C83876" w14:textId="77777777" w:rsidR="0005709F" w:rsidRPr="00A80407" w:rsidRDefault="0005709F">
            <w:pPr>
              <w:rPr>
                <w:sz w:val="12"/>
                <w:szCs w:val="12"/>
              </w:rPr>
            </w:pPr>
          </w:p>
        </w:tc>
      </w:tr>
      <w:tr w:rsidR="007D1E2D" w:rsidRPr="00A80407" w14:paraId="31A1D939" w14:textId="77777777" w:rsidTr="007D1E2D">
        <w:trPr>
          <w:trHeight w:val="345"/>
        </w:trPr>
        <w:tc>
          <w:tcPr>
            <w:tcW w:w="1873" w:type="dxa"/>
            <w:noWrap/>
            <w:hideMark/>
          </w:tcPr>
          <w:p w14:paraId="739121B8" w14:textId="5E372DF2" w:rsidR="0005709F" w:rsidRPr="00A80407" w:rsidRDefault="00B057D5">
            <w:pPr>
              <w:rPr>
                <w:sz w:val="12"/>
                <w:szCs w:val="12"/>
              </w:rPr>
            </w:pPr>
            <w:r>
              <w:rPr>
                <w:sz w:val="12"/>
                <w:szCs w:val="12"/>
              </w:rPr>
              <w:fldChar w:fldCharType="begin"/>
            </w:r>
            <w:r w:rsidR="0077058C">
              <w:rPr>
                <w:sz w:val="12"/>
                <w:szCs w:val="12"/>
              </w:rPr>
              <w:instrText xml:space="preserve"> ADDIN ZOTERO_ITEM CSL_CITATION {"citationID":"De4cPQPv","properties":{"formattedCitation":"[41]","plainCitation":"[41]","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Pr>
                <w:sz w:val="12"/>
                <w:szCs w:val="12"/>
              </w:rPr>
              <w:fldChar w:fldCharType="separate"/>
            </w:r>
            <w:r w:rsidR="0077058C" w:rsidRPr="0077058C">
              <w:rPr>
                <w:rFonts w:ascii="Calibri" w:hAnsi="Calibri" w:cs="Calibri"/>
                <w:sz w:val="12"/>
              </w:rPr>
              <w:t>[41]</w:t>
            </w:r>
            <w:r>
              <w:rPr>
                <w:sz w:val="12"/>
                <w:szCs w:val="12"/>
              </w:rPr>
              <w:fldChar w:fldCharType="end"/>
            </w:r>
          </w:p>
        </w:tc>
        <w:tc>
          <w:tcPr>
            <w:tcW w:w="1143" w:type="dxa"/>
            <w:noWrap/>
            <w:hideMark/>
          </w:tcPr>
          <w:p w14:paraId="21C77DC4" w14:textId="77777777" w:rsidR="0005709F" w:rsidRPr="00A80407" w:rsidRDefault="0005709F">
            <w:pPr>
              <w:rPr>
                <w:sz w:val="12"/>
                <w:szCs w:val="12"/>
              </w:rPr>
            </w:pPr>
            <w:r w:rsidRPr="00A80407">
              <w:rPr>
                <w:sz w:val="12"/>
                <w:szCs w:val="12"/>
              </w:rPr>
              <w:t>44 × 52 Pressure Sensor Array</w:t>
            </w:r>
          </w:p>
        </w:tc>
        <w:tc>
          <w:tcPr>
            <w:tcW w:w="925" w:type="dxa"/>
            <w:noWrap/>
            <w:hideMark/>
          </w:tcPr>
          <w:p w14:paraId="4AB774D8" w14:textId="77777777" w:rsidR="0005709F" w:rsidRPr="00A80407" w:rsidRDefault="0005709F" w:rsidP="00A80407">
            <w:pPr>
              <w:rPr>
                <w:sz w:val="12"/>
                <w:szCs w:val="12"/>
              </w:rPr>
            </w:pPr>
            <w:r w:rsidRPr="00A80407">
              <w:rPr>
                <w:sz w:val="12"/>
                <w:szCs w:val="12"/>
              </w:rPr>
              <w:t>5</w:t>
            </w:r>
          </w:p>
        </w:tc>
        <w:tc>
          <w:tcPr>
            <w:tcW w:w="901" w:type="dxa"/>
            <w:noWrap/>
            <w:hideMark/>
          </w:tcPr>
          <w:p w14:paraId="58BA8667" w14:textId="77777777" w:rsidR="0005709F" w:rsidRPr="00A80407" w:rsidRDefault="0005709F">
            <w:pPr>
              <w:rPr>
                <w:sz w:val="12"/>
                <w:szCs w:val="12"/>
              </w:rPr>
            </w:pPr>
            <w:r w:rsidRPr="00A80407">
              <w:rPr>
                <w:sz w:val="12"/>
                <w:szCs w:val="12"/>
              </w:rPr>
              <w:t>CNN </w:t>
            </w:r>
          </w:p>
        </w:tc>
        <w:tc>
          <w:tcPr>
            <w:tcW w:w="871" w:type="dxa"/>
            <w:noWrap/>
            <w:hideMark/>
          </w:tcPr>
          <w:p w14:paraId="06C3063F" w14:textId="77777777" w:rsidR="0005709F" w:rsidRPr="00A80407" w:rsidRDefault="0005709F" w:rsidP="00A80407">
            <w:pPr>
              <w:rPr>
                <w:sz w:val="12"/>
                <w:szCs w:val="12"/>
              </w:rPr>
            </w:pPr>
            <w:r w:rsidRPr="00A80407">
              <w:rPr>
                <w:sz w:val="12"/>
                <w:szCs w:val="12"/>
              </w:rPr>
              <w:t>99.82%</w:t>
            </w:r>
          </w:p>
        </w:tc>
        <w:tc>
          <w:tcPr>
            <w:tcW w:w="633" w:type="dxa"/>
            <w:noWrap/>
            <w:hideMark/>
          </w:tcPr>
          <w:p w14:paraId="02D356CA" w14:textId="77777777" w:rsidR="0005709F" w:rsidRPr="00A80407" w:rsidRDefault="0005709F" w:rsidP="00A80407">
            <w:pPr>
              <w:rPr>
                <w:sz w:val="12"/>
                <w:szCs w:val="12"/>
              </w:rPr>
            </w:pPr>
            <w:r w:rsidRPr="00A80407">
              <w:rPr>
                <w:sz w:val="12"/>
                <w:szCs w:val="12"/>
              </w:rPr>
              <w:t>8</w:t>
            </w:r>
          </w:p>
        </w:tc>
        <w:tc>
          <w:tcPr>
            <w:tcW w:w="1870" w:type="dxa"/>
            <w:hideMark/>
          </w:tcPr>
          <w:p w14:paraId="00B523D5" w14:textId="77777777" w:rsidR="0005709F" w:rsidRPr="00A80407" w:rsidRDefault="0005709F">
            <w:pPr>
              <w:rPr>
                <w:sz w:val="12"/>
                <w:szCs w:val="12"/>
              </w:rPr>
            </w:pPr>
            <w:r w:rsidRPr="00A80407">
              <w:rPr>
                <w:sz w:val="12"/>
                <w:szCs w:val="12"/>
              </w:rPr>
              <w:t>_ Few Test Samples</w:t>
            </w:r>
            <w:r w:rsidRPr="00A80407">
              <w:rPr>
                <w:sz w:val="12"/>
                <w:szCs w:val="12"/>
              </w:rPr>
              <w:br/>
              <w:t>_ Lack of detection of spine curvatures</w:t>
            </w:r>
          </w:p>
        </w:tc>
        <w:tc>
          <w:tcPr>
            <w:tcW w:w="1029" w:type="dxa"/>
            <w:noWrap/>
            <w:hideMark/>
          </w:tcPr>
          <w:p w14:paraId="402C4872" w14:textId="77777777" w:rsidR="0005709F" w:rsidRPr="00A80407" w:rsidRDefault="0005709F">
            <w:pPr>
              <w:rPr>
                <w:sz w:val="12"/>
                <w:szCs w:val="12"/>
              </w:rPr>
            </w:pPr>
            <w:r w:rsidRPr="00A80407">
              <w:rPr>
                <w:sz w:val="12"/>
                <w:szCs w:val="12"/>
              </w:rPr>
              <w:t>N/A</w:t>
            </w:r>
          </w:p>
        </w:tc>
        <w:tc>
          <w:tcPr>
            <w:tcW w:w="662" w:type="dxa"/>
            <w:noWrap/>
            <w:hideMark/>
          </w:tcPr>
          <w:p w14:paraId="7DE41260" w14:textId="77777777" w:rsidR="0005709F" w:rsidRPr="00A80407" w:rsidRDefault="0005709F">
            <w:pPr>
              <w:rPr>
                <w:sz w:val="12"/>
                <w:szCs w:val="12"/>
              </w:rPr>
            </w:pPr>
            <w:r w:rsidRPr="00A80407">
              <w:rPr>
                <w:sz w:val="12"/>
                <w:szCs w:val="12"/>
              </w:rPr>
              <w:t>YES</w:t>
            </w:r>
          </w:p>
        </w:tc>
      </w:tr>
      <w:tr w:rsidR="007D1E2D" w:rsidRPr="00A80407" w14:paraId="138602D3" w14:textId="77777777" w:rsidTr="007D1E2D">
        <w:trPr>
          <w:trHeight w:val="420"/>
        </w:trPr>
        <w:tc>
          <w:tcPr>
            <w:tcW w:w="1873" w:type="dxa"/>
            <w:noWrap/>
            <w:hideMark/>
          </w:tcPr>
          <w:p w14:paraId="29172C5C" w14:textId="5B64F257" w:rsidR="0005709F" w:rsidRPr="00A80407" w:rsidRDefault="00B057D5">
            <w:pPr>
              <w:rPr>
                <w:sz w:val="12"/>
                <w:szCs w:val="12"/>
              </w:rPr>
            </w:pPr>
            <w:r>
              <w:rPr>
                <w:sz w:val="12"/>
                <w:szCs w:val="12"/>
              </w:rPr>
              <w:fldChar w:fldCharType="begin"/>
            </w:r>
            <w:r w:rsidR="0077058C">
              <w:rPr>
                <w:sz w:val="12"/>
                <w:szCs w:val="12"/>
              </w:rPr>
              <w:instrText xml:space="preserve"> ADDIN ZOTERO_ITEM CSL_CITATION {"citationID":"2rcf3j1g","properties":{"formattedCitation":"[31]","plainCitation":"[31]","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Pr>
                <w:sz w:val="12"/>
                <w:szCs w:val="12"/>
              </w:rPr>
              <w:fldChar w:fldCharType="separate"/>
            </w:r>
            <w:r w:rsidR="0077058C" w:rsidRPr="0077058C">
              <w:rPr>
                <w:rFonts w:ascii="Calibri" w:hAnsi="Calibri" w:cs="Calibri"/>
                <w:sz w:val="12"/>
              </w:rPr>
              <w:t>[31]</w:t>
            </w:r>
            <w:r>
              <w:rPr>
                <w:sz w:val="12"/>
                <w:szCs w:val="12"/>
              </w:rPr>
              <w:fldChar w:fldCharType="end"/>
            </w:r>
          </w:p>
        </w:tc>
        <w:tc>
          <w:tcPr>
            <w:tcW w:w="1143" w:type="dxa"/>
            <w:noWrap/>
            <w:hideMark/>
          </w:tcPr>
          <w:p w14:paraId="790D984A" w14:textId="77777777" w:rsidR="0005709F" w:rsidRPr="00A80407" w:rsidRDefault="0005709F">
            <w:pPr>
              <w:rPr>
                <w:sz w:val="12"/>
                <w:szCs w:val="12"/>
              </w:rPr>
            </w:pPr>
            <w:r w:rsidRPr="00A80407">
              <w:rPr>
                <w:sz w:val="12"/>
                <w:szCs w:val="12"/>
              </w:rPr>
              <w:t>Astra3D Sensor</w:t>
            </w:r>
          </w:p>
        </w:tc>
        <w:tc>
          <w:tcPr>
            <w:tcW w:w="925" w:type="dxa"/>
            <w:noWrap/>
            <w:hideMark/>
          </w:tcPr>
          <w:p w14:paraId="028397BA" w14:textId="77777777" w:rsidR="0005709F" w:rsidRPr="00A80407" w:rsidRDefault="0005709F">
            <w:pPr>
              <w:rPr>
                <w:sz w:val="12"/>
                <w:szCs w:val="12"/>
              </w:rPr>
            </w:pPr>
          </w:p>
        </w:tc>
        <w:tc>
          <w:tcPr>
            <w:tcW w:w="901" w:type="dxa"/>
            <w:noWrap/>
            <w:hideMark/>
          </w:tcPr>
          <w:p w14:paraId="473F75F9" w14:textId="77777777" w:rsidR="0005709F" w:rsidRPr="00A80407" w:rsidRDefault="0005709F">
            <w:pPr>
              <w:rPr>
                <w:sz w:val="12"/>
                <w:szCs w:val="12"/>
              </w:rPr>
            </w:pPr>
            <w:r w:rsidRPr="00A80407">
              <w:rPr>
                <w:sz w:val="12"/>
                <w:szCs w:val="12"/>
              </w:rPr>
              <w:t>CNN </w:t>
            </w:r>
          </w:p>
        </w:tc>
        <w:tc>
          <w:tcPr>
            <w:tcW w:w="871" w:type="dxa"/>
            <w:noWrap/>
            <w:hideMark/>
          </w:tcPr>
          <w:p w14:paraId="689DB2F0" w14:textId="77777777" w:rsidR="0005709F" w:rsidRPr="00A80407" w:rsidRDefault="0005709F" w:rsidP="00A80407">
            <w:pPr>
              <w:rPr>
                <w:sz w:val="12"/>
                <w:szCs w:val="12"/>
              </w:rPr>
            </w:pPr>
            <w:r w:rsidRPr="00A80407">
              <w:rPr>
                <w:sz w:val="12"/>
                <w:szCs w:val="12"/>
              </w:rPr>
              <w:t>90%</w:t>
            </w:r>
          </w:p>
        </w:tc>
        <w:tc>
          <w:tcPr>
            <w:tcW w:w="633" w:type="dxa"/>
            <w:noWrap/>
            <w:hideMark/>
          </w:tcPr>
          <w:p w14:paraId="04E68718" w14:textId="77777777" w:rsidR="0005709F" w:rsidRPr="00A80407" w:rsidRDefault="0005709F">
            <w:pPr>
              <w:rPr>
                <w:sz w:val="12"/>
                <w:szCs w:val="12"/>
              </w:rPr>
            </w:pPr>
            <w:r w:rsidRPr="00A80407">
              <w:rPr>
                <w:sz w:val="12"/>
                <w:szCs w:val="12"/>
              </w:rPr>
              <w:t> </w:t>
            </w:r>
          </w:p>
        </w:tc>
        <w:tc>
          <w:tcPr>
            <w:tcW w:w="1870" w:type="dxa"/>
            <w:hideMark/>
          </w:tcPr>
          <w:p w14:paraId="1AD95865" w14:textId="77777777" w:rsidR="0005709F" w:rsidRPr="00A80407" w:rsidRDefault="0005709F">
            <w:pPr>
              <w:rPr>
                <w:sz w:val="12"/>
                <w:szCs w:val="12"/>
              </w:rPr>
            </w:pPr>
            <w:r w:rsidRPr="00A80407">
              <w:rPr>
                <w:sz w:val="12"/>
                <w:szCs w:val="12"/>
              </w:rPr>
              <w:t>Privacy issue with Camera</w:t>
            </w:r>
            <w:r w:rsidRPr="00A80407">
              <w:rPr>
                <w:sz w:val="12"/>
                <w:szCs w:val="12"/>
              </w:rPr>
              <w:br/>
              <w:t>Can't work in bad lighting</w:t>
            </w:r>
            <w:r w:rsidRPr="00A80407">
              <w:rPr>
                <w:sz w:val="12"/>
                <w:szCs w:val="12"/>
              </w:rPr>
              <w:br/>
              <w:t xml:space="preserve">Lack of proper user feedback system for posture correction </w:t>
            </w:r>
          </w:p>
        </w:tc>
        <w:tc>
          <w:tcPr>
            <w:tcW w:w="1029" w:type="dxa"/>
            <w:hideMark/>
          </w:tcPr>
          <w:p w14:paraId="1F20E8C5" w14:textId="77777777" w:rsidR="0005709F" w:rsidRPr="00A80407" w:rsidRDefault="0005709F">
            <w:pPr>
              <w:rPr>
                <w:sz w:val="12"/>
                <w:szCs w:val="12"/>
              </w:rPr>
            </w:pPr>
            <w:r w:rsidRPr="00A80407">
              <w:rPr>
                <w:sz w:val="12"/>
                <w:szCs w:val="12"/>
              </w:rPr>
              <w:t>PC Screen</w:t>
            </w:r>
            <w:r w:rsidRPr="00A80407">
              <w:rPr>
                <w:sz w:val="12"/>
                <w:szCs w:val="12"/>
              </w:rPr>
              <w:br/>
              <w:t>(Correct/Wrong)</w:t>
            </w:r>
          </w:p>
        </w:tc>
        <w:tc>
          <w:tcPr>
            <w:tcW w:w="662" w:type="dxa"/>
            <w:noWrap/>
            <w:hideMark/>
          </w:tcPr>
          <w:p w14:paraId="4C8E8B62" w14:textId="77777777" w:rsidR="0005709F" w:rsidRPr="00A80407" w:rsidRDefault="0005709F">
            <w:pPr>
              <w:rPr>
                <w:sz w:val="12"/>
                <w:szCs w:val="12"/>
              </w:rPr>
            </w:pPr>
            <w:r w:rsidRPr="00A80407">
              <w:rPr>
                <w:sz w:val="12"/>
                <w:szCs w:val="12"/>
              </w:rPr>
              <w:t>YES</w:t>
            </w:r>
          </w:p>
        </w:tc>
      </w:tr>
      <w:tr w:rsidR="007D1E2D" w:rsidRPr="00A80407" w14:paraId="55FE6613" w14:textId="77777777" w:rsidTr="007D1E2D">
        <w:trPr>
          <w:trHeight w:val="390"/>
        </w:trPr>
        <w:tc>
          <w:tcPr>
            <w:tcW w:w="1873" w:type="dxa"/>
            <w:noWrap/>
            <w:hideMark/>
          </w:tcPr>
          <w:p w14:paraId="1727126D" w14:textId="1E1CC17D" w:rsidR="0005709F" w:rsidRPr="00A80407" w:rsidRDefault="00B057D5">
            <w:pPr>
              <w:rPr>
                <w:sz w:val="12"/>
                <w:szCs w:val="12"/>
              </w:rPr>
            </w:pPr>
            <w:r>
              <w:rPr>
                <w:sz w:val="12"/>
                <w:szCs w:val="12"/>
              </w:rPr>
              <w:fldChar w:fldCharType="begin"/>
            </w:r>
            <w:r w:rsidR="0077058C">
              <w:rPr>
                <w:sz w:val="12"/>
                <w:szCs w:val="12"/>
              </w:rPr>
              <w:instrText xml:space="preserve"> ADDIN ZOTERO_ITEM CSL_CITATION {"citationID":"Jc3Q7MX0","properties":{"formattedCitation":"[24]","plainCitation":"[24]","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Pr>
                <w:sz w:val="12"/>
                <w:szCs w:val="12"/>
              </w:rPr>
              <w:fldChar w:fldCharType="separate"/>
            </w:r>
            <w:r w:rsidR="0077058C" w:rsidRPr="0077058C">
              <w:rPr>
                <w:rFonts w:ascii="Calibri" w:hAnsi="Calibri" w:cs="Calibri"/>
                <w:sz w:val="12"/>
              </w:rPr>
              <w:t>[24]</w:t>
            </w:r>
            <w:r>
              <w:rPr>
                <w:sz w:val="12"/>
                <w:szCs w:val="12"/>
              </w:rPr>
              <w:fldChar w:fldCharType="end"/>
            </w:r>
          </w:p>
        </w:tc>
        <w:tc>
          <w:tcPr>
            <w:tcW w:w="1143" w:type="dxa"/>
            <w:noWrap/>
            <w:hideMark/>
          </w:tcPr>
          <w:p w14:paraId="50FA94CC" w14:textId="77777777" w:rsidR="0005709F" w:rsidRPr="00A80407" w:rsidRDefault="0005709F">
            <w:pPr>
              <w:rPr>
                <w:sz w:val="12"/>
                <w:szCs w:val="12"/>
              </w:rPr>
            </w:pPr>
            <w:r w:rsidRPr="00A80407">
              <w:rPr>
                <w:sz w:val="12"/>
                <w:szCs w:val="12"/>
              </w:rPr>
              <w:t xml:space="preserve">Pressure array </w:t>
            </w:r>
          </w:p>
        </w:tc>
        <w:tc>
          <w:tcPr>
            <w:tcW w:w="925" w:type="dxa"/>
            <w:noWrap/>
            <w:hideMark/>
          </w:tcPr>
          <w:p w14:paraId="6BA79146" w14:textId="77777777" w:rsidR="0005709F" w:rsidRPr="00A80407" w:rsidRDefault="0005709F" w:rsidP="00A80407">
            <w:pPr>
              <w:rPr>
                <w:sz w:val="12"/>
                <w:szCs w:val="12"/>
              </w:rPr>
            </w:pPr>
            <w:r w:rsidRPr="00A80407">
              <w:rPr>
                <w:sz w:val="12"/>
                <w:szCs w:val="12"/>
              </w:rPr>
              <w:t>5</w:t>
            </w:r>
          </w:p>
        </w:tc>
        <w:tc>
          <w:tcPr>
            <w:tcW w:w="901" w:type="dxa"/>
            <w:noWrap/>
            <w:hideMark/>
          </w:tcPr>
          <w:p w14:paraId="5A665FC5" w14:textId="77777777" w:rsidR="0005709F" w:rsidRPr="00A80407" w:rsidRDefault="0005709F">
            <w:pPr>
              <w:rPr>
                <w:sz w:val="12"/>
                <w:szCs w:val="12"/>
              </w:rPr>
            </w:pPr>
            <w:r w:rsidRPr="00A80407">
              <w:rPr>
                <w:sz w:val="12"/>
                <w:szCs w:val="12"/>
              </w:rPr>
              <w:t>Decision Tree</w:t>
            </w:r>
          </w:p>
        </w:tc>
        <w:tc>
          <w:tcPr>
            <w:tcW w:w="871" w:type="dxa"/>
            <w:noWrap/>
            <w:hideMark/>
          </w:tcPr>
          <w:p w14:paraId="2474F451" w14:textId="77777777" w:rsidR="0005709F" w:rsidRPr="00A80407" w:rsidRDefault="0005709F" w:rsidP="00A80407">
            <w:pPr>
              <w:rPr>
                <w:sz w:val="12"/>
                <w:szCs w:val="12"/>
              </w:rPr>
            </w:pPr>
            <w:r w:rsidRPr="00A80407">
              <w:rPr>
                <w:sz w:val="12"/>
                <w:szCs w:val="12"/>
              </w:rPr>
              <w:t>89%</w:t>
            </w:r>
          </w:p>
        </w:tc>
        <w:tc>
          <w:tcPr>
            <w:tcW w:w="633" w:type="dxa"/>
            <w:noWrap/>
            <w:hideMark/>
          </w:tcPr>
          <w:p w14:paraId="35CD828C" w14:textId="77777777" w:rsidR="0005709F" w:rsidRPr="00A80407" w:rsidRDefault="0005709F">
            <w:pPr>
              <w:rPr>
                <w:sz w:val="12"/>
                <w:szCs w:val="12"/>
              </w:rPr>
            </w:pPr>
            <w:r w:rsidRPr="00A80407">
              <w:rPr>
                <w:sz w:val="12"/>
                <w:szCs w:val="12"/>
              </w:rPr>
              <w:t> </w:t>
            </w:r>
          </w:p>
        </w:tc>
        <w:tc>
          <w:tcPr>
            <w:tcW w:w="1870" w:type="dxa"/>
            <w:noWrap/>
            <w:hideMark/>
          </w:tcPr>
          <w:p w14:paraId="2815F466" w14:textId="77777777" w:rsidR="0005709F" w:rsidRPr="00A80407" w:rsidRDefault="0005709F">
            <w:pPr>
              <w:rPr>
                <w:sz w:val="12"/>
                <w:szCs w:val="12"/>
              </w:rPr>
            </w:pPr>
          </w:p>
        </w:tc>
        <w:tc>
          <w:tcPr>
            <w:tcW w:w="1029" w:type="dxa"/>
            <w:noWrap/>
            <w:hideMark/>
          </w:tcPr>
          <w:p w14:paraId="6D4DC817" w14:textId="77777777" w:rsidR="0005709F" w:rsidRPr="00A80407" w:rsidRDefault="0005709F">
            <w:pPr>
              <w:rPr>
                <w:sz w:val="12"/>
                <w:szCs w:val="12"/>
              </w:rPr>
            </w:pPr>
            <w:r w:rsidRPr="00A80407">
              <w:rPr>
                <w:sz w:val="12"/>
                <w:szCs w:val="12"/>
              </w:rPr>
              <w:t> </w:t>
            </w:r>
          </w:p>
        </w:tc>
        <w:tc>
          <w:tcPr>
            <w:tcW w:w="662" w:type="dxa"/>
            <w:noWrap/>
            <w:hideMark/>
          </w:tcPr>
          <w:p w14:paraId="5C020ECB" w14:textId="77777777" w:rsidR="0005709F" w:rsidRPr="00A80407" w:rsidRDefault="0005709F">
            <w:pPr>
              <w:rPr>
                <w:sz w:val="12"/>
                <w:szCs w:val="12"/>
              </w:rPr>
            </w:pPr>
            <w:r w:rsidRPr="00A80407">
              <w:rPr>
                <w:sz w:val="12"/>
                <w:szCs w:val="12"/>
              </w:rPr>
              <w:t> </w:t>
            </w:r>
          </w:p>
        </w:tc>
      </w:tr>
      <w:tr w:rsidR="007D1E2D" w:rsidRPr="00A80407" w14:paraId="3269BED0" w14:textId="77777777" w:rsidTr="007D1E2D">
        <w:trPr>
          <w:trHeight w:val="450"/>
        </w:trPr>
        <w:tc>
          <w:tcPr>
            <w:tcW w:w="1873" w:type="dxa"/>
            <w:noWrap/>
            <w:hideMark/>
          </w:tcPr>
          <w:p w14:paraId="1B9EC910" w14:textId="53220DFB" w:rsidR="0005709F" w:rsidRPr="00A80407" w:rsidRDefault="0006188B">
            <w:pPr>
              <w:rPr>
                <w:sz w:val="12"/>
                <w:szCs w:val="12"/>
              </w:rPr>
            </w:pPr>
            <w:r>
              <w:rPr>
                <w:sz w:val="12"/>
                <w:szCs w:val="12"/>
              </w:rPr>
              <w:fldChar w:fldCharType="begin"/>
            </w:r>
            <w:r w:rsidR="0077058C">
              <w:rPr>
                <w:sz w:val="12"/>
                <w:szCs w:val="12"/>
              </w:rPr>
              <w:instrText xml:space="preserve"> ADDIN ZOTERO_ITEM CSL_CITATION {"citationID":"OGtIczkp","properties":{"formattedCitation":"[42]","plainCitation":"[42]","noteIndex":0},"citationItems":[{"id":224,"uris":["http://zotero.org/users/11398818/items/DWZ9ZK5T"],"itemData":{"id":224,"type":"article-journal","container-title":"Engineering","DOI":"10.4236/eng.2013.510B027","ISSN":"1947-3931, 1947-394X","issue":"10","journalAbbreviation":"ENG","page":"132-136","source":"DOI.org (Crossref)","title":"Evaluating Pressure Ulcer Development in Wheelchair-Bound Population Using Sitting Posture Identification","volume":"05","author":[{"family":"Fard","given":"Farve Daneshvar"},{"family":"Moghimi","given":"Sahar"},{"family":"Lotfi","given":"Reza"}],"issued":{"date-parts":[["2013"]]}}}],"schema":"https://github.com/citation-style-language/schema/raw/master/csl-citation.json"} </w:instrText>
            </w:r>
            <w:r>
              <w:rPr>
                <w:sz w:val="12"/>
                <w:szCs w:val="12"/>
              </w:rPr>
              <w:fldChar w:fldCharType="separate"/>
            </w:r>
            <w:r w:rsidR="0077058C" w:rsidRPr="0077058C">
              <w:rPr>
                <w:rFonts w:ascii="Calibri" w:hAnsi="Calibri" w:cs="Calibri"/>
                <w:sz w:val="12"/>
              </w:rPr>
              <w:t>[42]</w:t>
            </w:r>
            <w:r>
              <w:rPr>
                <w:sz w:val="12"/>
                <w:szCs w:val="12"/>
              </w:rPr>
              <w:fldChar w:fldCharType="end"/>
            </w:r>
          </w:p>
        </w:tc>
        <w:tc>
          <w:tcPr>
            <w:tcW w:w="1143" w:type="dxa"/>
            <w:noWrap/>
            <w:hideMark/>
          </w:tcPr>
          <w:p w14:paraId="35941C57" w14:textId="77777777" w:rsidR="0005709F" w:rsidRPr="00A80407" w:rsidRDefault="0005709F">
            <w:pPr>
              <w:rPr>
                <w:sz w:val="12"/>
                <w:szCs w:val="12"/>
              </w:rPr>
            </w:pPr>
            <w:r w:rsidRPr="00A80407">
              <w:rPr>
                <w:sz w:val="12"/>
                <w:szCs w:val="12"/>
              </w:rPr>
              <w:t>64 Pressure Sensors Array (40x50) cm2</w:t>
            </w:r>
          </w:p>
        </w:tc>
        <w:tc>
          <w:tcPr>
            <w:tcW w:w="925" w:type="dxa"/>
            <w:noWrap/>
            <w:hideMark/>
          </w:tcPr>
          <w:p w14:paraId="198C35D2" w14:textId="77777777" w:rsidR="0005709F" w:rsidRPr="00A80407" w:rsidRDefault="0005709F" w:rsidP="00A80407">
            <w:pPr>
              <w:rPr>
                <w:sz w:val="12"/>
                <w:szCs w:val="12"/>
              </w:rPr>
            </w:pPr>
            <w:r w:rsidRPr="00A80407">
              <w:rPr>
                <w:sz w:val="12"/>
                <w:szCs w:val="12"/>
              </w:rPr>
              <w:t>4</w:t>
            </w:r>
          </w:p>
        </w:tc>
        <w:tc>
          <w:tcPr>
            <w:tcW w:w="901" w:type="dxa"/>
            <w:noWrap/>
            <w:hideMark/>
          </w:tcPr>
          <w:p w14:paraId="285AEF85" w14:textId="77777777" w:rsidR="0005709F" w:rsidRPr="00A80407" w:rsidRDefault="0005709F">
            <w:pPr>
              <w:rPr>
                <w:sz w:val="12"/>
                <w:szCs w:val="12"/>
              </w:rPr>
            </w:pPr>
            <w:r w:rsidRPr="00A80407">
              <w:rPr>
                <w:sz w:val="12"/>
                <w:szCs w:val="12"/>
              </w:rPr>
              <w:t> </w:t>
            </w:r>
          </w:p>
        </w:tc>
        <w:tc>
          <w:tcPr>
            <w:tcW w:w="871" w:type="dxa"/>
            <w:noWrap/>
            <w:hideMark/>
          </w:tcPr>
          <w:p w14:paraId="43A38BF2" w14:textId="77777777" w:rsidR="0005709F" w:rsidRPr="00A80407" w:rsidRDefault="0005709F">
            <w:pPr>
              <w:rPr>
                <w:sz w:val="12"/>
                <w:szCs w:val="12"/>
              </w:rPr>
            </w:pPr>
            <w:r w:rsidRPr="00A80407">
              <w:rPr>
                <w:sz w:val="12"/>
                <w:szCs w:val="12"/>
              </w:rPr>
              <w:t> </w:t>
            </w:r>
          </w:p>
        </w:tc>
        <w:tc>
          <w:tcPr>
            <w:tcW w:w="633" w:type="dxa"/>
            <w:noWrap/>
            <w:hideMark/>
          </w:tcPr>
          <w:p w14:paraId="743C9974" w14:textId="77777777" w:rsidR="0005709F" w:rsidRPr="00A80407" w:rsidRDefault="0005709F" w:rsidP="00A80407">
            <w:pPr>
              <w:rPr>
                <w:sz w:val="12"/>
                <w:szCs w:val="12"/>
              </w:rPr>
            </w:pPr>
            <w:r w:rsidRPr="00A80407">
              <w:rPr>
                <w:sz w:val="12"/>
                <w:szCs w:val="12"/>
              </w:rPr>
              <w:t>5</w:t>
            </w:r>
          </w:p>
        </w:tc>
        <w:tc>
          <w:tcPr>
            <w:tcW w:w="1870" w:type="dxa"/>
            <w:noWrap/>
            <w:hideMark/>
          </w:tcPr>
          <w:p w14:paraId="53D7EF79" w14:textId="77777777" w:rsidR="0005709F" w:rsidRPr="00A80407" w:rsidRDefault="0005709F">
            <w:pPr>
              <w:rPr>
                <w:sz w:val="12"/>
                <w:szCs w:val="12"/>
              </w:rPr>
            </w:pPr>
            <w:r w:rsidRPr="00A80407">
              <w:rPr>
                <w:sz w:val="12"/>
                <w:szCs w:val="12"/>
              </w:rPr>
              <w:t>Limited number of subjects</w:t>
            </w:r>
          </w:p>
        </w:tc>
        <w:tc>
          <w:tcPr>
            <w:tcW w:w="1029" w:type="dxa"/>
            <w:noWrap/>
            <w:hideMark/>
          </w:tcPr>
          <w:p w14:paraId="1E0AEA5F" w14:textId="77777777" w:rsidR="0005709F" w:rsidRPr="00A80407" w:rsidRDefault="0005709F">
            <w:pPr>
              <w:rPr>
                <w:sz w:val="12"/>
                <w:szCs w:val="12"/>
              </w:rPr>
            </w:pPr>
            <w:r w:rsidRPr="00A80407">
              <w:rPr>
                <w:sz w:val="12"/>
                <w:szCs w:val="12"/>
              </w:rPr>
              <w:t>N/A</w:t>
            </w:r>
          </w:p>
        </w:tc>
        <w:tc>
          <w:tcPr>
            <w:tcW w:w="662" w:type="dxa"/>
            <w:noWrap/>
            <w:hideMark/>
          </w:tcPr>
          <w:p w14:paraId="23CE0A31" w14:textId="77777777" w:rsidR="0005709F" w:rsidRPr="00A80407" w:rsidRDefault="0005709F">
            <w:pPr>
              <w:rPr>
                <w:sz w:val="12"/>
                <w:szCs w:val="12"/>
              </w:rPr>
            </w:pPr>
            <w:r w:rsidRPr="00A80407">
              <w:rPr>
                <w:sz w:val="12"/>
                <w:szCs w:val="12"/>
              </w:rPr>
              <w:t>NO</w:t>
            </w:r>
          </w:p>
        </w:tc>
      </w:tr>
      <w:tr w:rsidR="007D1E2D" w:rsidRPr="00A80407" w14:paraId="7541A011" w14:textId="77777777" w:rsidTr="007D1E2D">
        <w:trPr>
          <w:trHeight w:val="300"/>
        </w:trPr>
        <w:tc>
          <w:tcPr>
            <w:tcW w:w="1873" w:type="dxa"/>
            <w:noWrap/>
            <w:hideMark/>
          </w:tcPr>
          <w:p w14:paraId="1DC9F034" w14:textId="48344737" w:rsidR="0005709F" w:rsidRPr="00A80407" w:rsidRDefault="008023D6">
            <w:pPr>
              <w:rPr>
                <w:sz w:val="12"/>
                <w:szCs w:val="12"/>
              </w:rPr>
            </w:pPr>
            <w:r>
              <w:rPr>
                <w:sz w:val="12"/>
                <w:szCs w:val="12"/>
              </w:rPr>
              <w:lastRenderedPageBreak/>
              <w:fldChar w:fldCharType="begin"/>
            </w:r>
            <w:r w:rsidR="0077058C">
              <w:rPr>
                <w:sz w:val="12"/>
                <w:szCs w:val="12"/>
              </w:rPr>
              <w:instrText xml:space="preserve"> ADDIN ZOTERO_ITEM CSL_CITATION {"citationID":"Ksrg3I7z","properties":{"formattedCitation":"[43]","plainCitation":"[43]","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Pr>
                <w:sz w:val="12"/>
                <w:szCs w:val="12"/>
              </w:rPr>
              <w:fldChar w:fldCharType="separate"/>
            </w:r>
            <w:r w:rsidR="0077058C" w:rsidRPr="0077058C">
              <w:rPr>
                <w:rFonts w:ascii="Calibri" w:hAnsi="Calibri" w:cs="Calibri"/>
                <w:sz w:val="12"/>
              </w:rPr>
              <w:t>[43]</w:t>
            </w:r>
            <w:r>
              <w:rPr>
                <w:sz w:val="12"/>
                <w:szCs w:val="12"/>
              </w:rPr>
              <w:fldChar w:fldCharType="end"/>
            </w:r>
          </w:p>
        </w:tc>
        <w:tc>
          <w:tcPr>
            <w:tcW w:w="1143" w:type="dxa"/>
            <w:noWrap/>
            <w:hideMark/>
          </w:tcPr>
          <w:p w14:paraId="6710CF08" w14:textId="77777777" w:rsidR="0005709F" w:rsidRPr="00A80407" w:rsidRDefault="0005709F">
            <w:pPr>
              <w:rPr>
                <w:sz w:val="12"/>
                <w:szCs w:val="12"/>
              </w:rPr>
            </w:pPr>
            <w:r w:rsidRPr="00A80407">
              <w:rPr>
                <w:sz w:val="12"/>
                <w:szCs w:val="12"/>
              </w:rPr>
              <w:t>6 Square-Type force Sensing Resistors</w:t>
            </w:r>
          </w:p>
        </w:tc>
        <w:tc>
          <w:tcPr>
            <w:tcW w:w="925" w:type="dxa"/>
            <w:noWrap/>
            <w:hideMark/>
          </w:tcPr>
          <w:p w14:paraId="50B73302" w14:textId="77777777" w:rsidR="0005709F" w:rsidRPr="00A80407" w:rsidRDefault="0005709F">
            <w:pPr>
              <w:rPr>
                <w:sz w:val="12"/>
                <w:szCs w:val="12"/>
              </w:rPr>
            </w:pPr>
            <w:r w:rsidRPr="00A80407">
              <w:rPr>
                <w:sz w:val="12"/>
                <w:szCs w:val="12"/>
              </w:rPr>
              <w:t> </w:t>
            </w:r>
          </w:p>
        </w:tc>
        <w:tc>
          <w:tcPr>
            <w:tcW w:w="901" w:type="dxa"/>
            <w:noWrap/>
            <w:hideMark/>
          </w:tcPr>
          <w:p w14:paraId="0FC94853" w14:textId="77777777" w:rsidR="0005709F" w:rsidRPr="00A80407" w:rsidRDefault="0005709F">
            <w:pPr>
              <w:rPr>
                <w:sz w:val="12"/>
                <w:szCs w:val="12"/>
              </w:rPr>
            </w:pPr>
            <w:r w:rsidRPr="00A80407">
              <w:rPr>
                <w:sz w:val="12"/>
                <w:szCs w:val="12"/>
              </w:rPr>
              <w:t>ANN</w:t>
            </w:r>
          </w:p>
        </w:tc>
        <w:tc>
          <w:tcPr>
            <w:tcW w:w="871" w:type="dxa"/>
            <w:noWrap/>
            <w:hideMark/>
          </w:tcPr>
          <w:p w14:paraId="37E85D3D" w14:textId="77777777" w:rsidR="0005709F" w:rsidRPr="00A80407" w:rsidRDefault="0005709F">
            <w:pPr>
              <w:rPr>
                <w:sz w:val="12"/>
                <w:szCs w:val="12"/>
              </w:rPr>
            </w:pPr>
            <w:r w:rsidRPr="00A80407">
              <w:rPr>
                <w:sz w:val="12"/>
                <w:szCs w:val="12"/>
              </w:rPr>
              <w:t> </w:t>
            </w:r>
          </w:p>
        </w:tc>
        <w:tc>
          <w:tcPr>
            <w:tcW w:w="633" w:type="dxa"/>
            <w:noWrap/>
            <w:hideMark/>
          </w:tcPr>
          <w:p w14:paraId="684DB2C4" w14:textId="77777777" w:rsidR="0005709F" w:rsidRPr="00A80407" w:rsidRDefault="0005709F">
            <w:pPr>
              <w:rPr>
                <w:sz w:val="12"/>
                <w:szCs w:val="12"/>
              </w:rPr>
            </w:pPr>
            <w:r w:rsidRPr="00A80407">
              <w:rPr>
                <w:sz w:val="12"/>
                <w:szCs w:val="12"/>
              </w:rPr>
              <w:t> </w:t>
            </w:r>
          </w:p>
        </w:tc>
        <w:tc>
          <w:tcPr>
            <w:tcW w:w="1870" w:type="dxa"/>
            <w:noWrap/>
            <w:hideMark/>
          </w:tcPr>
          <w:p w14:paraId="07CFFF98" w14:textId="77777777" w:rsidR="0005709F" w:rsidRPr="00A80407" w:rsidRDefault="0005709F">
            <w:pPr>
              <w:rPr>
                <w:sz w:val="12"/>
                <w:szCs w:val="12"/>
              </w:rPr>
            </w:pPr>
          </w:p>
        </w:tc>
        <w:tc>
          <w:tcPr>
            <w:tcW w:w="1029" w:type="dxa"/>
            <w:noWrap/>
            <w:hideMark/>
          </w:tcPr>
          <w:p w14:paraId="518D1D65" w14:textId="77777777" w:rsidR="0005709F" w:rsidRPr="00A80407" w:rsidRDefault="0005709F">
            <w:pPr>
              <w:rPr>
                <w:sz w:val="12"/>
                <w:szCs w:val="12"/>
              </w:rPr>
            </w:pPr>
            <w:r w:rsidRPr="00A80407">
              <w:rPr>
                <w:sz w:val="12"/>
                <w:szCs w:val="12"/>
              </w:rPr>
              <w:t>RGB LED</w:t>
            </w:r>
          </w:p>
        </w:tc>
        <w:tc>
          <w:tcPr>
            <w:tcW w:w="662" w:type="dxa"/>
            <w:noWrap/>
            <w:hideMark/>
          </w:tcPr>
          <w:p w14:paraId="2DAD87DB" w14:textId="77777777" w:rsidR="0005709F" w:rsidRPr="00A80407" w:rsidRDefault="0005709F">
            <w:pPr>
              <w:rPr>
                <w:sz w:val="12"/>
                <w:szCs w:val="12"/>
              </w:rPr>
            </w:pPr>
            <w:r w:rsidRPr="00A80407">
              <w:rPr>
                <w:sz w:val="12"/>
                <w:szCs w:val="12"/>
              </w:rPr>
              <w:t>YES</w:t>
            </w:r>
          </w:p>
        </w:tc>
      </w:tr>
      <w:tr w:rsidR="007D1E2D" w:rsidRPr="00A80407" w14:paraId="1106F6BB" w14:textId="77777777" w:rsidTr="007D1E2D">
        <w:trPr>
          <w:trHeight w:val="315"/>
        </w:trPr>
        <w:tc>
          <w:tcPr>
            <w:tcW w:w="1873" w:type="dxa"/>
            <w:noWrap/>
            <w:hideMark/>
          </w:tcPr>
          <w:p w14:paraId="71A69F43" w14:textId="02569A1B" w:rsidR="0005709F" w:rsidRPr="00A80407" w:rsidRDefault="008023D6">
            <w:pPr>
              <w:rPr>
                <w:sz w:val="12"/>
                <w:szCs w:val="12"/>
              </w:rPr>
            </w:pPr>
            <w:r>
              <w:rPr>
                <w:sz w:val="12"/>
                <w:szCs w:val="12"/>
              </w:rPr>
              <w:fldChar w:fldCharType="begin"/>
            </w:r>
            <w:r w:rsidR="0077058C">
              <w:rPr>
                <w:sz w:val="12"/>
                <w:szCs w:val="12"/>
              </w:rPr>
              <w:instrText xml:space="preserve"> ADDIN ZOTERO_ITEM CSL_CITATION {"citationID":"lGjMv9m5","properties":{"formattedCitation":"[26]","plainCitation":"[26]","noteIndex":0},"citationItems":[{"id":139,"uris":["http://zotero.org/users/11398818/items/Y3DRPCH2"],"itemData":{"id":139,"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Pr>
                <w:sz w:val="12"/>
                <w:szCs w:val="12"/>
              </w:rPr>
              <w:fldChar w:fldCharType="separate"/>
            </w:r>
            <w:r w:rsidR="0077058C" w:rsidRPr="0077058C">
              <w:rPr>
                <w:rFonts w:ascii="Calibri" w:hAnsi="Calibri" w:cs="Calibri"/>
                <w:sz w:val="12"/>
              </w:rPr>
              <w:t>[26]</w:t>
            </w:r>
            <w:r>
              <w:rPr>
                <w:sz w:val="12"/>
                <w:szCs w:val="12"/>
              </w:rPr>
              <w:fldChar w:fldCharType="end"/>
            </w:r>
          </w:p>
        </w:tc>
        <w:tc>
          <w:tcPr>
            <w:tcW w:w="1143" w:type="dxa"/>
            <w:noWrap/>
            <w:hideMark/>
          </w:tcPr>
          <w:p w14:paraId="2038CD8B" w14:textId="77777777" w:rsidR="0005709F" w:rsidRPr="00A80407" w:rsidRDefault="0005709F">
            <w:pPr>
              <w:rPr>
                <w:sz w:val="12"/>
                <w:szCs w:val="12"/>
              </w:rPr>
            </w:pPr>
            <w:r w:rsidRPr="00A80407">
              <w:rPr>
                <w:sz w:val="12"/>
                <w:szCs w:val="12"/>
              </w:rPr>
              <w:t>2 Pressure Sensors Array (FSR)</w:t>
            </w:r>
          </w:p>
        </w:tc>
        <w:tc>
          <w:tcPr>
            <w:tcW w:w="925" w:type="dxa"/>
            <w:noWrap/>
            <w:hideMark/>
          </w:tcPr>
          <w:p w14:paraId="23E56DE2" w14:textId="77777777" w:rsidR="0005709F" w:rsidRPr="00A80407" w:rsidRDefault="0005709F" w:rsidP="00A80407">
            <w:pPr>
              <w:rPr>
                <w:sz w:val="12"/>
                <w:szCs w:val="12"/>
              </w:rPr>
            </w:pPr>
            <w:r w:rsidRPr="00A80407">
              <w:rPr>
                <w:sz w:val="12"/>
                <w:szCs w:val="12"/>
              </w:rPr>
              <w:t>15</w:t>
            </w:r>
          </w:p>
        </w:tc>
        <w:tc>
          <w:tcPr>
            <w:tcW w:w="901" w:type="dxa"/>
            <w:noWrap/>
            <w:hideMark/>
          </w:tcPr>
          <w:p w14:paraId="4B935A61" w14:textId="77777777" w:rsidR="0005709F" w:rsidRPr="00A80407" w:rsidRDefault="0005709F">
            <w:pPr>
              <w:rPr>
                <w:sz w:val="12"/>
                <w:szCs w:val="12"/>
              </w:rPr>
            </w:pPr>
            <w:r w:rsidRPr="00A80407">
              <w:rPr>
                <w:sz w:val="12"/>
                <w:szCs w:val="12"/>
              </w:rPr>
              <w:t>SNN (LSM)</w:t>
            </w:r>
          </w:p>
        </w:tc>
        <w:tc>
          <w:tcPr>
            <w:tcW w:w="871" w:type="dxa"/>
            <w:noWrap/>
            <w:hideMark/>
          </w:tcPr>
          <w:p w14:paraId="6EFF2A0E" w14:textId="77777777" w:rsidR="0005709F" w:rsidRPr="00A80407" w:rsidRDefault="0005709F" w:rsidP="00A80407">
            <w:pPr>
              <w:rPr>
                <w:sz w:val="12"/>
                <w:szCs w:val="12"/>
              </w:rPr>
            </w:pPr>
            <w:r w:rsidRPr="00A80407">
              <w:rPr>
                <w:sz w:val="12"/>
                <w:szCs w:val="12"/>
              </w:rPr>
              <w:t>88.52%</w:t>
            </w:r>
          </w:p>
        </w:tc>
        <w:tc>
          <w:tcPr>
            <w:tcW w:w="633" w:type="dxa"/>
            <w:noWrap/>
            <w:hideMark/>
          </w:tcPr>
          <w:p w14:paraId="4DFD4DBA" w14:textId="77777777" w:rsidR="0005709F" w:rsidRPr="00A80407" w:rsidRDefault="0005709F" w:rsidP="00A80407">
            <w:pPr>
              <w:rPr>
                <w:sz w:val="12"/>
                <w:szCs w:val="12"/>
              </w:rPr>
            </w:pPr>
            <w:r w:rsidRPr="00A80407">
              <w:rPr>
                <w:sz w:val="12"/>
                <w:szCs w:val="12"/>
              </w:rPr>
              <w:t>19</w:t>
            </w:r>
          </w:p>
        </w:tc>
        <w:tc>
          <w:tcPr>
            <w:tcW w:w="1870" w:type="dxa"/>
            <w:hideMark/>
          </w:tcPr>
          <w:p w14:paraId="099BAF1E" w14:textId="77777777" w:rsidR="0005709F" w:rsidRPr="00A80407" w:rsidRDefault="0005709F">
            <w:pPr>
              <w:rPr>
                <w:sz w:val="12"/>
                <w:szCs w:val="12"/>
              </w:rPr>
            </w:pPr>
            <w:r w:rsidRPr="00A80407">
              <w:rPr>
                <w:sz w:val="12"/>
                <w:szCs w:val="12"/>
              </w:rPr>
              <w:t>Lack of focus on the User feedback aspects</w:t>
            </w:r>
            <w:r w:rsidRPr="00A80407">
              <w:rPr>
                <w:sz w:val="12"/>
                <w:szCs w:val="12"/>
              </w:rPr>
              <w:br/>
              <w:t>Not used in real-life setting to prove it's usefulness</w:t>
            </w:r>
          </w:p>
        </w:tc>
        <w:tc>
          <w:tcPr>
            <w:tcW w:w="1029" w:type="dxa"/>
            <w:noWrap/>
            <w:hideMark/>
          </w:tcPr>
          <w:p w14:paraId="3499BD82" w14:textId="77777777" w:rsidR="0005709F" w:rsidRPr="00A80407" w:rsidRDefault="0005709F">
            <w:pPr>
              <w:rPr>
                <w:sz w:val="12"/>
                <w:szCs w:val="12"/>
              </w:rPr>
            </w:pPr>
            <w:r w:rsidRPr="00A80407">
              <w:rPr>
                <w:sz w:val="12"/>
                <w:szCs w:val="12"/>
              </w:rPr>
              <w:t>Desktop App</w:t>
            </w:r>
          </w:p>
        </w:tc>
        <w:tc>
          <w:tcPr>
            <w:tcW w:w="662" w:type="dxa"/>
            <w:noWrap/>
            <w:hideMark/>
          </w:tcPr>
          <w:p w14:paraId="0907F321" w14:textId="77777777" w:rsidR="0005709F" w:rsidRPr="00A80407" w:rsidRDefault="0005709F">
            <w:pPr>
              <w:rPr>
                <w:sz w:val="12"/>
                <w:szCs w:val="12"/>
              </w:rPr>
            </w:pPr>
            <w:r w:rsidRPr="00A80407">
              <w:rPr>
                <w:sz w:val="12"/>
                <w:szCs w:val="12"/>
              </w:rPr>
              <w:t>YES</w:t>
            </w:r>
          </w:p>
        </w:tc>
      </w:tr>
      <w:tr w:rsidR="007D1E2D" w:rsidRPr="00A80407" w14:paraId="01A1A4B2" w14:textId="77777777" w:rsidTr="007D1E2D">
        <w:trPr>
          <w:trHeight w:val="315"/>
        </w:trPr>
        <w:tc>
          <w:tcPr>
            <w:tcW w:w="1873" w:type="dxa"/>
            <w:noWrap/>
            <w:hideMark/>
          </w:tcPr>
          <w:p w14:paraId="5334312F" w14:textId="3CD0A0F9" w:rsidR="0005709F" w:rsidRPr="00A80407" w:rsidRDefault="008023D6">
            <w:pPr>
              <w:rPr>
                <w:sz w:val="12"/>
                <w:szCs w:val="12"/>
              </w:rPr>
            </w:pPr>
            <w:r>
              <w:rPr>
                <w:sz w:val="12"/>
                <w:szCs w:val="12"/>
              </w:rPr>
              <w:fldChar w:fldCharType="begin"/>
            </w:r>
            <w:r w:rsidR="0077058C">
              <w:rPr>
                <w:sz w:val="12"/>
                <w:szCs w:val="12"/>
              </w:rPr>
              <w:instrText xml:space="preserve"> ADDIN ZOTERO_ITEM CSL_CITATION {"citationID":"7s2XVyIN","properties":{"formattedCitation":"[18]","plainCitation":"[18]","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Pr>
                <w:sz w:val="12"/>
                <w:szCs w:val="12"/>
              </w:rPr>
              <w:fldChar w:fldCharType="separate"/>
            </w:r>
            <w:r w:rsidR="0077058C" w:rsidRPr="0077058C">
              <w:rPr>
                <w:rFonts w:ascii="Calibri" w:hAnsi="Calibri" w:cs="Calibri"/>
                <w:sz w:val="12"/>
              </w:rPr>
              <w:t>[18]</w:t>
            </w:r>
            <w:r>
              <w:rPr>
                <w:sz w:val="12"/>
                <w:szCs w:val="12"/>
              </w:rPr>
              <w:fldChar w:fldCharType="end"/>
            </w:r>
          </w:p>
        </w:tc>
        <w:tc>
          <w:tcPr>
            <w:tcW w:w="1143" w:type="dxa"/>
            <w:noWrap/>
            <w:hideMark/>
          </w:tcPr>
          <w:p w14:paraId="144FBC55" w14:textId="77777777" w:rsidR="0005709F" w:rsidRPr="00A80407" w:rsidRDefault="0005709F">
            <w:pPr>
              <w:rPr>
                <w:sz w:val="12"/>
                <w:szCs w:val="12"/>
              </w:rPr>
            </w:pPr>
            <w:r w:rsidRPr="00A80407">
              <w:rPr>
                <w:sz w:val="12"/>
                <w:szCs w:val="12"/>
              </w:rPr>
              <w:t>Electrical Textile</w:t>
            </w:r>
          </w:p>
        </w:tc>
        <w:tc>
          <w:tcPr>
            <w:tcW w:w="925" w:type="dxa"/>
            <w:noWrap/>
            <w:hideMark/>
          </w:tcPr>
          <w:p w14:paraId="4E927E67" w14:textId="77777777" w:rsidR="0005709F" w:rsidRPr="00A80407" w:rsidRDefault="0005709F" w:rsidP="00A80407">
            <w:pPr>
              <w:rPr>
                <w:sz w:val="12"/>
                <w:szCs w:val="12"/>
              </w:rPr>
            </w:pPr>
            <w:r w:rsidRPr="00A80407">
              <w:rPr>
                <w:sz w:val="12"/>
                <w:szCs w:val="12"/>
              </w:rPr>
              <w:t>7</w:t>
            </w:r>
          </w:p>
        </w:tc>
        <w:tc>
          <w:tcPr>
            <w:tcW w:w="901" w:type="dxa"/>
            <w:noWrap/>
            <w:hideMark/>
          </w:tcPr>
          <w:p w14:paraId="018EA508" w14:textId="77777777" w:rsidR="0005709F" w:rsidRPr="00A80407" w:rsidRDefault="0005709F">
            <w:pPr>
              <w:rPr>
                <w:sz w:val="12"/>
                <w:szCs w:val="12"/>
              </w:rPr>
            </w:pPr>
            <w:r w:rsidRPr="00A80407">
              <w:rPr>
                <w:sz w:val="12"/>
                <w:szCs w:val="12"/>
              </w:rPr>
              <w:t>Naive Bayes Network</w:t>
            </w:r>
          </w:p>
        </w:tc>
        <w:tc>
          <w:tcPr>
            <w:tcW w:w="871" w:type="dxa"/>
            <w:noWrap/>
            <w:hideMark/>
          </w:tcPr>
          <w:p w14:paraId="585DD6A2" w14:textId="77777777" w:rsidR="0005709F" w:rsidRPr="00A80407" w:rsidRDefault="0005709F" w:rsidP="00A80407">
            <w:pPr>
              <w:rPr>
                <w:sz w:val="12"/>
                <w:szCs w:val="12"/>
              </w:rPr>
            </w:pPr>
            <w:r w:rsidRPr="00A80407">
              <w:rPr>
                <w:sz w:val="12"/>
                <w:szCs w:val="12"/>
              </w:rPr>
              <w:t>85.90%</w:t>
            </w:r>
          </w:p>
        </w:tc>
        <w:tc>
          <w:tcPr>
            <w:tcW w:w="633" w:type="dxa"/>
            <w:noWrap/>
            <w:hideMark/>
          </w:tcPr>
          <w:p w14:paraId="22FFDD92" w14:textId="77777777" w:rsidR="0005709F" w:rsidRPr="00A80407" w:rsidRDefault="0005709F" w:rsidP="00A80407">
            <w:pPr>
              <w:rPr>
                <w:sz w:val="12"/>
                <w:szCs w:val="12"/>
              </w:rPr>
            </w:pPr>
            <w:r w:rsidRPr="00A80407">
              <w:rPr>
                <w:sz w:val="12"/>
                <w:szCs w:val="12"/>
              </w:rPr>
              <w:t>14</w:t>
            </w:r>
          </w:p>
        </w:tc>
        <w:tc>
          <w:tcPr>
            <w:tcW w:w="1870" w:type="dxa"/>
            <w:hideMark/>
          </w:tcPr>
          <w:p w14:paraId="4CE3EB60" w14:textId="77777777" w:rsidR="0005709F" w:rsidRPr="00A80407" w:rsidRDefault="0005709F">
            <w:pPr>
              <w:rPr>
                <w:sz w:val="12"/>
                <w:szCs w:val="12"/>
              </w:rPr>
            </w:pPr>
            <w:r w:rsidRPr="00A80407">
              <w:rPr>
                <w:sz w:val="12"/>
                <w:szCs w:val="12"/>
              </w:rPr>
              <w:t>The mobile just visualizes the sitting pressure distribution, however the value of this is not really seen to the end user's persepective.</w:t>
            </w:r>
            <w:r w:rsidRPr="00A80407">
              <w:rPr>
                <w:sz w:val="12"/>
                <w:szCs w:val="12"/>
              </w:rPr>
              <w:br/>
              <w:t>No sort of recommendation system.</w:t>
            </w:r>
          </w:p>
        </w:tc>
        <w:tc>
          <w:tcPr>
            <w:tcW w:w="1029" w:type="dxa"/>
            <w:noWrap/>
            <w:hideMark/>
          </w:tcPr>
          <w:p w14:paraId="5EC9AAB3" w14:textId="77777777" w:rsidR="0005709F" w:rsidRPr="00A80407" w:rsidRDefault="0005709F">
            <w:pPr>
              <w:rPr>
                <w:sz w:val="12"/>
                <w:szCs w:val="12"/>
              </w:rPr>
            </w:pPr>
            <w:r w:rsidRPr="00A80407">
              <w:rPr>
                <w:sz w:val="12"/>
                <w:szCs w:val="12"/>
              </w:rPr>
              <w:t>Mobile App</w:t>
            </w:r>
          </w:p>
        </w:tc>
        <w:tc>
          <w:tcPr>
            <w:tcW w:w="662" w:type="dxa"/>
            <w:noWrap/>
            <w:hideMark/>
          </w:tcPr>
          <w:p w14:paraId="79A67349" w14:textId="77777777" w:rsidR="0005709F" w:rsidRPr="00A80407" w:rsidRDefault="0005709F">
            <w:pPr>
              <w:rPr>
                <w:sz w:val="12"/>
                <w:szCs w:val="12"/>
              </w:rPr>
            </w:pPr>
            <w:r w:rsidRPr="00A80407">
              <w:rPr>
                <w:sz w:val="12"/>
                <w:szCs w:val="12"/>
              </w:rPr>
              <w:t>Yes</w:t>
            </w:r>
          </w:p>
        </w:tc>
      </w:tr>
      <w:tr w:rsidR="007D1E2D" w:rsidRPr="00A80407" w14:paraId="2DFF65CD" w14:textId="77777777" w:rsidTr="007D1E2D">
        <w:trPr>
          <w:trHeight w:val="345"/>
        </w:trPr>
        <w:tc>
          <w:tcPr>
            <w:tcW w:w="1873" w:type="dxa"/>
            <w:noWrap/>
            <w:hideMark/>
          </w:tcPr>
          <w:p w14:paraId="3137E6CE" w14:textId="2EEAA580" w:rsidR="0005709F" w:rsidRPr="00A80407" w:rsidRDefault="00136AAB">
            <w:pPr>
              <w:rPr>
                <w:sz w:val="12"/>
                <w:szCs w:val="12"/>
              </w:rPr>
            </w:pPr>
            <w:r>
              <w:rPr>
                <w:sz w:val="12"/>
                <w:szCs w:val="12"/>
              </w:rPr>
              <w:fldChar w:fldCharType="begin"/>
            </w:r>
            <w:r w:rsidR="0077058C">
              <w:rPr>
                <w:sz w:val="12"/>
                <w:szCs w:val="12"/>
              </w:rPr>
              <w:instrText xml:space="preserve"> ADDIN ZOTERO_ITEM CSL_CITATION {"citationID":"NnGsJrjC","properties":{"formattedCitation":"[44]","plainCitation":"[44]","noteIndex":0},"citationItems":[{"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rPr>
                <w:sz w:val="12"/>
                <w:szCs w:val="12"/>
              </w:rPr>
              <w:fldChar w:fldCharType="separate"/>
            </w:r>
            <w:r w:rsidR="0077058C" w:rsidRPr="0077058C">
              <w:rPr>
                <w:rFonts w:ascii="Calibri" w:hAnsi="Calibri" w:cs="Calibri"/>
                <w:sz w:val="12"/>
              </w:rPr>
              <w:t>[44]</w:t>
            </w:r>
            <w:r>
              <w:rPr>
                <w:sz w:val="12"/>
                <w:szCs w:val="12"/>
              </w:rPr>
              <w:fldChar w:fldCharType="end"/>
            </w:r>
          </w:p>
        </w:tc>
        <w:tc>
          <w:tcPr>
            <w:tcW w:w="1143" w:type="dxa"/>
            <w:noWrap/>
            <w:hideMark/>
          </w:tcPr>
          <w:p w14:paraId="489E31C5" w14:textId="77777777" w:rsidR="0005709F" w:rsidRPr="00A80407" w:rsidRDefault="0005709F">
            <w:pPr>
              <w:rPr>
                <w:sz w:val="12"/>
                <w:szCs w:val="12"/>
              </w:rPr>
            </w:pPr>
            <w:r w:rsidRPr="00A80407">
              <w:rPr>
                <w:sz w:val="12"/>
                <w:szCs w:val="12"/>
              </w:rPr>
              <w:t>Web Camera</w:t>
            </w:r>
          </w:p>
        </w:tc>
        <w:tc>
          <w:tcPr>
            <w:tcW w:w="925" w:type="dxa"/>
            <w:noWrap/>
            <w:hideMark/>
          </w:tcPr>
          <w:p w14:paraId="23569866" w14:textId="77777777" w:rsidR="0005709F" w:rsidRPr="00A80407" w:rsidRDefault="0005709F" w:rsidP="00A80407">
            <w:pPr>
              <w:rPr>
                <w:sz w:val="12"/>
                <w:szCs w:val="12"/>
              </w:rPr>
            </w:pPr>
            <w:r w:rsidRPr="00A80407">
              <w:rPr>
                <w:sz w:val="12"/>
                <w:szCs w:val="12"/>
              </w:rPr>
              <w:t>6</w:t>
            </w:r>
          </w:p>
        </w:tc>
        <w:tc>
          <w:tcPr>
            <w:tcW w:w="901" w:type="dxa"/>
            <w:noWrap/>
            <w:hideMark/>
          </w:tcPr>
          <w:p w14:paraId="343BF0CC" w14:textId="77777777" w:rsidR="0005709F" w:rsidRPr="00A80407" w:rsidRDefault="0005709F">
            <w:pPr>
              <w:rPr>
                <w:sz w:val="12"/>
                <w:szCs w:val="12"/>
              </w:rPr>
            </w:pPr>
            <w:r w:rsidRPr="00A80407">
              <w:rPr>
                <w:sz w:val="12"/>
                <w:szCs w:val="12"/>
              </w:rPr>
              <w:t>RCNN &amp; CNN</w:t>
            </w:r>
          </w:p>
        </w:tc>
        <w:tc>
          <w:tcPr>
            <w:tcW w:w="871" w:type="dxa"/>
            <w:noWrap/>
            <w:hideMark/>
          </w:tcPr>
          <w:p w14:paraId="7A91A34A" w14:textId="77777777" w:rsidR="0005709F" w:rsidRPr="00A80407" w:rsidRDefault="0005709F" w:rsidP="00A80407">
            <w:pPr>
              <w:rPr>
                <w:sz w:val="12"/>
                <w:szCs w:val="12"/>
              </w:rPr>
            </w:pPr>
            <w:r w:rsidRPr="00A80407">
              <w:rPr>
                <w:sz w:val="12"/>
                <w:szCs w:val="12"/>
              </w:rPr>
              <w:t>92.50%</w:t>
            </w:r>
          </w:p>
        </w:tc>
        <w:tc>
          <w:tcPr>
            <w:tcW w:w="633" w:type="dxa"/>
            <w:noWrap/>
            <w:hideMark/>
          </w:tcPr>
          <w:p w14:paraId="40323E47" w14:textId="77777777" w:rsidR="0005709F" w:rsidRPr="00A80407" w:rsidRDefault="0005709F">
            <w:pPr>
              <w:rPr>
                <w:sz w:val="12"/>
                <w:szCs w:val="12"/>
              </w:rPr>
            </w:pPr>
            <w:r w:rsidRPr="00A80407">
              <w:rPr>
                <w:sz w:val="12"/>
                <w:szCs w:val="12"/>
              </w:rPr>
              <w:t> </w:t>
            </w:r>
          </w:p>
        </w:tc>
        <w:tc>
          <w:tcPr>
            <w:tcW w:w="1870" w:type="dxa"/>
            <w:noWrap/>
            <w:hideMark/>
          </w:tcPr>
          <w:p w14:paraId="628BEEF3" w14:textId="77777777" w:rsidR="0005709F" w:rsidRPr="00A80407" w:rsidRDefault="0005709F">
            <w:pPr>
              <w:rPr>
                <w:sz w:val="12"/>
                <w:szCs w:val="12"/>
              </w:rPr>
            </w:pPr>
            <w:r w:rsidRPr="00A80407">
              <w:rPr>
                <w:sz w:val="12"/>
                <w:szCs w:val="12"/>
              </w:rPr>
              <w:t xml:space="preserve">No good user feedback/recommendation system </w:t>
            </w:r>
          </w:p>
        </w:tc>
        <w:tc>
          <w:tcPr>
            <w:tcW w:w="1029" w:type="dxa"/>
            <w:noWrap/>
            <w:hideMark/>
          </w:tcPr>
          <w:p w14:paraId="2D5AD338" w14:textId="77777777" w:rsidR="0005709F" w:rsidRPr="00A80407" w:rsidRDefault="0005709F">
            <w:pPr>
              <w:rPr>
                <w:sz w:val="12"/>
                <w:szCs w:val="12"/>
              </w:rPr>
            </w:pPr>
            <w:r w:rsidRPr="00A80407">
              <w:rPr>
                <w:sz w:val="12"/>
                <w:szCs w:val="12"/>
              </w:rPr>
              <w:t>N/A</w:t>
            </w:r>
          </w:p>
        </w:tc>
        <w:tc>
          <w:tcPr>
            <w:tcW w:w="662" w:type="dxa"/>
            <w:noWrap/>
            <w:hideMark/>
          </w:tcPr>
          <w:p w14:paraId="1065D740" w14:textId="77777777" w:rsidR="0005709F" w:rsidRPr="00A80407" w:rsidRDefault="0005709F">
            <w:pPr>
              <w:rPr>
                <w:sz w:val="12"/>
                <w:szCs w:val="12"/>
              </w:rPr>
            </w:pPr>
            <w:r w:rsidRPr="00A80407">
              <w:rPr>
                <w:sz w:val="12"/>
                <w:szCs w:val="12"/>
              </w:rPr>
              <w:t>YES</w:t>
            </w:r>
          </w:p>
        </w:tc>
      </w:tr>
      <w:tr w:rsidR="007D1E2D" w:rsidRPr="00A80407" w14:paraId="2B474EA3" w14:textId="77777777" w:rsidTr="007D1E2D">
        <w:trPr>
          <w:trHeight w:val="315"/>
        </w:trPr>
        <w:tc>
          <w:tcPr>
            <w:tcW w:w="1873" w:type="dxa"/>
            <w:noWrap/>
            <w:hideMark/>
          </w:tcPr>
          <w:p w14:paraId="39F1421D" w14:textId="692448A8" w:rsidR="0005709F" w:rsidRPr="00A80407" w:rsidRDefault="00136AAB">
            <w:pPr>
              <w:rPr>
                <w:sz w:val="12"/>
                <w:szCs w:val="12"/>
              </w:rPr>
            </w:pPr>
            <w:r>
              <w:rPr>
                <w:sz w:val="12"/>
                <w:szCs w:val="12"/>
              </w:rPr>
              <w:fldChar w:fldCharType="begin"/>
            </w:r>
            <w:r w:rsidR="0077058C">
              <w:rPr>
                <w:sz w:val="12"/>
                <w:szCs w:val="12"/>
              </w:rPr>
              <w:instrText xml:space="preserve"> ADDIN ZOTERO_ITEM CSL_CITATION {"citationID":"kDEAKlQe","properties":{"formattedCitation":"[45]","plainCitation":"[45]","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Pr>
                <w:sz w:val="12"/>
                <w:szCs w:val="12"/>
              </w:rPr>
              <w:fldChar w:fldCharType="separate"/>
            </w:r>
            <w:r w:rsidR="0077058C" w:rsidRPr="0077058C">
              <w:rPr>
                <w:rFonts w:ascii="Calibri" w:hAnsi="Calibri" w:cs="Calibri"/>
                <w:sz w:val="12"/>
              </w:rPr>
              <w:t>[45]</w:t>
            </w:r>
            <w:r>
              <w:rPr>
                <w:sz w:val="12"/>
                <w:szCs w:val="12"/>
              </w:rPr>
              <w:fldChar w:fldCharType="end"/>
            </w:r>
          </w:p>
        </w:tc>
        <w:tc>
          <w:tcPr>
            <w:tcW w:w="1143" w:type="dxa"/>
            <w:hideMark/>
          </w:tcPr>
          <w:p w14:paraId="778227CD" w14:textId="77777777" w:rsidR="0005709F" w:rsidRPr="00A80407" w:rsidRDefault="0005709F">
            <w:pPr>
              <w:rPr>
                <w:sz w:val="12"/>
                <w:szCs w:val="12"/>
              </w:rPr>
            </w:pPr>
            <w:r w:rsidRPr="00A80407">
              <w:rPr>
                <w:sz w:val="12"/>
                <w:szCs w:val="12"/>
              </w:rPr>
              <w:t>8 Force Sensing Resistors (FSR)</w:t>
            </w:r>
            <w:r w:rsidRPr="00A80407">
              <w:rPr>
                <w:sz w:val="12"/>
                <w:szCs w:val="12"/>
              </w:rPr>
              <w:br/>
              <w:t>FSR 406</w:t>
            </w:r>
          </w:p>
        </w:tc>
        <w:tc>
          <w:tcPr>
            <w:tcW w:w="925" w:type="dxa"/>
            <w:noWrap/>
            <w:hideMark/>
          </w:tcPr>
          <w:p w14:paraId="7AA508FD" w14:textId="77777777" w:rsidR="0005709F" w:rsidRPr="00A80407" w:rsidRDefault="0005709F">
            <w:pPr>
              <w:rPr>
                <w:sz w:val="12"/>
                <w:szCs w:val="12"/>
              </w:rPr>
            </w:pPr>
          </w:p>
        </w:tc>
        <w:tc>
          <w:tcPr>
            <w:tcW w:w="901" w:type="dxa"/>
            <w:noWrap/>
            <w:hideMark/>
          </w:tcPr>
          <w:p w14:paraId="27684175" w14:textId="77777777" w:rsidR="0005709F" w:rsidRPr="00A80407" w:rsidRDefault="0005709F">
            <w:pPr>
              <w:rPr>
                <w:sz w:val="12"/>
                <w:szCs w:val="12"/>
              </w:rPr>
            </w:pPr>
            <w:r w:rsidRPr="00A80407">
              <w:rPr>
                <w:sz w:val="12"/>
                <w:szCs w:val="12"/>
              </w:rPr>
              <w:t>HMM Decision Tree</w:t>
            </w:r>
          </w:p>
        </w:tc>
        <w:tc>
          <w:tcPr>
            <w:tcW w:w="871" w:type="dxa"/>
            <w:noWrap/>
            <w:hideMark/>
          </w:tcPr>
          <w:p w14:paraId="65A3E8CA" w14:textId="77777777" w:rsidR="0005709F" w:rsidRPr="00A80407" w:rsidRDefault="0005709F">
            <w:pPr>
              <w:rPr>
                <w:sz w:val="12"/>
                <w:szCs w:val="12"/>
              </w:rPr>
            </w:pPr>
            <w:r w:rsidRPr="00A80407">
              <w:rPr>
                <w:sz w:val="12"/>
                <w:szCs w:val="12"/>
              </w:rPr>
              <w:t> </w:t>
            </w:r>
          </w:p>
        </w:tc>
        <w:tc>
          <w:tcPr>
            <w:tcW w:w="633" w:type="dxa"/>
            <w:noWrap/>
            <w:hideMark/>
          </w:tcPr>
          <w:p w14:paraId="5C266B91" w14:textId="77777777" w:rsidR="0005709F" w:rsidRPr="00A80407" w:rsidRDefault="0005709F">
            <w:pPr>
              <w:rPr>
                <w:sz w:val="12"/>
                <w:szCs w:val="12"/>
              </w:rPr>
            </w:pPr>
            <w:r w:rsidRPr="00A80407">
              <w:rPr>
                <w:sz w:val="12"/>
                <w:szCs w:val="12"/>
              </w:rPr>
              <w:t> </w:t>
            </w:r>
          </w:p>
        </w:tc>
        <w:tc>
          <w:tcPr>
            <w:tcW w:w="1870" w:type="dxa"/>
            <w:hideMark/>
          </w:tcPr>
          <w:p w14:paraId="48F97FE1" w14:textId="77777777" w:rsidR="0005709F" w:rsidRPr="00A80407" w:rsidRDefault="0005709F">
            <w:pPr>
              <w:rPr>
                <w:sz w:val="12"/>
                <w:szCs w:val="12"/>
              </w:rPr>
            </w:pPr>
            <w:r w:rsidRPr="00A80407">
              <w:rPr>
                <w:sz w:val="12"/>
                <w:szCs w:val="12"/>
              </w:rPr>
              <w:t xml:space="preserve">Lacks Proper testing </w:t>
            </w:r>
            <w:r w:rsidRPr="00A80407">
              <w:rPr>
                <w:sz w:val="12"/>
                <w:szCs w:val="12"/>
              </w:rPr>
              <w:br/>
              <w:t>There's a need to implement a feedback system</w:t>
            </w:r>
          </w:p>
        </w:tc>
        <w:tc>
          <w:tcPr>
            <w:tcW w:w="1029" w:type="dxa"/>
            <w:noWrap/>
            <w:hideMark/>
          </w:tcPr>
          <w:p w14:paraId="26ABAB4A" w14:textId="77777777" w:rsidR="0005709F" w:rsidRPr="00A80407" w:rsidRDefault="0005709F">
            <w:pPr>
              <w:rPr>
                <w:sz w:val="12"/>
                <w:szCs w:val="12"/>
              </w:rPr>
            </w:pPr>
            <w:r w:rsidRPr="00A80407">
              <w:rPr>
                <w:sz w:val="12"/>
                <w:szCs w:val="12"/>
              </w:rPr>
              <w:t>N/A</w:t>
            </w:r>
          </w:p>
        </w:tc>
        <w:tc>
          <w:tcPr>
            <w:tcW w:w="662" w:type="dxa"/>
            <w:noWrap/>
            <w:hideMark/>
          </w:tcPr>
          <w:p w14:paraId="22D6F37A" w14:textId="77777777" w:rsidR="0005709F" w:rsidRPr="00A80407" w:rsidRDefault="0005709F">
            <w:pPr>
              <w:rPr>
                <w:sz w:val="12"/>
                <w:szCs w:val="12"/>
              </w:rPr>
            </w:pPr>
            <w:r w:rsidRPr="00A80407">
              <w:rPr>
                <w:sz w:val="12"/>
                <w:szCs w:val="12"/>
              </w:rPr>
              <w:t>YES</w:t>
            </w:r>
          </w:p>
        </w:tc>
      </w:tr>
    </w:tbl>
    <w:p w14:paraId="5ED8DD06" w14:textId="4D64D722" w:rsidR="00581654" w:rsidRPr="00A80407" w:rsidRDefault="00581654" w:rsidP="00581654">
      <w:pPr>
        <w:rPr>
          <w:sz w:val="12"/>
          <w:szCs w:val="12"/>
        </w:rPr>
      </w:pPr>
    </w:p>
    <w:sectPr w:rsidR="00581654" w:rsidRPr="00A8040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5D1CE1"/>
    <w:multiLevelType w:val="hybridMultilevel"/>
    <w:tmpl w:val="368E6D12"/>
    <w:lvl w:ilvl="0" w:tplc="637AABB2">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3AF3372"/>
    <w:multiLevelType w:val="hybridMultilevel"/>
    <w:tmpl w:val="482AC76E"/>
    <w:lvl w:ilvl="0" w:tplc="4C3618D0">
      <w:start w:val="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5C47863"/>
    <w:multiLevelType w:val="hybridMultilevel"/>
    <w:tmpl w:val="52D41E38"/>
    <w:lvl w:ilvl="0" w:tplc="528C544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16528DF"/>
    <w:multiLevelType w:val="hybridMultilevel"/>
    <w:tmpl w:val="ECEEEE0C"/>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3BDA5707"/>
    <w:multiLevelType w:val="hybridMultilevel"/>
    <w:tmpl w:val="E202F84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F9F7A1F"/>
    <w:multiLevelType w:val="hybridMultilevel"/>
    <w:tmpl w:val="CFA21518"/>
    <w:lvl w:ilvl="0" w:tplc="0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15:restartNumberingAfterBreak="0">
    <w:nsid w:val="47915548"/>
    <w:multiLevelType w:val="hybridMultilevel"/>
    <w:tmpl w:val="5082EF1C"/>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595150D7"/>
    <w:multiLevelType w:val="hybridMultilevel"/>
    <w:tmpl w:val="8DFED37A"/>
    <w:lvl w:ilvl="0" w:tplc="8F3C9E18">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AA830FB"/>
    <w:multiLevelType w:val="hybridMultilevel"/>
    <w:tmpl w:val="B276E184"/>
    <w:lvl w:ilvl="0" w:tplc="0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60EF7D05"/>
    <w:multiLevelType w:val="hybridMultilevel"/>
    <w:tmpl w:val="59906AE2"/>
    <w:lvl w:ilvl="0" w:tplc="C60E86FE">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2FC2576"/>
    <w:multiLevelType w:val="hybridMultilevel"/>
    <w:tmpl w:val="3AC64B5A"/>
    <w:lvl w:ilvl="0" w:tplc="FB6C11E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7697729"/>
    <w:multiLevelType w:val="hybridMultilevel"/>
    <w:tmpl w:val="2140E8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AB73A79"/>
    <w:multiLevelType w:val="hybridMultilevel"/>
    <w:tmpl w:val="C64CC4A0"/>
    <w:lvl w:ilvl="0" w:tplc="637AABB2">
      <w:start w:val="1"/>
      <w:numFmt w:val="bullet"/>
      <w:lvlText w:val="-"/>
      <w:lvlJc w:val="left"/>
      <w:pPr>
        <w:ind w:left="720" w:hanging="360"/>
      </w:pPr>
      <w:rPr>
        <w:rFonts w:ascii="Calibri" w:eastAsiaTheme="minorHAnsi" w:hAnsi="Calibri" w:cs="Calibri"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763C2178"/>
    <w:multiLevelType w:val="hybridMultilevel"/>
    <w:tmpl w:val="EC1A59E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9E3541D"/>
    <w:multiLevelType w:val="hybridMultilevel"/>
    <w:tmpl w:val="0CB27706"/>
    <w:lvl w:ilvl="0" w:tplc="3AC02C5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889797447">
    <w:abstractNumId w:val="1"/>
  </w:num>
  <w:num w:numId="2" w16cid:durableId="413672961">
    <w:abstractNumId w:val="14"/>
  </w:num>
  <w:num w:numId="3" w16cid:durableId="754286301">
    <w:abstractNumId w:val="2"/>
  </w:num>
  <w:num w:numId="4" w16cid:durableId="1965234263">
    <w:abstractNumId w:val="10"/>
  </w:num>
  <w:num w:numId="5" w16cid:durableId="1809661221">
    <w:abstractNumId w:val="13"/>
  </w:num>
  <w:num w:numId="6" w16cid:durableId="2107993977">
    <w:abstractNumId w:val="7"/>
  </w:num>
  <w:num w:numId="7" w16cid:durableId="1062558027">
    <w:abstractNumId w:val="5"/>
  </w:num>
  <w:num w:numId="8" w16cid:durableId="1880778652">
    <w:abstractNumId w:val="6"/>
  </w:num>
  <w:num w:numId="9" w16cid:durableId="897670259">
    <w:abstractNumId w:val="4"/>
  </w:num>
  <w:num w:numId="10" w16cid:durableId="452092828">
    <w:abstractNumId w:val="11"/>
  </w:num>
  <w:num w:numId="11" w16cid:durableId="1918519603">
    <w:abstractNumId w:val="9"/>
  </w:num>
  <w:num w:numId="12" w16cid:durableId="1822233081">
    <w:abstractNumId w:val="0"/>
  </w:num>
  <w:num w:numId="13" w16cid:durableId="1002243787">
    <w:abstractNumId w:val="8"/>
  </w:num>
  <w:num w:numId="14" w16cid:durableId="59864684">
    <w:abstractNumId w:val="12"/>
  </w:num>
  <w:num w:numId="15" w16cid:durableId="56186529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2C1BC1"/>
    <w:rsid w:val="00000EEF"/>
    <w:rsid w:val="00001819"/>
    <w:rsid w:val="000113B8"/>
    <w:rsid w:val="00011706"/>
    <w:rsid w:val="00011BFC"/>
    <w:rsid w:val="000131AC"/>
    <w:rsid w:val="000144B7"/>
    <w:rsid w:val="0002009F"/>
    <w:rsid w:val="00020EE3"/>
    <w:rsid w:val="00023459"/>
    <w:rsid w:val="00023773"/>
    <w:rsid w:val="000252DF"/>
    <w:rsid w:val="00027A10"/>
    <w:rsid w:val="00035435"/>
    <w:rsid w:val="000410ED"/>
    <w:rsid w:val="000424AA"/>
    <w:rsid w:val="000500BA"/>
    <w:rsid w:val="00055785"/>
    <w:rsid w:val="0005709F"/>
    <w:rsid w:val="000615CA"/>
    <w:rsid w:val="0006188B"/>
    <w:rsid w:val="00063C3D"/>
    <w:rsid w:val="0006523E"/>
    <w:rsid w:val="0006722F"/>
    <w:rsid w:val="000702EA"/>
    <w:rsid w:val="0007410A"/>
    <w:rsid w:val="00074685"/>
    <w:rsid w:val="0007649D"/>
    <w:rsid w:val="00076880"/>
    <w:rsid w:val="000800F1"/>
    <w:rsid w:val="000814A2"/>
    <w:rsid w:val="000819B7"/>
    <w:rsid w:val="00091BA9"/>
    <w:rsid w:val="00093229"/>
    <w:rsid w:val="00095BAC"/>
    <w:rsid w:val="000A0DDC"/>
    <w:rsid w:val="000A12C7"/>
    <w:rsid w:val="000A14FA"/>
    <w:rsid w:val="000A57B5"/>
    <w:rsid w:val="000B09B2"/>
    <w:rsid w:val="000B1C48"/>
    <w:rsid w:val="000B2ED7"/>
    <w:rsid w:val="000B5E55"/>
    <w:rsid w:val="000B609A"/>
    <w:rsid w:val="000B74FB"/>
    <w:rsid w:val="000C1840"/>
    <w:rsid w:val="000C1E10"/>
    <w:rsid w:val="000C41C8"/>
    <w:rsid w:val="000C6D2C"/>
    <w:rsid w:val="000C6F45"/>
    <w:rsid w:val="000C70B2"/>
    <w:rsid w:val="000C73DB"/>
    <w:rsid w:val="000D0325"/>
    <w:rsid w:val="000D16F5"/>
    <w:rsid w:val="000D2B3B"/>
    <w:rsid w:val="000D429C"/>
    <w:rsid w:val="000D651D"/>
    <w:rsid w:val="000F2D85"/>
    <w:rsid w:val="000F323A"/>
    <w:rsid w:val="000F3B89"/>
    <w:rsid w:val="000F7C85"/>
    <w:rsid w:val="000F7D96"/>
    <w:rsid w:val="00101154"/>
    <w:rsid w:val="001151CD"/>
    <w:rsid w:val="001178AB"/>
    <w:rsid w:val="00120E89"/>
    <w:rsid w:val="00121128"/>
    <w:rsid w:val="001245A4"/>
    <w:rsid w:val="00130A48"/>
    <w:rsid w:val="00131C8D"/>
    <w:rsid w:val="00132B4E"/>
    <w:rsid w:val="00136AAB"/>
    <w:rsid w:val="00137DE7"/>
    <w:rsid w:val="00140A5B"/>
    <w:rsid w:val="00146316"/>
    <w:rsid w:val="0014776F"/>
    <w:rsid w:val="00150D25"/>
    <w:rsid w:val="00153065"/>
    <w:rsid w:val="00154D79"/>
    <w:rsid w:val="00156B10"/>
    <w:rsid w:val="001572C1"/>
    <w:rsid w:val="001574BD"/>
    <w:rsid w:val="00160D94"/>
    <w:rsid w:val="001633AE"/>
    <w:rsid w:val="00164E39"/>
    <w:rsid w:val="0017307E"/>
    <w:rsid w:val="0017499B"/>
    <w:rsid w:val="00175856"/>
    <w:rsid w:val="00175BA6"/>
    <w:rsid w:val="00176AA3"/>
    <w:rsid w:val="00180784"/>
    <w:rsid w:val="0018212E"/>
    <w:rsid w:val="00182818"/>
    <w:rsid w:val="00183758"/>
    <w:rsid w:val="00185272"/>
    <w:rsid w:val="001862C2"/>
    <w:rsid w:val="00187D99"/>
    <w:rsid w:val="00193792"/>
    <w:rsid w:val="00193C2F"/>
    <w:rsid w:val="00193FFA"/>
    <w:rsid w:val="00194A18"/>
    <w:rsid w:val="0019556E"/>
    <w:rsid w:val="00195653"/>
    <w:rsid w:val="0019741F"/>
    <w:rsid w:val="0019764E"/>
    <w:rsid w:val="001A1B11"/>
    <w:rsid w:val="001A27D0"/>
    <w:rsid w:val="001A4E73"/>
    <w:rsid w:val="001A5951"/>
    <w:rsid w:val="001A7228"/>
    <w:rsid w:val="001B1223"/>
    <w:rsid w:val="001B2FDF"/>
    <w:rsid w:val="001B3153"/>
    <w:rsid w:val="001C213D"/>
    <w:rsid w:val="001C2AB8"/>
    <w:rsid w:val="001C5D38"/>
    <w:rsid w:val="001C72E4"/>
    <w:rsid w:val="001C75C2"/>
    <w:rsid w:val="001D02B9"/>
    <w:rsid w:val="001D162C"/>
    <w:rsid w:val="001D47FC"/>
    <w:rsid w:val="001D547E"/>
    <w:rsid w:val="001D5820"/>
    <w:rsid w:val="001E0A49"/>
    <w:rsid w:val="001E5F02"/>
    <w:rsid w:val="001E60D3"/>
    <w:rsid w:val="001E67A9"/>
    <w:rsid w:val="001E6A0B"/>
    <w:rsid w:val="001F1A79"/>
    <w:rsid w:val="001F7944"/>
    <w:rsid w:val="00202AED"/>
    <w:rsid w:val="00203404"/>
    <w:rsid w:val="00205208"/>
    <w:rsid w:val="00207313"/>
    <w:rsid w:val="0020793F"/>
    <w:rsid w:val="002205BD"/>
    <w:rsid w:val="002222D7"/>
    <w:rsid w:val="00231C0A"/>
    <w:rsid w:val="002435F7"/>
    <w:rsid w:val="00245E43"/>
    <w:rsid w:val="00246118"/>
    <w:rsid w:val="002465FC"/>
    <w:rsid w:val="0024701E"/>
    <w:rsid w:val="00251A0C"/>
    <w:rsid w:val="00252899"/>
    <w:rsid w:val="00254134"/>
    <w:rsid w:val="002546A4"/>
    <w:rsid w:val="0025482A"/>
    <w:rsid w:val="0025721D"/>
    <w:rsid w:val="002617AD"/>
    <w:rsid w:val="00261CCE"/>
    <w:rsid w:val="00265379"/>
    <w:rsid w:val="00270EC5"/>
    <w:rsid w:val="0027309E"/>
    <w:rsid w:val="0027317A"/>
    <w:rsid w:val="00273DA8"/>
    <w:rsid w:val="0027482B"/>
    <w:rsid w:val="00276B3D"/>
    <w:rsid w:val="00281061"/>
    <w:rsid w:val="0028227B"/>
    <w:rsid w:val="0028413B"/>
    <w:rsid w:val="00287177"/>
    <w:rsid w:val="002873F4"/>
    <w:rsid w:val="00290E31"/>
    <w:rsid w:val="00293384"/>
    <w:rsid w:val="00294B5D"/>
    <w:rsid w:val="002A0921"/>
    <w:rsid w:val="002A13A0"/>
    <w:rsid w:val="002A2F8E"/>
    <w:rsid w:val="002A4793"/>
    <w:rsid w:val="002A7395"/>
    <w:rsid w:val="002A7E91"/>
    <w:rsid w:val="002B1191"/>
    <w:rsid w:val="002B15F1"/>
    <w:rsid w:val="002B2849"/>
    <w:rsid w:val="002C05AC"/>
    <w:rsid w:val="002C167B"/>
    <w:rsid w:val="002C1BC1"/>
    <w:rsid w:val="002C256A"/>
    <w:rsid w:val="002C2750"/>
    <w:rsid w:val="002C2ED8"/>
    <w:rsid w:val="002C33FB"/>
    <w:rsid w:val="002D1077"/>
    <w:rsid w:val="002D12C1"/>
    <w:rsid w:val="002D6B7E"/>
    <w:rsid w:val="002E052B"/>
    <w:rsid w:val="002E135C"/>
    <w:rsid w:val="002E4FC6"/>
    <w:rsid w:val="002F0DCB"/>
    <w:rsid w:val="002F2D49"/>
    <w:rsid w:val="002F7F77"/>
    <w:rsid w:val="003017AA"/>
    <w:rsid w:val="00302365"/>
    <w:rsid w:val="003033F4"/>
    <w:rsid w:val="00303868"/>
    <w:rsid w:val="003057ED"/>
    <w:rsid w:val="0030601D"/>
    <w:rsid w:val="003145BA"/>
    <w:rsid w:val="00315F13"/>
    <w:rsid w:val="003175C0"/>
    <w:rsid w:val="003225FD"/>
    <w:rsid w:val="00324E95"/>
    <w:rsid w:val="003367BB"/>
    <w:rsid w:val="00340C91"/>
    <w:rsid w:val="00344E72"/>
    <w:rsid w:val="00351211"/>
    <w:rsid w:val="00351B66"/>
    <w:rsid w:val="00352261"/>
    <w:rsid w:val="00354F70"/>
    <w:rsid w:val="003562ED"/>
    <w:rsid w:val="00367E4D"/>
    <w:rsid w:val="00370347"/>
    <w:rsid w:val="003726ED"/>
    <w:rsid w:val="00372BFC"/>
    <w:rsid w:val="00375D65"/>
    <w:rsid w:val="00376326"/>
    <w:rsid w:val="0037683D"/>
    <w:rsid w:val="00381942"/>
    <w:rsid w:val="00385385"/>
    <w:rsid w:val="0038778A"/>
    <w:rsid w:val="00390184"/>
    <w:rsid w:val="00393021"/>
    <w:rsid w:val="00393D7A"/>
    <w:rsid w:val="003965D3"/>
    <w:rsid w:val="003A14E2"/>
    <w:rsid w:val="003A1B35"/>
    <w:rsid w:val="003A2C88"/>
    <w:rsid w:val="003A5F57"/>
    <w:rsid w:val="003B04E3"/>
    <w:rsid w:val="003B2DF2"/>
    <w:rsid w:val="003B5BC3"/>
    <w:rsid w:val="003B626F"/>
    <w:rsid w:val="003C555F"/>
    <w:rsid w:val="003C7540"/>
    <w:rsid w:val="003C7F1F"/>
    <w:rsid w:val="003D0473"/>
    <w:rsid w:val="003D4B68"/>
    <w:rsid w:val="003E0FB7"/>
    <w:rsid w:val="003E1D75"/>
    <w:rsid w:val="003E2C06"/>
    <w:rsid w:val="003E3290"/>
    <w:rsid w:val="003E4F4A"/>
    <w:rsid w:val="003E796A"/>
    <w:rsid w:val="003F0FC7"/>
    <w:rsid w:val="003F362F"/>
    <w:rsid w:val="003F4BD2"/>
    <w:rsid w:val="004004FF"/>
    <w:rsid w:val="004009F8"/>
    <w:rsid w:val="004018C2"/>
    <w:rsid w:val="00401BF0"/>
    <w:rsid w:val="0040319D"/>
    <w:rsid w:val="00405948"/>
    <w:rsid w:val="00406514"/>
    <w:rsid w:val="00410627"/>
    <w:rsid w:val="00410E3B"/>
    <w:rsid w:val="00412B6D"/>
    <w:rsid w:val="00413465"/>
    <w:rsid w:val="004138E6"/>
    <w:rsid w:val="00424266"/>
    <w:rsid w:val="00425FBE"/>
    <w:rsid w:val="0043148E"/>
    <w:rsid w:val="0043322B"/>
    <w:rsid w:val="00433F8F"/>
    <w:rsid w:val="004350D7"/>
    <w:rsid w:val="00435A5F"/>
    <w:rsid w:val="00436B61"/>
    <w:rsid w:val="004374B0"/>
    <w:rsid w:val="004407FD"/>
    <w:rsid w:val="004438E4"/>
    <w:rsid w:val="0044397D"/>
    <w:rsid w:val="00445847"/>
    <w:rsid w:val="00446592"/>
    <w:rsid w:val="00446E0B"/>
    <w:rsid w:val="00450815"/>
    <w:rsid w:val="004511CB"/>
    <w:rsid w:val="00451937"/>
    <w:rsid w:val="00454220"/>
    <w:rsid w:val="0045463F"/>
    <w:rsid w:val="004564C5"/>
    <w:rsid w:val="004621E8"/>
    <w:rsid w:val="004642E1"/>
    <w:rsid w:val="00465493"/>
    <w:rsid w:val="00467709"/>
    <w:rsid w:val="00470593"/>
    <w:rsid w:val="004706ED"/>
    <w:rsid w:val="00472B47"/>
    <w:rsid w:val="00474AAE"/>
    <w:rsid w:val="0047523C"/>
    <w:rsid w:val="00481151"/>
    <w:rsid w:val="0048274B"/>
    <w:rsid w:val="00486BDE"/>
    <w:rsid w:val="00493A58"/>
    <w:rsid w:val="00493F28"/>
    <w:rsid w:val="004A1C65"/>
    <w:rsid w:val="004A4425"/>
    <w:rsid w:val="004A6B9B"/>
    <w:rsid w:val="004A7D7D"/>
    <w:rsid w:val="004B2AEF"/>
    <w:rsid w:val="004B6018"/>
    <w:rsid w:val="004B61FC"/>
    <w:rsid w:val="004B6640"/>
    <w:rsid w:val="004C16B6"/>
    <w:rsid w:val="004C1C5F"/>
    <w:rsid w:val="004C4F06"/>
    <w:rsid w:val="004C54BA"/>
    <w:rsid w:val="004C7037"/>
    <w:rsid w:val="004D007F"/>
    <w:rsid w:val="004D1C10"/>
    <w:rsid w:val="004D32C1"/>
    <w:rsid w:val="004D4BF4"/>
    <w:rsid w:val="004D5932"/>
    <w:rsid w:val="004D6430"/>
    <w:rsid w:val="004D6E53"/>
    <w:rsid w:val="004D7600"/>
    <w:rsid w:val="004E1BAB"/>
    <w:rsid w:val="004E31CF"/>
    <w:rsid w:val="004E6A94"/>
    <w:rsid w:val="004E7DA7"/>
    <w:rsid w:val="004F00F5"/>
    <w:rsid w:val="004F1A09"/>
    <w:rsid w:val="0050113F"/>
    <w:rsid w:val="00511666"/>
    <w:rsid w:val="00511C48"/>
    <w:rsid w:val="005137C6"/>
    <w:rsid w:val="005146CB"/>
    <w:rsid w:val="00517F36"/>
    <w:rsid w:val="00524C48"/>
    <w:rsid w:val="00526A6A"/>
    <w:rsid w:val="00530D3C"/>
    <w:rsid w:val="0053410B"/>
    <w:rsid w:val="00542024"/>
    <w:rsid w:val="005431B5"/>
    <w:rsid w:val="0054446B"/>
    <w:rsid w:val="005519B8"/>
    <w:rsid w:val="005525B8"/>
    <w:rsid w:val="0055343A"/>
    <w:rsid w:val="00561326"/>
    <w:rsid w:val="005635AF"/>
    <w:rsid w:val="00563A86"/>
    <w:rsid w:val="005642F7"/>
    <w:rsid w:val="00565D7E"/>
    <w:rsid w:val="00570164"/>
    <w:rsid w:val="005719AE"/>
    <w:rsid w:val="005720AD"/>
    <w:rsid w:val="00573394"/>
    <w:rsid w:val="0057590C"/>
    <w:rsid w:val="00577912"/>
    <w:rsid w:val="00581654"/>
    <w:rsid w:val="00590487"/>
    <w:rsid w:val="005C131B"/>
    <w:rsid w:val="005C23B4"/>
    <w:rsid w:val="005C2D0D"/>
    <w:rsid w:val="005C3979"/>
    <w:rsid w:val="005C6364"/>
    <w:rsid w:val="005D1B1A"/>
    <w:rsid w:val="005D2913"/>
    <w:rsid w:val="005D3D37"/>
    <w:rsid w:val="005D4500"/>
    <w:rsid w:val="005D4C89"/>
    <w:rsid w:val="005E37F9"/>
    <w:rsid w:val="005F0768"/>
    <w:rsid w:val="005F6EA1"/>
    <w:rsid w:val="0060220C"/>
    <w:rsid w:val="00605254"/>
    <w:rsid w:val="00614658"/>
    <w:rsid w:val="0061492A"/>
    <w:rsid w:val="006167C1"/>
    <w:rsid w:val="00624C79"/>
    <w:rsid w:val="00624E29"/>
    <w:rsid w:val="00625171"/>
    <w:rsid w:val="006264A6"/>
    <w:rsid w:val="006320B9"/>
    <w:rsid w:val="00632568"/>
    <w:rsid w:val="00635587"/>
    <w:rsid w:val="00641E6F"/>
    <w:rsid w:val="00642C99"/>
    <w:rsid w:val="0064354B"/>
    <w:rsid w:val="006435A8"/>
    <w:rsid w:val="0064472C"/>
    <w:rsid w:val="006504E3"/>
    <w:rsid w:val="00651334"/>
    <w:rsid w:val="00652918"/>
    <w:rsid w:val="006562CE"/>
    <w:rsid w:val="00657392"/>
    <w:rsid w:val="00661818"/>
    <w:rsid w:val="00662F03"/>
    <w:rsid w:val="0066624A"/>
    <w:rsid w:val="00666F3E"/>
    <w:rsid w:val="00671AD5"/>
    <w:rsid w:val="006721C3"/>
    <w:rsid w:val="00673D3C"/>
    <w:rsid w:val="00681813"/>
    <w:rsid w:val="00692FE9"/>
    <w:rsid w:val="00695252"/>
    <w:rsid w:val="006A10C7"/>
    <w:rsid w:val="006A1351"/>
    <w:rsid w:val="006A1603"/>
    <w:rsid w:val="006A4707"/>
    <w:rsid w:val="006B0434"/>
    <w:rsid w:val="006B1B39"/>
    <w:rsid w:val="006B1F8C"/>
    <w:rsid w:val="006B7622"/>
    <w:rsid w:val="006C43E4"/>
    <w:rsid w:val="006C6121"/>
    <w:rsid w:val="006C7F90"/>
    <w:rsid w:val="006D0C68"/>
    <w:rsid w:val="006D4B93"/>
    <w:rsid w:val="006D6521"/>
    <w:rsid w:val="006E10D2"/>
    <w:rsid w:val="006E2BBD"/>
    <w:rsid w:val="006E4E08"/>
    <w:rsid w:val="006F2038"/>
    <w:rsid w:val="006F4E40"/>
    <w:rsid w:val="00704E44"/>
    <w:rsid w:val="00707A46"/>
    <w:rsid w:val="00713F4C"/>
    <w:rsid w:val="007152D8"/>
    <w:rsid w:val="007215DE"/>
    <w:rsid w:val="00721F6C"/>
    <w:rsid w:val="00721FEE"/>
    <w:rsid w:val="00721FFE"/>
    <w:rsid w:val="00730E2E"/>
    <w:rsid w:val="007310A1"/>
    <w:rsid w:val="00733FF4"/>
    <w:rsid w:val="00734AFC"/>
    <w:rsid w:val="00734FC0"/>
    <w:rsid w:val="0073663F"/>
    <w:rsid w:val="00736FF4"/>
    <w:rsid w:val="007407A9"/>
    <w:rsid w:val="00743DA2"/>
    <w:rsid w:val="007453E3"/>
    <w:rsid w:val="00746258"/>
    <w:rsid w:val="00754114"/>
    <w:rsid w:val="007545A5"/>
    <w:rsid w:val="007620F7"/>
    <w:rsid w:val="00765CD1"/>
    <w:rsid w:val="0077058C"/>
    <w:rsid w:val="00774D29"/>
    <w:rsid w:val="00775B9F"/>
    <w:rsid w:val="007872E2"/>
    <w:rsid w:val="00787BBD"/>
    <w:rsid w:val="00787E54"/>
    <w:rsid w:val="007937C0"/>
    <w:rsid w:val="007937E1"/>
    <w:rsid w:val="007A11A0"/>
    <w:rsid w:val="007A1BA1"/>
    <w:rsid w:val="007A2487"/>
    <w:rsid w:val="007A29B2"/>
    <w:rsid w:val="007A443D"/>
    <w:rsid w:val="007B06DB"/>
    <w:rsid w:val="007B17E6"/>
    <w:rsid w:val="007B1DB4"/>
    <w:rsid w:val="007B2A6C"/>
    <w:rsid w:val="007B55BA"/>
    <w:rsid w:val="007B7B8D"/>
    <w:rsid w:val="007C376D"/>
    <w:rsid w:val="007C3F82"/>
    <w:rsid w:val="007C61E4"/>
    <w:rsid w:val="007D1E2D"/>
    <w:rsid w:val="007D26EC"/>
    <w:rsid w:val="007D2A0E"/>
    <w:rsid w:val="007D2E74"/>
    <w:rsid w:val="007D4150"/>
    <w:rsid w:val="007D427D"/>
    <w:rsid w:val="007D6173"/>
    <w:rsid w:val="007E0C92"/>
    <w:rsid w:val="007E0F5B"/>
    <w:rsid w:val="007E2B21"/>
    <w:rsid w:val="007E5796"/>
    <w:rsid w:val="007E6DF4"/>
    <w:rsid w:val="007F4193"/>
    <w:rsid w:val="007F432F"/>
    <w:rsid w:val="007F72E1"/>
    <w:rsid w:val="007F7882"/>
    <w:rsid w:val="007F7E92"/>
    <w:rsid w:val="008023D6"/>
    <w:rsid w:val="008029C9"/>
    <w:rsid w:val="00804DCC"/>
    <w:rsid w:val="008064C8"/>
    <w:rsid w:val="00815DCB"/>
    <w:rsid w:val="008167E0"/>
    <w:rsid w:val="00817B77"/>
    <w:rsid w:val="0082044B"/>
    <w:rsid w:val="008213B0"/>
    <w:rsid w:val="0082337F"/>
    <w:rsid w:val="00823714"/>
    <w:rsid w:val="00826CB5"/>
    <w:rsid w:val="008411D8"/>
    <w:rsid w:val="00845030"/>
    <w:rsid w:val="0084524A"/>
    <w:rsid w:val="008463D5"/>
    <w:rsid w:val="008515BF"/>
    <w:rsid w:val="00851A99"/>
    <w:rsid w:val="00856C31"/>
    <w:rsid w:val="00856D01"/>
    <w:rsid w:val="00860B04"/>
    <w:rsid w:val="008639EE"/>
    <w:rsid w:val="00864B31"/>
    <w:rsid w:val="00866B74"/>
    <w:rsid w:val="0087122A"/>
    <w:rsid w:val="0087130A"/>
    <w:rsid w:val="00871AD9"/>
    <w:rsid w:val="00872143"/>
    <w:rsid w:val="0087341E"/>
    <w:rsid w:val="008861D2"/>
    <w:rsid w:val="0088679A"/>
    <w:rsid w:val="00887851"/>
    <w:rsid w:val="00887A77"/>
    <w:rsid w:val="0089185C"/>
    <w:rsid w:val="00892C7D"/>
    <w:rsid w:val="00893B3A"/>
    <w:rsid w:val="00893FC0"/>
    <w:rsid w:val="00896C93"/>
    <w:rsid w:val="008A3C6C"/>
    <w:rsid w:val="008B1D9E"/>
    <w:rsid w:val="008B38C3"/>
    <w:rsid w:val="008B4082"/>
    <w:rsid w:val="008B6485"/>
    <w:rsid w:val="008B6869"/>
    <w:rsid w:val="008C0254"/>
    <w:rsid w:val="008C0579"/>
    <w:rsid w:val="008C29A0"/>
    <w:rsid w:val="008C46DA"/>
    <w:rsid w:val="008C5D71"/>
    <w:rsid w:val="008C5E97"/>
    <w:rsid w:val="008D3792"/>
    <w:rsid w:val="008D4EAA"/>
    <w:rsid w:val="008D4FD3"/>
    <w:rsid w:val="008D64FD"/>
    <w:rsid w:val="008E3161"/>
    <w:rsid w:val="008E3FDA"/>
    <w:rsid w:val="008E4DEE"/>
    <w:rsid w:val="008E61B3"/>
    <w:rsid w:val="008F07B4"/>
    <w:rsid w:val="008F4266"/>
    <w:rsid w:val="008F655E"/>
    <w:rsid w:val="009006AD"/>
    <w:rsid w:val="0091091F"/>
    <w:rsid w:val="0091235A"/>
    <w:rsid w:val="0091371A"/>
    <w:rsid w:val="009144BC"/>
    <w:rsid w:val="009145DE"/>
    <w:rsid w:val="009165E2"/>
    <w:rsid w:val="00921F71"/>
    <w:rsid w:val="00921FA3"/>
    <w:rsid w:val="009310F5"/>
    <w:rsid w:val="00940186"/>
    <w:rsid w:val="009412B7"/>
    <w:rsid w:val="009529A5"/>
    <w:rsid w:val="00953CD6"/>
    <w:rsid w:val="00954E96"/>
    <w:rsid w:val="00955875"/>
    <w:rsid w:val="00955E88"/>
    <w:rsid w:val="009626DF"/>
    <w:rsid w:val="009748E9"/>
    <w:rsid w:val="0097645D"/>
    <w:rsid w:val="00980DE4"/>
    <w:rsid w:val="0098167B"/>
    <w:rsid w:val="00981E66"/>
    <w:rsid w:val="00982872"/>
    <w:rsid w:val="00983D74"/>
    <w:rsid w:val="009841B7"/>
    <w:rsid w:val="009862E7"/>
    <w:rsid w:val="009871FB"/>
    <w:rsid w:val="00993A09"/>
    <w:rsid w:val="00996025"/>
    <w:rsid w:val="00996F2D"/>
    <w:rsid w:val="00997BC1"/>
    <w:rsid w:val="009A2653"/>
    <w:rsid w:val="009A4E3C"/>
    <w:rsid w:val="009A7674"/>
    <w:rsid w:val="009B4D2E"/>
    <w:rsid w:val="009C1310"/>
    <w:rsid w:val="009C3956"/>
    <w:rsid w:val="009C4F94"/>
    <w:rsid w:val="009C565C"/>
    <w:rsid w:val="009C5C7F"/>
    <w:rsid w:val="009D0E30"/>
    <w:rsid w:val="009D371E"/>
    <w:rsid w:val="009D436F"/>
    <w:rsid w:val="009E351A"/>
    <w:rsid w:val="009E4692"/>
    <w:rsid w:val="009E6834"/>
    <w:rsid w:val="009F06A0"/>
    <w:rsid w:val="009F094A"/>
    <w:rsid w:val="009F1132"/>
    <w:rsid w:val="009F22C2"/>
    <w:rsid w:val="009F2F8B"/>
    <w:rsid w:val="00A07793"/>
    <w:rsid w:val="00A13282"/>
    <w:rsid w:val="00A153FA"/>
    <w:rsid w:val="00A15F63"/>
    <w:rsid w:val="00A17518"/>
    <w:rsid w:val="00A20919"/>
    <w:rsid w:val="00A215D8"/>
    <w:rsid w:val="00A222F1"/>
    <w:rsid w:val="00A2457E"/>
    <w:rsid w:val="00A24C70"/>
    <w:rsid w:val="00A3116A"/>
    <w:rsid w:val="00A327CE"/>
    <w:rsid w:val="00A331F6"/>
    <w:rsid w:val="00A3458B"/>
    <w:rsid w:val="00A40998"/>
    <w:rsid w:val="00A41437"/>
    <w:rsid w:val="00A47B35"/>
    <w:rsid w:val="00A603E0"/>
    <w:rsid w:val="00A62F49"/>
    <w:rsid w:val="00A63370"/>
    <w:rsid w:val="00A640F9"/>
    <w:rsid w:val="00A65313"/>
    <w:rsid w:val="00A66B7F"/>
    <w:rsid w:val="00A66ECE"/>
    <w:rsid w:val="00A72816"/>
    <w:rsid w:val="00A80407"/>
    <w:rsid w:val="00A84F37"/>
    <w:rsid w:val="00A8729F"/>
    <w:rsid w:val="00A91527"/>
    <w:rsid w:val="00A91572"/>
    <w:rsid w:val="00A91C8B"/>
    <w:rsid w:val="00A9205D"/>
    <w:rsid w:val="00A937FA"/>
    <w:rsid w:val="00A963AA"/>
    <w:rsid w:val="00A978C3"/>
    <w:rsid w:val="00A97909"/>
    <w:rsid w:val="00AA55A5"/>
    <w:rsid w:val="00AA61FE"/>
    <w:rsid w:val="00AB1B4F"/>
    <w:rsid w:val="00AB213F"/>
    <w:rsid w:val="00AB5DB2"/>
    <w:rsid w:val="00AB693E"/>
    <w:rsid w:val="00AB7FD1"/>
    <w:rsid w:val="00AC437C"/>
    <w:rsid w:val="00AD1A82"/>
    <w:rsid w:val="00AD2A29"/>
    <w:rsid w:val="00AD2FFE"/>
    <w:rsid w:val="00AD525F"/>
    <w:rsid w:val="00AD6BAF"/>
    <w:rsid w:val="00AD6C97"/>
    <w:rsid w:val="00AD7899"/>
    <w:rsid w:val="00AE3759"/>
    <w:rsid w:val="00AE5150"/>
    <w:rsid w:val="00AF0A8D"/>
    <w:rsid w:val="00AF4D3E"/>
    <w:rsid w:val="00B057D5"/>
    <w:rsid w:val="00B05F61"/>
    <w:rsid w:val="00B10958"/>
    <w:rsid w:val="00B10D18"/>
    <w:rsid w:val="00B151D8"/>
    <w:rsid w:val="00B17771"/>
    <w:rsid w:val="00B231CF"/>
    <w:rsid w:val="00B30F70"/>
    <w:rsid w:val="00B32871"/>
    <w:rsid w:val="00B37B55"/>
    <w:rsid w:val="00B41F18"/>
    <w:rsid w:val="00B42788"/>
    <w:rsid w:val="00B42D60"/>
    <w:rsid w:val="00B434C9"/>
    <w:rsid w:val="00B436D0"/>
    <w:rsid w:val="00B44932"/>
    <w:rsid w:val="00B47577"/>
    <w:rsid w:val="00B479A4"/>
    <w:rsid w:val="00B53586"/>
    <w:rsid w:val="00B54C5D"/>
    <w:rsid w:val="00B56A7A"/>
    <w:rsid w:val="00B6003C"/>
    <w:rsid w:val="00B619E4"/>
    <w:rsid w:val="00B63B70"/>
    <w:rsid w:val="00B66823"/>
    <w:rsid w:val="00B74910"/>
    <w:rsid w:val="00B75633"/>
    <w:rsid w:val="00B75D80"/>
    <w:rsid w:val="00B76306"/>
    <w:rsid w:val="00B80494"/>
    <w:rsid w:val="00B8184F"/>
    <w:rsid w:val="00B86329"/>
    <w:rsid w:val="00B913F7"/>
    <w:rsid w:val="00B96BBE"/>
    <w:rsid w:val="00B9743E"/>
    <w:rsid w:val="00B97B03"/>
    <w:rsid w:val="00BB08F7"/>
    <w:rsid w:val="00BC00F1"/>
    <w:rsid w:val="00BC0566"/>
    <w:rsid w:val="00BC115F"/>
    <w:rsid w:val="00BC3BBA"/>
    <w:rsid w:val="00BC5192"/>
    <w:rsid w:val="00BC5686"/>
    <w:rsid w:val="00BC6131"/>
    <w:rsid w:val="00BD1DA2"/>
    <w:rsid w:val="00BE10D8"/>
    <w:rsid w:val="00BE29D6"/>
    <w:rsid w:val="00BE4004"/>
    <w:rsid w:val="00BE769C"/>
    <w:rsid w:val="00BF083C"/>
    <w:rsid w:val="00BF2FB7"/>
    <w:rsid w:val="00BF4063"/>
    <w:rsid w:val="00BF66B8"/>
    <w:rsid w:val="00BF6929"/>
    <w:rsid w:val="00BF6C65"/>
    <w:rsid w:val="00BF6DB8"/>
    <w:rsid w:val="00BF7B4A"/>
    <w:rsid w:val="00C04BC0"/>
    <w:rsid w:val="00C05D8C"/>
    <w:rsid w:val="00C11283"/>
    <w:rsid w:val="00C130D8"/>
    <w:rsid w:val="00C13BBE"/>
    <w:rsid w:val="00C217F4"/>
    <w:rsid w:val="00C22E2A"/>
    <w:rsid w:val="00C238C1"/>
    <w:rsid w:val="00C23B77"/>
    <w:rsid w:val="00C23CAB"/>
    <w:rsid w:val="00C32568"/>
    <w:rsid w:val="00C36698"/>
    <w:rsid w:val="00C3708C"/>
    <w:rsid w:val="00C372E6"/>
    <w:rsid w:val="00C4277D"/>
    <w:rsid w:val="00C43221"/>
    <w:rsid w:val="00C44E8D"/>
    <w:rsid w:val="00C46115"/>
    <w:rsid w:val="00C47BF3"/>
    <w:rsid w:val="00C51253"/>
    <w:rsid w:val="00C51DD0"/>
    <w:rsid w:val="00C549E4"/>
    <w:rsid w:val="00C55F13"/>
    <w:rsid w:val="00C636B6"/>
    <w:rsid w:val="00C6444E"/>
    <w:rsid w:val="00C663D7"/>
    <w:rsid w:val="00C75462"/>
    <w:rsid w:val="00C75A5E"/>
    <w:rsid w:val="00C85063"/>
    <w:rsid w:val="00C877FC"/>
    <w:rsid w:val="00C91B46"/>
    <w:rsid w:val="00C93DA9"/>
    <w:rsid w:val="00C959E7"/>
    <w:rsid w:val="00CA0993"/>
    <w:rsid w:val="00CA10ED"/>
    <w:rsid w:val="00CA11F6"/>
    <w:rsid w:val="00CA7364"/>
    <w:rsid w:val="00CB009B"/>
    <w:rsid w:val="00CB70FA"/>
    <w:rsid w:val="00CC1256"/>
    <w:rsid w:val="00CC4D41"/>
    <w:rsid w:val="00CC5486"/>
    <w:rsid w:val="00CC6C42"/>
    <w:rsid w:val="00CD0016"/>
    <w:rsid w:val="00CD0D1F"/>
    <w:rsid w:val="00CD31A6"/>
    <w:rsid w:val="00CD60A3"/>
    <w:rsid w:val="00CD6460"/>
    <w:rsid w:val="00CE0707"/>
    <w:rsid w:val="00CE4818"/>
    <w:rsid w:val="00CE5538"/>
    <w:rsid w:val="00CE610C"/>
    <w:rsid w:val="00CE679D"/>
    <w:rsid w:val="00CF0FB9"/>
    <w:rsid w:val="00CF211B"/>
    <w:rsid w:val="00CF4CE0"/>
    <w:rsid w:val="00CF63D9"/>
    <w:rsid w:val="00D0222E"/>
    <w:rsid w:val="00D05B27"/>
    <w:rsid w:val="00D060FC"/>
    <w:rsid w:val="00D1145C"/>
    <w:rsid w:val="00D11F89"/>
    <w:rsid w:val="00D12198"/>
    <w:rsid w:val="00D1646A"/>
    <w:rsid w:val="00D2220D"/>
    <w:rsid w:val="00D2542B"/>
    <w:rsid w:val="00D25823"/>
    <w:rsid w:val="00D33173"/>
    <w:rsid w:val="00D34BE3"/>
    <w:rsid w:val="00D36BD5"/>
    <w:rsid w:val="00D43284"/>
    <w:rsid w:val="00D43B0F"/>
    <w:rsid w:val="00D474C6"/>
    <w:rsid w:val="00D55E9A"/>
    <w:rsid w:val="00D6050F"/>
    <w:rsid w:val="00D65833"/>
    <w:rsid w:val="00D65A53"/>
    <w:rsid w:val="00D6656A"/>
    <w:rsid w:val="00D72F29"/>
    <w:rsid w:val="00D73E9A"/>
    <w:rsid w:val="00D76144"/>
    <w:rsid w:val="00D83583"/>
    <w:rsid w:val="00D91C4B"/>
    <w:rsid w:val="00D9332F"/>
    <w:rsid w:val="00D95E34"/>
    <w:rsid w:val="00DA2AF6"/>
    <w:rsid w:val="00DA3FB0"/>
    <w:rsid w:val="00DA6C2D"/>
    <w:rsid w:val="00DB0218"/>
    <w:rsid w:val="00DB4E60"/>
    <w:rsid w:val="00DC1857"/>
    <w:rsid w:val="00DC1D18"/>
    <w:rsid w:val="00DC253F"/>
    <w:rsid w:val="00DC34A2"/>
    <w:rsid w:val="00DC3D21"/>
    <w:rsid w:val="00DD15F1"/>
    <w:rsid w:val="00DD1775"/>
    <w:rsid w:val="00DD23CF"/>
    <w:rsid w:val="00DD2F89"/>
    <w:rsid w:val="00DE1E75"/>
    <w:rsid w:val="00DE64D9"/>
    <w:rsid w:val="00DF11FC"/>
    <w:rsid w:val="00DF1353"/>
    <w:rsid w:val="00DF208B"/>
    <w:rsid w:val="00DF4C54"/>
    <w:rsid w:val="00DF5C1E"/>
    <w:rsid w:val="00DF6662"/>
    <w:rsid w:val="00E01703"/>
    <w:rsid w:val="00E03E8C"/>
    <w:rsid w:val="00E11009"/>
    <w:rsid w:val="00E1188D"/>
    <w:rsid w:val="00E1265D"/>
    <w:rsid w:val="00E127AB"/>
    <w:rsid w:val="00E1283A"/>
    <w:rsid w:val="00E13351"/>
    <w:rsid w:val="00E13D34"/>
    <w:rsid w:val="00E15418"/>
    <w:rsid w:val="00E20652"/>
    <w:rsid w:val="00E22AC5"/>
    <w:rsid w:val="00E25882"/>
    <w:rsid w:val="00E32AC0"/>
    <w:rsid w:val="00E423E2"/>
    <w:rsid w:val="00E42FDD"/>
    <w:rsid w:val="00E4399F"/>
    <w:rsid w:val="00E45BC5"/>
    <w:rsid w:val="00E46068"/>
    <w:rsid w:val="00E54E56"/>
    <w:rsid w:val="00E55198"/>
    <w:rsid w:val="00E56ED8"/>
    <w:rsid w:val="00E6217D"/>
    <w:rsid w:val="00E6573A"/>
    <w:rsid w:val="00E70376"/>
    <w:rsid w:val="00E720E6"/>
    <w:rsid w:val="00E72735"/>
    <w:rsid w:val="00E73868"/>
    <w:rsid w:val="00E86C51"/>
    <w:rsid w:val="00E91167"/>
    <w:rsid w:val="00E93837"/>
    <w:rsid w:val="00E9650B"/>
    <w:rsid w:val="00EA4578"/>
    <w:rsid w:val="00EA51FF"/>
    <w:rsid w:val="00EA6F91"/>
    <w:rsid w:val="00EA74A2"/>
    <w:rsid w:val="00EB256D"/>
    <w:rsid w:val="00EB2919"/>
    <w:rsid w:val="00EB39FD"/>
    <w:rsid w:val="00EB46B5"/>
    <w:rsid w:val="00EB4B67"/>
    <w:rsid w:val="00EB560A"/>
    <w:rsid w:val="00EB5CE3"/>
    <w:rsid w:val="00EC4F6A"/>
    <w:rsid w:val="00EC6065"/>
    <w:rsid w:val="00EC62D6"/>
    <w:rsid w:val="00EC6A73"/>
    <w:rsid w:val="00ED192E"/>
    <w:rsid w:val="00ED79C2"/>
    <w:rsid w:val="00ED7E74"/>
    <w:rsid w:val="00ED7EC0"/>
    <w:rsid w:val="00EE0F16"/>
    <w:rsid w:val="00EE251D"/>
    <w:rsid w:val="00EE3138"/>
    <w:rsid w:val="00EE3C37"/>
    <w:rsid w:val="00EE723A"/>
    <w:rsid w:val="00F00F17"/>
    <w:rsid w:val="00F03EA6"/>
    <w:rsid w:val="00F07C8E"/>
    <w:rsid w:val="00F11288"/>
    <w:rsid w:val="00F2480F"/>
    <w:rsid w:val="00F24C7E"/>
    <w:rsid w:val="00F267AB"/>
    <w:rsid w:val="00F27E5D"/>
    <w:rsid w:val="00F30E8B"/>
    <w:rsid w:val="00F31501"/>
    <w:rsid w:val="00F3164B"/>
    <w:rsid w:val="00F318E2"/>
    <w:rsid w:val="00F33CF1"/>
    <w:rsid w:val="00F419E2"/>
    <w:rsid w:val="00F4431C"/>
    <w:rsid w:val="00F52572"/>
    <w:rsid w:val="00F54C61"/>
    <w:rsid w:val="00F554A4"/>
    <w:rsid w:val="00F63ACE"/>
    <w:rsid w:val="00F6580C"/>
    <w:rsid w:val="00F7019B"/>
    <w:rsid w:val="00F721D8"/>
    <w:rsid w:val="00F77065"/>
    <w:rsid w:val="00F77DC1"/>
    <w:rsid w:val="00F8120F"/>
    <w:rsid w:val="00F81C56"/>
    <w:rsid w:val="00F848C1"/>
    <w:rsid w:val="00F84A27"/>
    <w:rsid w:val="00F902B2"/>
    <w:rsid w:val="00F91F95"/>
    <w:rsid w:val="00F920C5"/>
    <w:rsid w:val="00FA2E07"/>
    <w:rsid w:val="00FA46E4"/>
    <w:rsid w:val="00FA49BE"/>
    <w:rsid w:val="00FA5039"/>
    <w:rsid w:val="00FA620F"/>
    <w:rsid w:val="00FB29DF"/>
    <w:rsid w:val="00FB456D"/>
    <w:rsid w:val="00FB4807"/>
    <w:rsid w:val="00FB790A"/>
    <w:rsid w:val="00FB7DC8"/>
    <w:rsid w:val="00FC010E"/>
    <w:rsid w:val="00FC0691"/>
    <w:rsid w:val="00FC06BC"/>
    <w:rsid w:val="00FC24D9"/>
    <w:rsid w:val="00FC3567"/>
    <w:rsid w:val="00FD652A"/>
    <w:rsid w:val="00FD7175"/>
    <w:rsid w:val="00FE21B7"/>
    <w:rsid w:val="00FE4218"/>
    <w:rsid w:val="00FE5FD0"/>
    <w:rsid w:val="00FF3EB1"/>
    <w:rsid w:val="00FF474E"/>
    <w:rsid w:val="00FF5C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9C463D"/>
  <w15:docId w15:val="{4C23D5C5-2849-4503-8E28-B8A6CF2564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729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8729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73D3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C8506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C85063"/>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729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8729F"/>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8B68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721D8"/>
    <w:pPr>
      <w:ind w:left="720"/>
      <w:contextualSpacing/>
    </w:pPr>
  </w:style>
  <w:style w:type="character" w:customStyle="1" w:styleId="Heading3Char">
    <w:name w:val="Heading 3 Char"/>
    <w:basedOn w:val="DefaultParagraphFont"/>
    <w:link w:val="Heading3"/>
    <w:uiPriority w:val="9"/>
    <w:rsid w:val="00673D3C"/>
    <w:rPr>
      <w:rFonts w:asciiTheme="majorHAnsi" w:eastAsiaTheme="majorEastAsia" w:hAnsiTheme="majorHAnsi" w:cstheme="majorBidi"/>
      <w:color w:val="1F3763" w:themeColor="accent1" w:themeShade="7F"/>
      <w:sz w:val="24"/>
      <w:szCs w:val="24"/>
    </w:rPr>
  </w:style>
  <w:style w:type="paragraph" w:styleId="Bibliography">
    <w:name w:val="Bibliography"/>
    <w:basedOn w:val="Normal"/>
    <w:next w:val="Normal"/>
    <w:uiPriority w:val="37"/>
    <w:unhideWhenUsed/>
    <w:rsid w:val="00290E31"/>
    <w:pPr>
      <w:tabs>
        <w:tab w:val="left" w:pos="504"/>
      </w:tabs>
      <w:spacing w:after="0" w:line="240" w:lineRule="auto"/>
      <w:ind w:left="504" w:hanging="504"/>
    </w:pPr>
  </w:style>
  <w:style w:type="character" w:styleId="IntenseReference">
    <w:name w:val="Intense Reference"/>
    <w:basedOn w:val="DefaultParagraphFont"/>
    <w:uiPriority w:val="32"/>
    <w:qFormat/>
    <w:rsid w:val="004C54BA"/>
    <w:rPr>
      <w:b/>
      <w:bCs/>
      <w:smallCaps/>
      <w:color w:val="4472C4" w:themeColor="accent1"/>
      <w:spacing w:val="5"/>
    </w:rPr>
  </w:style>
  <w:style w:type="paragraph" w:styleId="TOCHeading">
    <w:name w:val="TOC Heading"/>
    <w:basedOn w:val="Heading1"/>
    <w:next w:val="Normal"/>
    <w:uiPriority w:val="39"/>
    <w:unhideWhenUsed/>
    <w:qFormat/>
    <w:rsid w:val="0044397D"/>
    <w:pPr>
      <w:outlineLvl w:val="9"/>
    </w:pPr>
  </w:style>
  <w:style w:type="paragraph" w:styleId="TOC2">
    <w:name w:val="toc 2"/>
    <w:basedOn w:val="Normal"/>
    <w:next w:val="Normal"/>
    <w:autoRedefine/>
    <w:uiPriority w:val="39"/>
    <w:unhideWhenUsed/>
    <w:rsid w:val="0044397D"/>
    <w:pPr>
      <w:spacing w:after="100"/>
      <w:ind w:left="220"/>
    </w:pPr>
  </w:style>
  <w:style w:type="paragraph" w:styleId="TOC3">
    <w:name w:val="toc 3"/>
    <w:basedOn w:val="Normal"/>
    <w:next w:val="Normal"/>
    <w:autoRedefine/>
    <w:uiPriority w:val="39"/>
    <w:unhideWhenUsed/>
    <w:rsid w:val="0044397D"/>
    <w:pPr>
      <w:spacing w:after="100"/>
      <w:ind w:left="440"/>
    </w:pPr>
  </w:style>
  <w:style w:type="character" w:styleId="Hyperlink">
    <w:name w:val="Hyperlink"/>
    <w:basedOn w:val="DefaultParagraphFont"/>
    <w:uiPriority w:val="99"/>
    <w:unhideWhenUsed/>
    <w:rsid w:val="0044397D"/>
    <w:rPr>
      <w:color w:val="0563C1" w:themeColor="hyperlink"/>
      <w:u w:val="single"/>
    </w:rPr>
  </w:style>
  <w:style w:type="character" w:customStyle="1" w:styleId="Heading4Char">
    <w:name w:val="Heading 4 Char"/>
    <w:basedOn w:val="DefaultParagraphFont"/>
    <w:link w:val="Heading4"/>
    <w:uiPriority w:val="9"/>
    <w:rsid w:val="00C85063"/>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C85063"/>
    <w:rPr>
      <w:rFonts w:asciiTheme="majorHAnsi" w:eastAsiaTheme="majorEastAsia" w:hAnsiTheme="majorHAnsi" w:cstheme="majorBidi"/>
      <w:color w:val="2F5496" w:themeColor="accent1" w:themeShade="BF"/>
    </w:rPr>
  </w:style>
  <w:style w:type="paragraph" w:styleId="TableofFigures">
    <w:name w:val="table of figures"/>
    <w:basedOn w:val="Normal"/>
    <w:next w:val="Normal"/>
    <w:uiPriority w:val="99"/>
    <w:unhideWhenUsed/>
    <w:rsid w:val="00692FE9"/>
    <w:pPr>
      <w:spacing w:after="0"/>
    </w:pPr>
  </w:style>
  <w:style w:type="paragraph" w:styleId="Caption">
    <w:name w:val="caption"/>
    <w:basedOn w:val="Normal"/>
    <w:next w:val="Normal"/>
    <w:uiPriority w:val="35"/>
    <w:unhideWhenUsed/>
    <w:qFormat/>
    <w:rsid w:val="005D4500"/>
    <w:pPr>
      <w:spacing w:after="200" w:line="240" w:lineRule="auto"/>
    </w:pPr>
    <w:rPr>
      <w:i/>
      <w:iCs/>
      <w:color w:val="44546A" w:themeColor="text2"/>
      <w:sz w:val="18"/>
      <w:szCs w:val="18"/>
    </w:rPr>
  </w:style>
  <w:style w:type="paragraph" w:styleId="TOC1">
    <w:name w:val="toc 1"/>
    <w:basedOn w:val="Normal"/>
    <w:next w:val="Normal"/>
    <w:autoRedefine/>
    <w:uiPriority w:val="39"/>
    <w:unhideWhenUsed/>
    <w:rsid w:val="009A2653"/>
    <w:pPr>
      <w:spacing w:after="100"/>
    </w:pPr>
  </w:style>
  <w:style w:type="character" w:styleId="UnresolvedMention">
    <w:name w:val="Unresolved Mention"/>
    <w:basedOn w:val="DefaultParagraphFont"/>
    <w:uiPriority w:val="99"/>
    <w:semiHidden/>
    <w:unhideWhenUsed/>
    <w:rsid w:val="00020EE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4984223">
      <w:bodyDiv w:val="1"/>
      <w:marLeft w:val="0"/>
      <w:marRight w:val="0"/>
      <w:marTop w:val="0"/>
      <w:marBottom w:val="0"/>
      <w:divBdr>
        <w:top w:val="none" w:sz="0" w:space="0" w:color="auto"/>
        <w:left w:val="none" w:sz="0" w:space="0" w:color="auto"/>
        <w:bottom w:val="none" w:sz="0" w:space="0" w:color="auto"/>
        <w:right w:val="none" w:sz="0" w:space="0" w:color="auto"/>
      </w:divBdr>
    </w:div>
    <w:div w:id="1063676274">
      <w:bodyDiv w:val="1"/>
      <w:marLeft w:val="0"/>
      <w:marRight w:val="0"/>
      <w:marTop w:val="0"/>
      <w:marBottom w:val="0"/>
      <w:divBdr>
        <w:top w:val="none" w:sz="0" w:space="0" w:color="auto"/>
        <w:left w:val="none" w:sz="0" w:space="0" w:color="auto"/>
        <w:bottom w:val="none" w:sz="0" w:space="0" w:color="auto"/>
        <w:right w:val="none" w:sz="0" w:space="0" w:color="auto"/>
      </w:divBdr>
    </w:div>
    <w:div w:id="1152870035">
      <w:bodyDiv w:val="1"/>
      <w:marLeft w:val="0"/>
      <w:marRight w:val="0"/>
      <w:marTop w:val="0"/>
      <w:marBottom w:val="0"/>
      <w:divBdr>
        <w:top w:val="none" w:sz="0" w:space="0" w:color="auto"/>
        <w:left w:val="none" w:sz="0" w:space="0" w:color="auto"/>
        <w:bottom w:val="none" w:sz="0" w:space="0" w:color="auto"/>
        <w:right w:val="none" w:sz="0" w:space="0" w:color="auto"/>
      </w:divBdr>
    </w:div>
    <w:div w:id="1386875858">
      <w:bodyDiv w:val="1"/>
      <w:marLeft w:val="0"/>
      <w:marRight w:val="0"/>
      <w:marTop w:val="0"/>
      <w:marBottom w:val="0"/>
      <w:divBdr>
        <w:top w:val="none" w:sz="0" w:space="0" w:color="auto"/>
        <w:left w:val="none" w:sz="0" w:space="0" w:color="auto"/>
        <w:bottom w:val="none" w:sz="0" w:space="0" w:color="auto"/>
        <w:right w:val="none" w:sz="0" w:space="0" w:color="auto"/>
      </w:divBdr>
    </w:div>
    <w:div w:id="1395205087">
      <w:bodyDiv w:val="1"/>
      <w:marLeft w:val="0"/>
      <w:marRight w:val="0"/>
      <w:marTop w:val="0"/>
      <w:marBottom w:val="0"/>
      <w:divBdr>
        <w:top w:val="none" w:sz="0" w:space="0" w:color="auto"/>
        <w:left w:val="none" w:sz="0" w:space="0" w:color="auto"/>
        <w:bottom w:val="none" w:sz="0" w:space="0" w:color="auto"/>
        <w:right w:val="none" w:sz="0" w:space="0" w:color="auto"/>
      </w:divBdr>
    </w:div>
    <w:div w:id="1608543992">
      <w:bodyDiv w:val="1"/>
      <w:marLeft w:val="0"/>
      <w:marRight w:val="0"/>
      <w:marTop w:val="0"/>
      <w:marBottom w:val="0"/>
      <w:divBdr>
        <w:top w:val="none" w:sz="0" w:space="0" w:color="auto"/>
        <w:left w:val="none" w:sz="0" w:space="0" w:color="auto"/>
        <w:bottom w:val="none" w:sz="0" w:space="0" w:color="auto"/>
        <w:right w:val="none" w:sz="0" w:space="0" w:color="auto"/>
      </w:divBdr>
    </w:div>
    <w:div w:id="214500127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ieeexplore.ieee.org/Xplore/home.jsp" TargetMode="External"/><Relationship Id="rId13" Type="http://schemas.openxmlformats.org/officeDocument/2006/relationships/image" Target="media/image3.jpe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hyperlink" Target="https://scholar.google.com/" TargetMode="External"/><Relationship Id="rId12" Type="http://schemas.openxmlformats.org/officeDocument/2006/relationships/image" Target="media/image2.png"/><Relationship Id="rId17"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https://www.semanticscholar.org/" TargetMode="Externa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s://www.zotero.org/"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https://www.mdpi.com/about/journals" TargetMode="External"/><Relationship Id="rId14" Type="http://schemas.openxmlformats.org/officeDocument/2006/relationships/image" Target="media/image4.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barChart>
        <c:barDir val="bar"/>
        <c:grouping val="clustered"/>
        <c:varyColors val="0"/>
        <c:ser>
          <c:idx val="0"/>
          <c:order val="0"/>
          <c:tx>
            <c:strRef>
              <c:f>'Sitting Posture System'!$D$1</c:f>
              <c:strCache>
                <c:ptCount val="1"/>
                <c:pt idx="0">
                  <c:v>Number of Postures</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itting Posture System'!$A$2:$A$30</c:f>
              <c:strCache>
                <c:ptCount val="29"/>
                <c:pt idx="0">
                  <c:v>Pereira and Plácido Da Silva, 2023</c:v>
                </c:pt>
                <c:pt idx="1">
                  <c:v>Ahmad et al., 2021</c:v>
                </c:pt>
                <c:pt idx="2">
                  <c:v>Huang et al., 2017</c:v>
                </c:pt>
                <c:pt idx="3">
                  <c:v>Martínez-Estrada et al., 2023</c:v>
                </c:pt>
                <c:pt idx="4">
                  <c:v>Matuska et al., 2020</c:v>
                </c:pt>
                <c:pt idx="5">
                  <c:v>Aminosharieh Najafi et al., 2022</c:v>
                </c:pt>
                <c:pt idx="6">
                  <c:v>Kundaliya et al., 2022</c:v>
                </c:pt>
                <c:pt idx="7">
                  <c:v>Ran et al., 2021</c:v>
                </c:pt>
                <c:pt idx="8">
                  <c:v>Roh et al., 2018</c:v>
                </c:pt>
                <c:pt idx="9">
                  <c:v>Kim et al, 2018</c:v>
                </c:pt>
                <c:pt idx="10">
                  <c:v>Feng et al., 2019</c:v>
                </c:pt>
                <c:pt idx="11">
                  <c:v>Hu et al., 2020</c:v>
                </c:pt>
                <c:pt idx="12">
                  <c:v>Jeong and Park, 2021</c:v>
                </c:pt>
                <c:pt idx="13">
                  <c:v>Martins et al. 2013</c:v>
                </c:pt>
                <c:pt idx="14">
                  <c:v>Mutlu et al., 2007</c:v>
                </c:pt>
                <c:pt idx="15">
                  <c:v>Ma et al., 2017</c:v>
                </c:pt>
                <c:pt idx="16">
                  <c:v>Zemp et al, 2016</c:v>
                </c:pt>
                <c:pt idx="17">
                  <c:v>Tsai et al, 2023</c:v>
                </c:pt>
                <c:pt idx="18">
                  <c:v>Kim et al, 2018</c:v>
                </c:pt>
                <c:pt idx="19">
                  <c:v>Luna-Perejón et al, 2021</c:v>
                </c:pt>
                <c:pt idx="20">
                  <c:v>Cai et al. 2021</c:v>
                </c:pt>
                <c:pt idx="21">
                  <c:v>Fan et al., 2022</c:v>
                </c:pt>
                <c:pt idx="22">
                  <c:v>Chen, 2019</c:v>
                </c:pt>
                <c:pt idx="23">
                  <c:v>Ma et al., 2020</c:v>
                </c:pt>
                <c:pt idx="24">
                  <c:v>Fard et al., 2013</c:v>
                </c:pt>
                <c:pt idx="25">
                  <c:v>Ren et al, 2013</c:v>
                </c:pt>
                <c:pt idx="26">
                  <c:v>Wang et al., 2021</c:v>
                </c:pt>
                <c:pt idx="27">
                  <c:v>R. et al, 2023</c:v>
                </c:pt>
                <c:pt idx="28">
                  <c:v>Fu and MacLeod, 2014</c:v>
                </c:pt>
              </c:strCache>
            </c:strRef>
          </c:cat>
          <c:val>
            <c:numRef>
              <c:f>'Sitting Posture System'!$D$2:$D$30</c:f>
              <c:numCache>
                <c:formatCode>General</c:formatCode>
                <c:ptCount val="29"/>
                <c:pt idx="0">
                  <c:v>8</c:v>
                </c:pt>
                <c:pt idx="1">
                  <c:v>4</c:v>
                </c:pt>
                <c:pt idx="2">
                  <c:v>8</c:v>
                </c:pt>
                <c:pt idx="3">
                  <c:v>8</c:v>
                </c:pt>
                <c:pt idx="4">
                  <c:v>9</c:v>
                </c:pt>
                <c:pt idx="5">
                  <c:v>8</c:v>
                </c:pt>
                <c:pt idx="6">
                  <c:v>5</c:v>
                </c:pt>
                <c:pt idx="7">
                  <c:v>7</c:v>
                </c:pt>
                <c:pt idx="8">
                  <c:v>6</c:v>
                </c:pt>
                <c:pt idx="9">
                  <c:v>7</c:v>
                </c:pt>
                <c:pt idx="10">
                  <c:v>3</c:v>
                </c:pt>
                <c:pt idx="11">
                  <c:v>7</c:v>
                </c:pt>
                <c:pt idx="12">
                  <c:v>11</c:v>
                </c:pt>
                <c:pt idx="13">
                  <c:v>8</c:v>
                </c:pt>
                <c:pt idx="14">
                  <c:v>10</c:v>
                </c:pt>
                <c:pt idx="15">
                  <c:v>5</c:v>
                </c:pt>
                <c:pt idx="16">
                  <c:v>7</c:v>
                </c:pt>
                <c:pt idx="17">
                  <c:v>10</c:v>
                </c:pt>
                <c:pt idx="18">
                  <c:v>5</c:v>
                </c:pt>
                <c:pt idx="19">
                  <c:v>7</c:v>
                </c:pt>
                <c:pt idx="20">
                  <c:v>6</c:v>
                </c:pt>
                <c:pt idx="21">
                  <c:v>5</c:v>
                </c:pt>
                <c:pt idx="22">
                  <c:v>0</c:v>
                </c:pt>
                <c:pt idx="23">
                  <c:v>5</c:v>
                </c:pt>
                <c:pt idx="24">
                  <c:v>4</c:v>
                </c:pt>
                <c:pt idx="26">
                  <c:v>15</c:v>
                </c:pt>
                <c:pt idx="27">
                  <c:v>6</c:v>
                </c:pt>
              </c:numCache>
            </c:numRef>
          </c:val>
          <c:extLst>
            <c:ext xmlns:c16="http://schemas.microsoft.com/office/drawing/2014/chart" uri="{C3380CC4-5D6E-409C-BE32-E72D297353CC}">
              <c16:uniqueId val="{00000000-24CF-4637-AEC0-0157A55EB953}"/>
            </c:ext>
          </c:extLst>
        </c:ser>
        <c:dLbls>
          <c:dLblPos val="inEnd"/>
          <c:showLegendKey val="0"/>
          <c:showVal val="1"/>
          <c:showCatName val="0"/>
          <c:showSerName val="0"/>
          <c:showPercent val="0"/>
          <c:showBubbleSize val="0"/>
        </c:dLbls>
        <c:gapWidth val="65"/>
        <c:axId val="964372416"/>
        <c:axId val="964555584"/>
      </c:barChart>
      <c:catAx>
        <c:axId val="964372416"/>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964555584"/>
        <c:crosses val="autoZero"/>
        <c:auto val="1"/>
        <c:lblAlgn val="ctr"/>
        <c:lblOffset val="100"/>
        <c:noMultiLvlLbl val="0"/>
      </c:catAx>
      <c:valAx>
        <c:axId val="964555584"/>
        <c:scaling>
          <c:orientation val="minMax"/>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crossAx val="964372416"/>
        <c:crosses val="autoZero"/>
        <c:crossBetween val="between"/>
      </c:valAx>
      <c:spPr>
        <a:noFill/>
        <a:ln>
          <a:noFill/>
        </a:ln>
        <a:effectLst/>
      </c:spPr>
    </c:plotArea>
    <c:plotVisOnly val="1"/>
    <c:dispBlanksAs val="zero"/>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85F3-40E0-9BD6-F9CB6718C236}"/>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85F3-40E0-9BD6-F9CB6718C236}"/>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itting Posture System'!$D$52:$D$53</c:f>
              <c:strCache>
                <c:ptCount val="2"/>
                <c:pt idx="0">
                  <c:v>Chairs Without A Feedback System</c:v>
                </c:pt>
                <c:pt idx="1">
                  <c:v>Chairs With A Feedback System</c:v>
                </c:pt>
              </c:strCache>
            </c:strRef>
          </c:cat>
          <c:val>
            <c:numRef>
              <c:f>'Sitting Posture System'!$E$52:$E$53</c:f>
              <c:numCache>
                <c:formatCode>General</c:formatCode>
                <c:ptCount val="2"/>
                <c:pt idx="0">
                  <c:v>31</c:v>
                </c:pt>
                <c:pt idx="1">
                  <c:v>9</c:v>
                </c:pt>
              </c:numCache>
            </c:numRef>
          </c:val>
          <c:extLst>
            <c:ext xmlns:c16="http://schemas.microsoft.com/office/drawing/2014/chart" uri="{C3380CC4-5D6E-409C-BE32-E72D297353CC}">
              <c16:uniqueId val="{00000004-85F3-40E0-9BD6-F9CB6718C236}"/>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9A5BFD-5304-4B18-BC53-6E108ACB1E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463</TotalTime>
  <Pages>18</Pages>
  <Words>21972</Words>
  <Characters>125245</Characters>
  <Application>Microsoft Office Word</Application>
  <DocSecurity>0</DocSecurity>
  <Lines>1043</Lines>
  <Paragraphs>2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9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Odesola</dc:creator>
  <cp:keywords/>
  <dc:description/>
  <cp:lastModifiedBy>Odesola D F (FCES)</cp:lastModifiedBy>
  <cp:revision>164</cp:revision>
  <cp:lastPrinted>2023-12-15T02:23:00Z</cp:lastPrinted>
  <dcterms:created xsi:type="dcterms:W3CDTF">2023-10-29T16:09:00Z</dcterms:created>
  <dcterms:modified xsi:type="dcterms:W3CDTF">2023-12-18T0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6DNobOqN"/&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